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A459BA" w14:textId="70A46C4F" w:rsidR="009863D3" w:rsidRDefault="775B83BA" w:rsidP="1F88D86D">
      <w:pPr>
        <w:spacing w:line="276" w:lineRule="auto"/>
        <w:jc w:val="center"/>
      </w:pPr>
      <w:r>
        <w:rPr>
          <w:noProof/>
        </w:rPr>
        <w:drawing>
          <wp:inline distT="0" distB="0" distL="0" distR="0" wp14:anchorId="453C10AD" wp14:editId="5EB2F027">
            <wp:extent cx="4934747" cy="1716881"/>
            <wp:effectExtent l="0" t="0" r="0" b="0"/>
            <wp:docPr id="1867255239" name="Picture 1867255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7255239"/>
                    <pic:cNvPicPr/>
                  </pic:nvPicPr>
                  <pic:blipFill>
                    <a:blip r:embed="rId8">
                      <a:extLst>
                        <a:ext uri="{28A0092B-C50C-407E-A947-70E740481C1C}">
                          <a14:useLocalDpi xmlns:a14="http://schemas.microsoft.com/office/drawing/2010/main" val="0"/>
                        </a:ext>
                      </a:extLst>
                    </a:blip>
                    <a:stretch>
                      <a:fillRect/>
                    </a:stretch>
                  </pic:blipFill>
                  <pic:spPr>
                    <a:xfrm>
                      <a:off x="0" y="0"/>
                      <a:ext cx="4934747" cy="1716881"/>
                    </a:xfrm>
                    <a:prstGeom prst="rect">
                      <a:avLst/>
                    </a:prstGeom>
                  </pic:spPr>
                </pic:pic>
              </a:graphicData>
            </a:graphic>
          </wp:inline>
        </w:drawing>
      </w:r>
    </w:p>
    <w:p w14:paraId="6EDC0FFA" w14:textId="77777777" w:rsidR="00BD29CE" w:rsidRDefault="00BD29CE" w:rsidP="1F88D86D">
      <w:pPr>
        <w:spacing w:line="276" w:lineRule="auto"/>
        <w:jc w:val="center"/>
      </w:pPr>
    </w:p>
    <w:p w14:paraId="7A1E1F80" w14:textId="14EA3233" w:rsidR="00843688" w:rsidRDefault="00843688" w:rsidP="00A0275A">
      <w:pPr>
        <w:pStyle w:val="Heading1"/>
        <w:spacing w:before="0"/>
      </w:pPr>
      <w:bookmarkStart w:id="0" w:name="_Toc90421507"/>
      <w:r>
        <w:t>Contents</w:t>
      </w:r>
      <w:bookmarkEnd w:id="0"/>
    </w:p>
    <w:sdt>
      <w:sdtPr>
        <w:id w:val="1966921139"/>
        <w:docPartObj>
          <w:docPartGallery w:val="Table of Contents"/>
          <w:docPartUnique/>
        </w:docPartObj>
      </w:sdtPr>
      <w:sdtEndPr>
        <w:rPr>
          <w:b/>
          <w:bCs/>
          <w:noProof/>
        </w:rPr>
      </w:sdtEndPr>
      <w:sdtContent>
        <w:p w14:paraId="70AB681C" w14:textId="77777777" w:rsidR="00843688" w:rsidRDefault="00843688" w:rsidP="00A0275A"/>
        <w:p w14:paraId="60BE3E09" w14:textId="497FE1B0" w:rsidR="00B8679A" w:rsidRDefault="00843688">
          <w:pPr>
            <w:pStyle w:val="TOC1"/>
            <w:tabs>
              <w:tab w:val="right" w:leader="dot" w:pos="9628"/>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90421507" w:history="1">
            <w:r w:rsidR="00B8679A" w:rsidRPr="000A19ED">
              <w:rPr>
                <w:rStyle w:val="Hyperlink"/>
                <w:rFonts w:eastAsiaTheme="majorEastAsia"/>
                <w:noProof/>
              </w:rPr>
              <w:t>Contents</w:t>
            </w:r>
            <w:r w:rsidR="00B8679A">
              <w:rPr>
                <w:noProof/>
                <w:webHidden/>
              </w:rPr>
              <w:tab/>
            </w:r>
            <w:r w:rsidR="00B8679A">
              <w:rPr>
                <w:noProof/>
                <w:webHidden/>
              </w:rPr>
              <w:fldChar w:fldCharType="begin"/>
            </w:r>
            <w:r w:rsidR="00B8679A">
              <w:rPr>
                <w:noProof/>
                <w:webHidden/>
              </w:rPr>
              <w:instrText xml:space="preserve"> PAGEREF _Toc90421507 \h </w:instrText>
            </w:r>
            <w:r w:rsidR="00B8679A">
              <w:rPr>
                <w:noProof/>
                <w:webHidden/>
              </w:rPr>
            </w:r>
            <w:r w:rsidR="00B8679A">
              <w:rPr>
                <w:noProof/>
                <w:webHidden/>
              </w:rPr>
              <w:fldChar w:fldCharType="separate"/>
            </w:r>
            <w:r w:rsidR="00A12CC1">
              <w:rPr>
                <w:noProof/>
                <w:webHidden/>
              </w:rPr>
              <w:t>1</w:t>
            </w:r>
            <w:r w:rsidR="00B8679A">
              <w:rPr>
                <w:noProof/>
                <w:webHidden/>
              </w:rPr>
              <w:fldChar w:fldCharType="end"/>
            </w:r>
          </w:hyperlink>
        </w:p>
        <w:p w14:paraId="7D5EC638" w14:textId="6DE30496" w:rsidR="00B8679A" w:rsidRDefault="00237844">
          <w:pPr>
            <w:pStyle w:val="TOC1"/>
            <w:tabs>
              <w:tab w:val="right" w:leader="dot" w:pos="9628"/>
            </w:tabs>
            <w:rPr>
              <w:rFonts w:asciiTheme="minorHAnsi" w:eastAsiaTheme="minorEastAsia" w:hAnsiTheme="minorHAnsi" w:cstheme="minorBidi"/>
              <w:noProof/>
              <w:sz w:val="22"/>
              <w:szCs w:val="22"/>
            </w:rPr>
          </w:pPr>
          <w:hyperlink w:anchor="_Toc90421508" w:history="1">
            <w:r w:rsidR="00B8679A" w:rsidRPr="000A19ED">
              <w:rPr>
                <w:rStyle w:val="Hyperlink"/>
                <w:rFonts w:eastAsiaTheme="majorEastAsia"/>
                <w:noProof/>
              </w:rPr>
              <w:t>Introduction</w:t>
            </w:r>
            <w:r w:rsidR="00B8679A">
              <w:rPr>
                <w:noProof/>
                <w:webHidden/>
              </w:rPr>
              <w:tab/>
            </w:r>
            <w:r w:rsidR="00B8679A">
              <w:rPr>
                <w:noProof/>
                <w:webHidden/>
              </w:rPr>
              <w:fldChar w:fldCharType="begin"/>
            </w:r>
            <w:r w:rsidR="00B8679A">
              <w:rPr>
                <w:noProof/>
                <w:webHidden/>
              </w:rPr>
              <w:instrText xml:space="preserve"> PAGEREF _Toc90421508 \h </w:instrText>
            </w:r>
            <w:r w:rsidR="00B8679A">
              <w:rPr>
                <w:noProof/>
                <w:webHidden/>
              </w:rPr>
            </w:r>
            <w:r w:rsidR="00B8679A">
              <w:rPr>
                <w:noProof/>
                <w:webHidden/>
              </w:rPr>
              <w:fldChar w:fldCharType="separate"/>
            </w:r>
            <w:r w:rsidR="00A12CC1">
              <w:rPr>
                <w:noProof/>
                <w:webHidden/>
              </w:rPr>
              <w:t>2</w:t>
            </w:r>
            <w:r w:rsidR="00B8679A">
              <w:rPr>
                <w:noProof/>
                <w:webHidden/>
              </w:rPr>
              <w:fldChar w:fldCharType="end"/>
            </w:r>
          </w:hyperlink>
        </w:p>
        <w:p w14:paraId="37E74236" w14:textId="0A46F7AC" w:rsidR="00B8679A" w:rsidRDefault="00237844">
          <w:pPr>
            <w:pStyle w:val="TOC1"/>
            <w:tabs>
              <w:tab w:val="right" w:leader="dot" w:pos="9628"/>
            </w:tabs>
            <w:rPr>
              <w:rFonts w:asciiTheme="minorHAnsi" w:eastAsiaTheme="minorEastAsia" w:hAnsiTheme="minorHAnsi" w:cstheme="minorBidi"/>
              <w:noProof/>
              <w:sz w:val="22"/>
              <w:szCs w:val="22"/>
            </w:rPr>
          </w:pPr>
          <w:hyperlink w:anchor="_Toc90421509" w:history="1">
            <w:r w:rsidR="00B8679A" w:rsidRPr="000A19ED">
              <w:rPr>
                <w:rStyle w:val="Hyperlink"/>
                <w:rFonts w:eastAsiaTheme="majorEastAsia"/>
                <w:noProof/>
              </w:rPr>
              <w:t>What is CamoEvo?</w:t>
            </w:r>
            <w:r w:rsidR="00B8679A">
              <w:rPr>
                <w:noProof/>
                <w:webHidden/>
              </w:rPr>
              <w:tab/>
            </w:r>
            <w:r w:rsidR="00B8679A">
              <w:rPr>
                <w:noProof/>
                <w:webHidden/>
              </w:rPr>
              <w:fldChar w:fldCharType="begin"/>
            </w:r>
            <w:r w:rsidR="00B8679A">
              <w:rPr>
                <w:noProof/>
                <w:webHidden/>
              </w:rPr>
              <w:instrText xml:space="preserve"> PAGEREF _Toc90421509 \h </w:instrText>
            </w:r>
            <w:r w:rsidR="00B8679A">
              <w:rPr>
                <w:noProof/>
                <w:webHidden/>
              </w:rPr>
            </w:r>
            <w:r w:rsidR="00B8679A">
              <w:rPr>
                <w:noProof/>
                <w:webHidden/>
              </w:rPr>
              <w:fldChar w:fldCharType="separate"/>
            </w:r>
            <w:r w:rsidR="00A12CC1">
              <w:rPr>
                <w:noProof/>
                <w:webHidden/>
              </w:rPr>
              <w:t>2</w:t>
            </w:r>
            <w:r w:rsidR="00B8679A">
              <w:rPr>
                <w:noProof/>
                <w:webHidden/>
              </w:rPr>
              <w:fldChar w:fldCharType="end"/>
            </w:r>
          </w:hyperlink>
        </w:p>
        <w:p w14:paraId="3DE3F2CD" w14:textId="68041F7B" w:rsidR="00B8679A" w:rsidRDefault="00237844">
          <w:pPr>
            <w:pStyle w:val="TOC1"/>
            <w:tabs>
              <w:tab w:val="right" w:leader="dot" w:pos="9628"/>
            </w:tabs>
            <w:rPr>
              <w:rFonts w:asciiTheme="minorHAnsi" w:eastAsiaTheme="minorEastAsia" w:hAnsiTheme="minorHAnsi" w:cstheme="minorBidi"/>
              <w:noProof/>
              <w:sz w:val="22"/>
              <w:szCs w:val="22"/>
            </w:rPr>
          </w:pPr>
          <w:hyperlink w:anchor="_Toc90421510" w:history="1">
            <w:r w:rsidR="00B8679A" w:rsidRPr="000A19ED">
              <w:rPr>
                <w:rStyle w:val="Hyperlink"/>
                <w:rFonts w:eastAsiaTheme="majorEastAsia"/>
                <w:noProof/>
              </w:rPr>
              <w:t>How to Run a Game</w:t>
            </w:r>
            <w:r w:rsidR="00B8679A">
              <w:rPr>
                <w:noProof/>
                <w:webHidden/>
              </w:rPr>
              <w:tab/>
            </w:r>
            <w:r w:rsidR="00B8679A">
              <w:rPr>
                <w:noProof/>
                <w:webHidden/>
              </w:rPr>
              <w:fldChar w:fldCharType="begin"/>
            </w:r>
            <w:r w:rsidR="00B8679A">
              <w:rPr>
                <w:noProof/>
                <w:webHidden/>
              </w:rPr>
              <w:instrText xml:space="preserve"> PAGEREF _Toc90421510 \h </w:instrText>
            </w:r>
            <w:r w:rsidR="00B8679A">
              <w:rPr>
                <w:noProof/>
                <w:webHidden/>
              </w:rPr>
            </w:r>
            <w:r w:rsidR="00B8679A">
              <w:rPr>
                <w:noProof/>
                <w:webHidden/>
              </w:rPr>
              <w:fldChar w:fldCharType="separate"/>
            </w:r>
            <w:r w:rsidR="00A12CC1">
              <w:rPr>
                <w:noProof/>
                <w:webHidden/>
              </w:rPr>
              <w:t>2</w:t>
            </w:r>
            <w:r w:rsidR="00B8679A">
              <w:rPr>
                <w:noProof/>
                <w:webHidden/>
              </w:rPr>
              <w:fldChar w:fldCharType="end"/>
            </w:r>
          </w:hyperlink>
        </w:p>
        <w:p w14:paraId="6CE66C80" w14:textId="3089894B" w:rsidR="00B8679A" w:rsidRDefault="00237844">
          <w:pPr>
            <w:pStyle w:val="TOC2"/>
            <w:tabs>
              <w:tab w:val="right" w:leader="dot" w:pos="9628"/>
            </w:tabs>
            <w:rPr>
              <w:rFonts w:asciiTheme="minorHAnsi" w:eastAsiaTheme="minorEastAsia" w:hAnsiTheme="minorHAnsi" w:cstheme="minorBidi"/>
              <w:noProof/>
              <w:sz w:val="22"/>
              <w:szCs w:val="22"/>
            </w:rPr>
          </w:pPr>
          <w:hyperlink w:anchor="_Toc90421511" w:history="1">
            <w:r w:rsidR="00B8679A" w:rsidRPr="000A19ED">
              <w:rPr>
                <w:rStyle w:val="Hyperlink"/>
                <w:rFonts w:eastAsiaTheme="majorEastAsia"/>
                <w:noProof/>
              </w:rPr>
              <w:t>Installation</w:t>
            </w:r>
            <w:r w:rsidR="00B8679A">
              <w:rPr>
                <w:noProof/>
                <w:webHidden/>
              </w:rPr>
              <w:tab/>
            </w:r>
            <w:r w:rsidR="00B8679A">
              <w:rPr>
                <w:noProof/>
                <w:webHidden/>
              </w:rPr>
              <w:fldChar w:fldCharType="begin"/>
            </w:r>
            <w:r w:rsidR="00B8679A">
              <w:rPr>
                <w:noProof/>
                <w:webHidden/>
              </w:rPr>
              <w:instrText xml:space="preserve"> PAGEREF _Toc90421511 \h </w:instrText>
            </w:r>
            <w:r w:rsidR="00B8679A">
              <w:rPr>
                <w:noProof/>
                <w:webHidden/>
              </w:rPr>
            </w:r>
            <w:r w:rsidR="00B8679A">
              <w:rPr>
                <w:noProof/>
                <w:webHidden/>
              </w:rPr>
              <w:fldChar w:fldCharType="separate"/>
            </w:r>
            <w:r w:rsidR="00A12CC1">
              <w:rPr>
                <w:noProof/>
                <w:webHidden/>
              </w:rPr>
              <w:t>2</w:t>
            </w:r>
            <w:r w:rsidR="00B8679A">
              <w:rPr>
                <w:noProof/>
                <w:webHidden/>
              </w:rPr>
              <w:fldChar w:fldCharType="end"/>
            </w:r>
          </w:hyperlink>
        </w:p>
        <w:p w14:paraId="5EDD5605" w14:textId="496A3B15" w:rsidR="00B8679A" w:rsidRDefault="00237844">
          <w:pPr>
            <w:pStyle w:val="TOC2"/>
            <w:tabs>
              <w:tab w:val="right" w:leader="dot" w:pos="9628"/>
            </w:tabs>
            <w:rPr>
              <w:rFonts w:asciiTheme="minorHAnsi" w:eastAsiaTheme="minorEastAsia" w:hAnsiTheme="minorHAnsi" w:cstheme="minorBidi"/>
              <w:noProof/>
              <w:sz w:val="22"/>
              <w:szCs w:val="22"/>
            </w:rPr>
          </w:pPr>
          <w:hyperlink w:anchor="_Toc90421512" w:history="1">
            <w:r w:rsidR="00B8679A" w:rsidRPr="000A19ED">
              <w:rPr>
                <w:rStyle w:val="Hyperlink"/>
                <w:rFonts w:eastAsiaTheme="majorEastAsia"/>
                <w:noProof/>
              </w:rPr>
              <w:t>Collecting Images</w:t>
            </w:r>
            <w:r w:rsidR="00B8679A">
              <w:rPr>
                <w:noProof/>
                <w:webHidden/>
              </w:rPr>
              <w:tab/>
            </w:r>
            <w:r w:rsidR="00B8679A">
              <w:rPr>
                <w:noProof/>
                <w:webHidden/>
              </w:rPr>
              <w:fldChar w:fldCharType="begin"/>
            </w:r>
            <w:r w:rsidR="00B8679A">
              <w:rPr>
                <w:noProof/>
                <w:webHidden/>
              </w:rPr>
              <w:instrText xml:space="preserve"> PAGEREF _Toc90421512 \h </w:instrText>
            </w:r>
            <w:r w:rsidR="00B8679A">
              <w:rPr>
                <w:noProof/>
                <w:webHidden/>
              </w:rPr>
            </w:r>
            <w:r w:rsidR="00B8679A">
              <w:rPr>
                <w:noProof/>
                <w:webHidden/>
              </w:rPr>
              <w:fldChar w:fldCharType="separate"/>
            </w:r>
            <w:r w:rsidR="00A12CC1">
              <w:rPr>
                <w:noProof/>
                <w:webHidden/>
              </w:rPr>
              <w:t>2</w:t>
            </w:r>
            <w:r w:rsidR="00B8679A">
              <w:rPr>
                <w:noProof/>
                <w:webHidden/>
              </w:rPr>
              <w:fldChar w:fldCharType="end"/>
            </w:r>
          </w:hyperlink>
        </w:p>
        <w:p w14:paraId="6C39F0D4" w14:textId="4C5DBABA" w:rsidR="00B8679A" w:rsidRDefault="00237844">
          <w:pPr>
            <w:pStyle w:val="TOC2"/>
            <w:tabs>
              <w:tab w:val="right" w:leader="dot" w:pos="9628"/>
            </w:tabs>
            <w:rPr>
              <w:rFonts w:asciiTheme="minorHAnsi" w:eastAsiaTheme="minorEastAsia" w:hAnsiTheme="minorHAnsi" w:cstheme="minorBidi"/>
              <w:noProof/>
              <w:sz w:val="22"/>
              <w:szCs w:val="22"/>
            </w:rPr>
          </w:pPr>
          <w:hyperlink w:anchor="_Toc90421513" w:history="1">
            <w:r w:rsidR="00B8679A" w:rsidRPr="000A19ED">
              <w:rPr>
                <w:rStyle w:val="Hyperlink"/>
                <w:rFonts w:eastAsiaTheme="majorEastAsia"/>
                <w:noProof/>
              </w:rPr>
              <w:t>Starting a Game</w:t>
            </w:r>
            <w:r w:rsidR="00B8679A">
              <w:rPr>
                <w:noProof/>
                <w:webHidden/>
              </w:rPr>
              <w:tab/>
            </w:r>
            <w:r w:rsidR="00B8679A">
              <w:rPr>
                <w:noProof/>
                <w:webHidden/>
              </w:rPr>
              <w:fldChar w:fldCharType="begin"/>
            </w:r>
            <w:r w:rsidR="00B8679A">
              <w:rPr>
                <w:noProof/>
                <w:webHidden/>
              </w:rPr>
              <w:instrText xml:space="preserve"> PAGEREF _Toc90421513 \h </w:instrText>
            </w:r>
            <w:r w:rsidR="00B8679A">
              <w:rPr>
                <w:noProof/>
                <w:webHidden/>
              </w:rPr>
            </w:r>
            <w:r w:rsidR="00B8679A">
              <w:rPr>
                <w:noProof/>
                <w:webHidden/>
              </w:rPr>
              <w:fldChar w:fldCharType="separate"/>
            </w:r>
            <w:r w:rsidR="00A12CC1">
              <w:rPr>
                <w:noProof/>
                <w:webHidden/>
              </w:rPr>
              <w:t>3</w:t>
            </w:r>
            <w:r w:rsidR="00B8679A">
              <w:rPr>
                <w:noProof/>
                <w:webHidden/>
              </w:rPr>
              <w:fldChar w:fldCharType="end"/>
            </w:r>
          </w:hyperlink>
        </w:p>
        <w:p w14:paraId="05D8EE41" w14:textId="7787FA79" w:rsidR="00B8679A" w:rsidRDefault="00237844">
          <w:pPr>
            <w:pStyle w:val="TOC2"/>
            <w:tabs>
              <w:tab w:val="right" w:leader="dot" w:pos="9628"/>
            </w:tabs>
            <w:rPr>
              <w:rFonts w:asciiTheme="minorHAnsi" w:eastAsiaTheme="minorEastAsia" w:hAnsiTheme="minorHAnsi" w:cstheme="minorBidi"/>
              <w:noProof/>
              <w:sz w:val="22"/>
              <w:szCs w:val="22"/>
            </w:rPr>
          </w:pPr>
          <w:hyperlink w:anchor="_Toc90421514" w:history="1">
            <w:r w:rsidR="00B8679A" w:rsidRPr="000A19ED">
              <w:rPr>
                <w:rStyle w:val="Hyperlink"/>
                <w:rFonts w:eastAsiaTheme="majorEastAsia"/>
                <w:noProof/>
              </w:rPr>
              <w:t>Playing the game</w:t>
            </w:r>
            <w:r w:rsidR="00B8679A">
              <w:rPr>
                <w:noProof/>
                <w:webHidden/>
              </w:rPr>
              <w:tab/>
            </w:r>
            <w:r w:rsidR="00B8679A">
              <w:rPr>
                <w:noProof/>
                <w:webHidden/>
              </w:rPr>
              <w:fldChar w:fldCharType="begin"/>
            </w:r>
            <w:r w:rsidR="00B8679A">
              <w:rPr>
                <w:noProof/>
                <w:webHidden/>
              </w:rPr>
              <w:instrText xml:space="preserve"> PAGEREF _Toc90421514 \h </w:instrText>
            </w:r>
            <w:r w:rsidR="00B8679A">
              <w:rPr>
                <w:noProof/>
                <w:webHidden/>
              </w:rPr>
            </w:r>
            <w:r w:rsidR="00B8679A">
              <w:rPr>
                <w:noProof/>
                <w:webHidden/>
              </w:rPr>
              <w:fldChar w:fldCharType="separate"/>
            </w:r>
            <w:r w:rsidR="00A12CC1">
              <w:rPr>
                <w:noProof/>
                <w:webHidden/>
              </w:rPr>
              <w:t>4</w:t>
            </w:r>
            <w:r w:rsidR="00B8679A">
              <w:rPr>
                <w:noProof/>
                <w:webHidden/>
              </w:rPr>
              <w:fldChar w:fldCharType="end"/>
            </w:r>
          </w:hyperlink>
        </w:p>
        <w:p w14:paraId="6E38E331" w14:textId="52AB6A90" w:rsidR="00B8679A" w:rsidRDefault="00237844">
          <w:pPr>
            <w:pStyle w:val="TOC2"/>
            <w:tabs>
              <w:tab w:val="right" w:leader="dot" w:pos="9628"/>
            </w:tabs>
            <w:rPr>
              <w:rFonts w:asciiTheme="minorHAnsi" w:eastAsiaTheme="minorEastAsia" w:hAnsiTheme="minorHAnsi" w:cstheme="minorBidi"/>
              <w:noProof/>
              <w:sz w:val="22"/>
              <w:szCs w:val="22"/>
            </w:rPr>
          </w:pPr>
          <w:hyperlink w:anchor="_Toc90421515" w:history="1">
            <w:r w:rsidR="00B8679A" w:rsidRPr="000A19ED">
              <w:rPr>
                <w:rStyle w:val="Hyperlink"/>
                <w:rFonts w:eastAsiaTheme="majorEastAsia"/>
                <w:noProof/>
              </w:rPr>
              <w:t>Obtaining Data</w:t>
            </w:r>
            <w:r w:rsidR="00B8679A">
              <w:rPr>
                <w:noProof/>
                <w:webHidden/>
              </w:rPr>
              <w:tab/>
            </w:r>
            <w:r w:rsidR="00B8679A">
              <w:rPr>
                <w:noProof/>
                <w:webHidden/>
              </w:rPr>
              <w:fldChar w:fldCharType="begin"/>
            </w:r>
            <w:r w:rsidR="00B8679A">
              <w:rPr>
                <w:noProof/>
                <w:webHidden/>
              </w:rPr>
              <w:instrText xml:space="preserve"> PAGEREF _Toc90421515 \h </w:instrText>
            </w:r>
            <w:r w:rsidR="00B8679A">
              <w:rPr>
                <w:noProof/>
                <w:webHidden/>
              </w:rPr>
            </w:r>
            <w:r w:rsidR="00B8679A">
              <w:rPr>
                <w:noProof/>
                <w:webHidden/>
              </w:rPr>
              <w:fldChar w:fldCharType="separate"/>
            </w:r>
            <w:r w:rsidR="00A12CC1">
              <w:rPr>
                <w:noProof/>
                <w:webHidden/>
              </w:rPr>
              <w:t>4</w:t>
            </w:r>
            <w:r w:rsidR="00B8679A">
              <w:rPr>
                <w:noProof/>
                <w:webHidden/>
              </w:rPr>
              <w:fldChar w:fldCharType="end"/>
            </w:r>
          </w:hyperlink>
        </w:p>
        <w:p w14:paraId="1770B5C1" w14:textId="70B62099" w:rsidR="00B8679A" w:rsidRDefault="00237844">
          <w:pPr>
            <w:pStyle w:val="TOC1"/>
            <w:tabs>
              <w:tab w:val="right" w:leader="dot" w:pos="9628"/>
            </w:tabs>
            <w:rPr>
              <w:rFonts w:asciiTheme="minorHAnsi" w:eastAsiaTheme="minorEastAsia" w:hAnsiTheme="minorHAnsi" w:cstheme="minorBidi"/>
              <w:noProof/>
              <w:sz w:val="22"/>
              <w:szCs w:val="22"/>
            </w:rPr>
          </w:pPr>
          <w:hyperlink w:anchor="_Toc90421516" w:history="1">
            <w:r w:rsidR="00B8679A" w:rsidRPr="000A19ED">
              <w:rPr>
                <w:rStyle w:val="Hyperlink"/>
                <w:rFonts w:eastAsiaTheme="majorEastAsia"/>
                <w:noProof/>
              </w:rPr>
              <w:t>How Targets are Generated?</w:t>
            </w:r>
            <w:r w:rsidR="00B8679A">
              <w:rPr>
                <w:noProof/>
                <w:webHidden/>
              </w:rPr>
              <w:tab/>
            </w:r>
            <w:r w:rsidR="00B8679A">
              <w:rPr>
                <w:noProof/>
                <w:webHidden/>
              </w:rPr>
              <w:fldChar w:fldCharType="begin"/>
            </w:r>
            <w:r w:rsidR="00B8679A">
              <w:rPr>
                <w:noProof/>
                <w:webHidden/>
              </w:rPr>
              <w:instrText xml:space="preserve"> PAGEREF _Toc90421516 \h </w:instrText>
            </w:r>
            <w:r w:rsidR="00B8679A">
              <w:rPr>
                <w:noProof/>
                <w:webHidden/>
              </w:rPr>
            </w:r>
            <w:r w:rsidR="00B8679A">
              <w:rPr>
                <w:noProof/>
                <w:webHidden/>
              </w:rPr>
              <w:fldChar w:fldCharType="separate"/>
            </w:r>
            <w:r w:rsidR="00A12CC1">
              <w:rPr>
                <w:noProof/>
                <w:webHidden/>
              </w:rPr>
              <w:t>5</w:t>
            </w:r>
            <w:r w:rsidR="00B8679A">
              <w:rPr>
                <w:noProof/>
                <w:webHidden/>
              </w:rPr>
              <w:fldChar w:fldCharType="end"/>
            </w:r>
          </w:hyperlink>
        </w:p>
        <w:p w14:paraId="59F976C4" w14:textId="215AB1DA" w:rsidR="00B8679A" w:rsidRDefault="00237844">
          <w:pPr>
            <w:pStyle w:val="TOC2"/>
            <w:tabs>
              <w:tab w:val="right" w:leader="dot" w:pos="9628"/>
            </w:tabs>
            <w:rPr>
              <w:rFonts w:asciiTheme="minorHAnsi" w:eastAsiaTheme="minorEastAsia" w:hAnsiTheme="minorHAnsi" w:cstheme="minorBidi"/>
              <w:noProof/>
              <w:sz w:val="22"/>
              <w:szCs w:val="22"/>
            </w:rPr>
          </w:pPr>
          <w:hyperlink w:anchor="_Toc90421517" w:history="1">
            <w:r w:rsidR="00B8679A" w:rsidRPr="000A19ED">
              <w:rPr>
                <w:rStyle w:val="Hyperlink"/>
                <w:rFonts w:eastAsiaTheme="majorEastAsia"/>
                <w:noProof/>
              </w:rPr>
              <w:t>Animal Patterns</w:t>
            </w:r>
            <w:r w:rsidR="00B8679A">
              <w:rPr>
                <w:noProof/>
                <w:webHidden/>
              </w:rPr>
              <w:tab/>
            </w:r>
            <w:r w:rsidR="00B8679A">
              <w:rPr>
                <w:noProof/>
                <w:webHidden/>
              </w:rPr>
              <w:fldChar w:fldCharType="begin"/>
            </w:r>
            <w:r w:rsidR="00B8679A">
              <w:rPr>
                <w:noProof/>
                <w:webHidden/>
              </w:rPr>
              <w:instrText xml:space="preserve"> PAGEREF _Toc90421517 \h </w:instrText>
            </w:r>
            <w:r w:rsidR="00B8679A">
              <w:rPr>
                <w:noProof/>
                <w:webHidden/>
              </w:rPr>
            </w:r>
            <w:r w:rsidR="00B8679A">
              <w:rPr>
                <w:noProof/>
                <w:webHidden/>
              </w:rPr>
              <w:fldChar w:fldCharType="separate"/>
            </w:r>
            <w:r w:rsidR="00A12CC1">
              <w:rPr>
                <w:noProof/>
                <w:webHidden/>
              </w:rPr>
              <w:t>5</w:t>
            </w:r>
            <w:r w:rsidR="00B8679A">
              <w:rPr>
                <w:noProof/>
                <w:webHidden/>
              </w:rPr>
              <w:fldChar w:fldCharType="end"/>
            </w:r>
          </w:hyperlink>
        </w:p>
        <w:p w14:paraId="524E2C3F" w14:textId="5094A904" w:rsidR="00B8679A" w:rsidRDefault="00237844">
          <w:pPr>
            <w:pStyle w:val="TOC2"/>
            <w:tabs>
              <w:tab w:val="right" w:leader="dot" w:pos="9628"/>
            </w:tabs>
            <w:rPr>
              <w:rFonts w:asciiTheme="minorHAnsi" w:eastAsiaTheme="minorEastAsia" w:hAnsiTheme="minorHAnsi" w:cstheme="minorBidi"/>
              <w:noProof/>
              <w:sz w:val="22"/>
              <w:szCs w:val="22"/>
            </w:rPr>
          </w:pPr>
          <w:hyperlink w:anchor="_Toc90421518" w:history="1">
            <w:r w:rsidR="00B8679A" w:rsidRPr="000A19ED">
              <w:rPr>
                <w:rStyle w:val="Hyperlink"/>
                <w:rFonts w:eastAsiaTheme="majorEastAsia"/>
                <w:noProof/>
              </w:rPr>
              <w:t>Egg Patterns</w:t>
            </w:r>
            <w:r w:rsidR="00B8679A">
              <w:rPr>
                <w:noProof/>
                <w:webHidden/>
              </w:rPr>
              <w:tab/>
            </w:r>
            <w:r w:rsidR="00B8679A">
              <w:rPr>
                <w:noProof/>
                <w:webHidden/>
              </w:rPr>
              <w:fldChar w:fldCharType="begin"/>
            </w:r>
            <w:r w:rsidR="00B8679A">
              <w:rPr>
                <w:noProof/>
                <w:webHidden/>
              </w:rPr>
              <w:instrText xml:space="preserve"> PAGEREF _Toc90421518 \h </w:instrText>
            </w:r>
            <w:r w:rsidR="00B8679A">
              <w:rPr>
                <w:noProof/>
                <w:webHidden/>
              </w:rPr>
            </w:r>
            <w:r w:rsidR="00B8679A">
              <w:rPr>
                <w:noProof/>
                <w:webHidden/>
              </w:rPr>
              <w:fldChar w:fldCharType="separate"/>
            </w:r>
            <w:r w:rsidR="00A12CC1">
              <w:rPr>
                <w:noProof/>
                <w:webHidden/>
              </w:rPr>
              <w:t>8</w:t>
            </w:r>
            <w:r w:rsidR="00B8679A">
              <w:rPr>
                <w:noProof/>
                <w:webHidden/>
              </w:rPr>
              <w:fldChar w:fldCharType="end"/>
            </w:r>
          </w:hyperlink>
        </w:p>
        <w:p w14:paraId="1C044E12" w14:textId="774EBA39" w:rsidR="00B8679A" w:rsidRDefault="00237844">
          <w:pPr>
            <w:pStyle w:val="TOC2"/>
            <w:tabs>
              <w:tab w:val="right" w:leader="dot" w:pos="9628"/>
            </w:tabs>
            <w:rPr>
              <w:rFonts w:asciiTheme="minorHAnsi" w:eastAsiaTheme="minorEastAsia" w:hAnsiTheme="minorHAnsi" w:cstheme="minorBidi"/>
              <w:noProof/>
              <w:sz w:val="22"/>
              <w:szCs w:val="22"/>
            </w:rPr>
          </w:pPr>
          <w:hyperlink w:anchor="_Toc90421519" w:history="1">
            <w:r w:rsidR="00B8679A" w:rsidRPr="000A19ED">
              <w:rPr>
                <w:rStyle w:val="Hyperlink"/>
                <w:rFonts w:eastAsiaTheme="majorEastAsia"/>
                <w:noProof/>
              </w:rPr>
              <w:t>Shading and Details:</w:t>
            </w:r>
            <w:r w:rsidR="00B8679A">
              <w:rPr>
                <w:noProof/>
                <w:webHidden/>
              </w:rPr>
              <w:tab/>
            </w:r>
            <w:r w:rsidR="00B8679A">
              <w:rPr>
                <w:noProof/>
                <w:webHidden/>
              </w:rPr>
              <w:fldChar w:fldCharType="begin"/>
            </w:r>
            <w:r w:rsidR="00B8679A">
              <w:rPr>
                <w:noProof/>
                <w:webHidden/>
              </w:rPr>
              <w:instrText xml:space="preserve"> PAGEREF _Toc90421519 \h </w:instrText>
            </w:r>
            <w:r w:rsidR="00B8679A">
              <w:rPr>
                <w:noProof/>
                <w:webHidden/>
              </w:rPr>
            </w:r>
            <w:r w:rsidR="00B8679A">
              <w:rPr>
                <w:noProof/>
                <w:webHidden/>
              </w:rPr>
              <w:fldChar w:fldCharType="separate"/>
            </w:r>
            <w:r w:rsidR="00A12CC1">
              <w:rPr>
                <w:noProof/>
                <w:webHidden/>
              </w:rPr>
              <w:t>11</w:t>
            </w:r>
            <w:r w:rsidR="00B8679A">
              <w:rPr>
                <w:noProof/>
                <w:webHidden/>
              </w:rPr>
              <w:fldChar w:fldCharType="end"/>
            </w:r>
          </w:hyperlink>
        </w:p>
        <w:p w14:paraId="6C33D291" w14:textId="7B3DF7BB" w:rsidR="00B8679A" w:rsidRDefault="00237844">
          <w:pPr>
            <w:pStyle w:val="TOC2"/>
            <w:tabs>
              <w:tab w:val="right" w:leader="dot" w:pos="9628"/>
            </w:tabs>
            <w:rPr>
              <w:rFonts w:asciiTheme="minorHAnsi" w:eastAsiaTheme="minorEastAsia" w:hAnsiTheme="minorHAnsi" w:cstheme="minorBidi"/>
              <w:noProof/>
              <w:sz w:val="22"/>
              <w:szCs w:val="22"/>
            </w:rPr>
          </w:pPr>
          <w:hyperlink w:anchor="_Toc90421520" w:history="1">
            <w:r w:rsidR="00B8679A" w:rsidRPr="000A19ED">
              <w:rPr>
                <w:rStyle w:val="Hyperlink"/>
                <w:rFonts w:eastAsiaTheme="majorEastAsia"/>
                <w:noProof/>
              </w:rPr>
              <w:t>How Slides are Generated?</w:t>
            </w:r>
            <w:r w:rsidR="00B8679A">
              <w:rPr>
                <w:noProof/>
                <w:webHidden/>
              </w:rPr>
              <w:tab/>
            </w:r>
            <w:r w:rsidR="00B8679A">
              <w:rPr>
                <w:noProof/>
                <w:webHidden/>
              </w:rPr>
              <w:fldChar w:fldCharType="begin"/>
            </w:r>
            <w:r w:rsidR="00B8679A">
              <w:rPr>
                <w:noProof/>
                <w:webHidden/>
              </w:rPr>
              <w:instrText xml:space="preserve"> PAGEREF _Toc90421520 \h </w:instrText>
            </w:r>
            <w:r w:rsidR="00B8679A">
              <w:rPr>
                <w:noProof/>
                <w:webHidden/>
              </w:rPr>
            </w:r>
            <w:r w:rsidR="00B8679A">
              <w:rPr>
                <w:noProof/>
                <w:webHidden/>
              </w:rPr>
              <w:fldChar w:fldCharType="separate"/>
            </w:r>
            <w:r w:rsidR="00A12CC1">
              <w:rPr>
                <w:noProof/>
                <w:webHidden/>
              </w:rPr>
              <w:t>12</w:t>
            </w:r>
            <w:r w:rsidR="00B8679A">
              <w:rPr>
                <w:noProof/>
                <w:webHidden/>
              </w:rPr>
              <w:fldChar w:fldCharType="end"/>
            </w:r>
          </w:hyperlink>
        </w:p>
        <w:p w14:paraId="1B21F033" w14:textId="224F430F" w:rsidR="00B8679A" w:rsidRDefault="00237844">
          <w:pPr>
            <w:pStyle w:val="TOC1"/>
            <w:tabs>
              <w:tab w:val="right" w:leader="dot" w:pos="9628"/>
            </w:tabs>
            <w:rPr>
              <w:rFonts w:asciiTheme="minorHAnsi" w:eastAsiaTheme="minorEastAsia" w:hAnsiTheme="minorHAnsi" w:cstheme="minorBidi"/>
              <w:noProof/>
              <w:sz w:val="22"/>
              <w:szCs w:val="22"/>
            </w:rPr>
          </w:pPr>
          <w:hyperlink w:anchor="_Toc90421521" w:history="1">
            <w:r w:rsidR="00B8679A" w:rsidRPr="000A19ED">
              <w:rPr>
                <w:rStyle w:val="Hyperlink"/>
                <w:rFonts w:eastAsiaTheme="majorEastAsia"/>
                <w:noProof/>
              </w:rPr>
              <w:t>How to run your own Image Analyses</w:t>
            </w:r>
            <w:r w:rsidR="00B8679A">
              <w:rPr>
                <w:noProof/>
                <w:webHidden/>
              </w:rPr>
              <w:tab/>
            </w:r>
            <w:r w:rsidR="00B8679A">
              <w:rPr>
                <w:noProof/>
                <w:webHidden/>
              </w:rPr>
              <w:fldChar w:fldCharType="begin"/>
            </w:r>
            <w:r w:rsidR="00B8679A">
              <w:rPr>
                <w:noProof/>
                <w:webHidden/>
              </w:rPr>
              <w:instrText xml:space="preserve"> PAGEREF _Toc90421521 \h </w:instrText>
            </w:r>
            <w:r w:rsidR="00B8679A">
              <w:rPr>
                <w:noProof/>
                <w:webHidden/>
              </w:rPr>
            </w:r>
            <w:r w:rsidR="00B8679A">
              <w:rPr>
                <w:noProof/>
                <w:webHidden/>
              </w:rPr>
              <w:fldChar w:fldCharType="separate"/>
            </w:r>
            <w:r w:rsidR="00A12CC1">
              <w:rPr>
                <w:noProof/>
                <w:webHidden/>
              </w:rPr>
              <w:t>12</w:t>
            </w:r>
            <w:r w:rsidR="00B8679A">
              <w:rPr>
                <w:noProof/>
                <w:webHidden/>
              </w:rPr>
              <w:fldChar w:fldCharType="end"/>
            </w:r>
          </w:hyperlink>
        </w:p>
        <w:p w14:paraId="0008A12F" w14:textId="2C5A9A29" w:rsidR="00B8679A" w:rsidRDefault="00237844">
          <w:pPr>
            <w:pStyle w:val="TOC1"/>
            <w:tabs>
              <w:tab w:val="right" w:leader="dot" w:pos="9628"/>
            </w:tabs>
            <w:rPr>
              <w:rFonts w:asciiTheme="minorHAnsi" w:eastAsiaTheme="minorEastAsia" w:hAnsiTheme="minorHAnsi" w:cstheme="minorBidi"/>
              <w:noProof/>
              <w:sz w:val="22"/>
              <w:szCs w:val="22"/>
            </w:rPr>
          </w:pPr>
          <w:hyperlink w:anchor="_Toc90421522" w:history="1">
            <w:r w:rsidR="00B8679A" w:rsidRPr="000A19ED">
              <w:rPr>
                <w:rStyle w:val="Hyperlink"/>
                <w:rFonts w:eastAsiaTheme="majorEastAsia"/>
                <w:noProof/>
              </w:rPr>
              <w:t>Additional CamoEvo features</w:t>
            </w:r>
            <w:r w:rsidR="00B8679A">
              <w:rPr>
                <w:noProof/>
                <w:webHidden/>
              </w:rPr>
              <w:tab/>
            </w:r>
            <w:r w:rsidR="00B8679A">
              <w:rPr>
                <w:noProof/>
                <w:webHidden/>
              </w:rPr>
              <w:fldChar w:fldCharType="begin"/>
            </w:r>
            <w:r w:rsidR="00B8679A">
              <w:rPr>
                <w:noProof/>
                <w:webHidden/>
              </w:rPr>
              <w:instrText xml:space="preserve"> PAGEREF _Toc90421522 \h </w:instrText>
            </w:r>
            <w:r w:rsidR="00B8679A">
              <w:rPr>
                <w:noProof/>
                <w:webHidden/>
              </w:rPr>
            </w:r>
            <w:r w:rsidR="00B8679A">
              <w:rPr>
                <w:noProof/>
                <w:webHidden/>
              </w:rPr>
              <w:fldChar w:fldCharType="separate"/>
            </w:r>
            <w:r w:rsidR="00A12CC1">
              <w:rPr>
                <w:noProof/>
                <w:webHidden/>
              </w:rPr>
              <w:t>13</w:t>
            </w:r>
            <w:r w:rsidR="00B8679A">
              <w:rPr>
                <w:noProof/>
                <w:webHidden/>
              </w:rPr>
              <w:fldChar w:fldCharType="end"/>
            </w:r>
          </w:hyperlink>
        </w:p>
        <w:p w14:paraId="661C3494" w14:textId="48D44D5F" w:rsidR="00B8679A" w:rsidRDefault="00237844">
          <w:pPr>
            <w:pStyle w:val="TOC2"/>
            <w:tabs>
              <w:tab w:val="right" w:leader="dot" w:pos="9628"/>
            </w:tabs>
            <w:rPr>
              <w:rFonts w:asciiTheme="minorHAnsi" w:eastAsiaTheme="minorEastAsia" w:hAnsiTheme="minorHAnsi" w:cstheme="minorBidi"/>
              <w:noProof/>
              <w:sz w:val="22"/>
              <w:szCs w:val="22"/>
            </w:rPr>
          </w:pPr>
          <w:hyperlink w:anchor="_Toc90421523" w:history="1">
            <w:r w:rsidR="00B8679A" w:rsidRPr="000A19ED">
              <w:rPr>
                <w:rStyle w:val="Hyperlink"/>
                <w:rFonts w:eastAsiaTheme="majorEastAsia"/>
                <w:noProof/>
              </w:rPr>
              <w:t>Phenotype Plotter</w:t>
            </w:r>
            <w:r w:rsidR="00B8679A">
              <w:rPr>
                <w:noProof/>
                <w:webHidden/>
              </w:rPr>
              <w:tab/>
            </w:r>
            <w:r w:rsidR="00B8679A">
              <w:rPr>
                <w:noProof/>
                <w:webHidden/>
              </w:rPr>
              <w:fldChar w:fldCharType="begin"/>
            </w:r>
            <w:r w:rsidR="00B8679A">
              <w:rPr>
                <w:noProof/>
                <w:webHidden/>
              </w:rPr>
              <w:instrText xml:space="preserve"> PAGEREF _Toc90421523 \h </w:instrText>
            </w:r>
            <w:r w:rsidR="00B8679A">
              <w:rPr>
                <w:noProof/>
                <w:webHidden/>
              </w:rPr>
            </w:r>
            <w:r w:rsidR="00B8679A">
              <w:rPr>
                <w:noProof/>
                <w:webHidden/>
              </w:rPr>
              <w:fldChar w:fldCharType="separate"/>
            </w:r>
            <w:r w:rsidR="00A12CC1">
              <w:rPr>
                <w:noProof/>
                <w:webHidden/>
              </w:rPr>
              <w:t>13</w:t>
            </w:r>
            <w:r w:rsidR="00B8679A">
              <w:rPr>
                <w:noProof/>
                <w:webHidden/>
              </w:rPr>
              <w:fldChar w:fldCharType="end"/>
            </w:r>
          </w:hyperlink>
        </w:p>
        <w:p w14:paraId="631A0DEC" w14:textId="639A6BF2" w:rsidR="00B8679A" w:rsidRDefault="00237844">
          <w:pPr>
            <w:pStyle w:val="TOC2"/>
            <w:tabs>
              <w:tab w:val="right" w:leader="dot" w:pos="9628"/>
            </w:tabs>
            <w:rPr>
              <w:rFonts w:asciiTheme="minorHAnsi" w:eastAsiaTheme="minorEastAsia" w:hAnsiTheme="minorHAnsi" w:cstheme="minorBidi"/>
              <w:noProof/>
              <w:sz w:val="22"/>
              <w:szCs w:val="22"/>
            </w:rPr>
          </w:pPr>
          <w:hyperlink w:anchor="_Toc90421524" w:history="1">
            <w:r w:rsidR="00B8679A" w:rsidRPr="000A19ED">
              <w:rPr>
                <w:rStyle w:val="Hyperlink"/>
                <w:rFonts w:eastAsiaTheme="majorEastAsia"/>
                <w:noProof/>
              </w:rPr>
              <w:t>Evolution gif</w:t>
            </w:r>
            <w:r w:rsidR="00B8679A">
              <w:rPr>
                <w:noProof/>
                <w:webHidden/>
              </w:rPr>
              <w:tab/>
            </w:r>
            <w:r w:rsidR="00B8679A">
              <w:rPr>
                <w:noProof/>
                <w:webHidden/>
              </w:rPr>
              <w:fldChar w:fldCharType="begin"/>
            </w:r>
            <w:r w:rsidR="00B8679A">
              <w:rPr>
                <w:noProof/>
                <w:webHidden/>
              </w:rPr>
              <w:instrText xml:space="preserve"> PAGEREF _Toc90421524 \h </w:instrText>
            </w:r>
            <w:r w:rsidR="00B8679A">
              <w:rPr>
                <w:noProof/>
                <w:webHidden/>
              </w:rPr>
            </w:r>
            <w:r w:rsidR="00B8679A">
              <w:rPr>
                <w:noProof/>
                <w:webHidden/>
              </w:rPr>
              <w:fldChar w:fldCharType="separate"/>
            </w:r>
            <w:r w:rsidR="00A12CC1">
              <w:rPr>
                <w:noProof/>
                <w:webHidden/>
              </w:rPr>
              <w:t>13</w:t>
            </w:r>
            <w:r w:rsidR="00B8679A">
              <w:rPr>
                <w:noProof/>
                <w:webHidden/>
              </w:rPr>
              <w:fldChar w:fldCharType="end"/>
            </w:r>
          </w:hyperlink>
        </w:p>
        <w:p w14:paraId="7994FD62" w14:textId="62183D65" w:rsidR="00B8679A" w:rsidRDefault="00237844">
          <w:pPr>
            <w:pStyle w:val="TOC2"/>
            <w:tabs>
              <w:tab w:val="right" w:leader="dot" w:pos="9628"/>
            </w:tabs>
            <w:rPr>
              <w:rFonts w:asciiTheme="minorHAnsi" w:eastAsiaTheme="minorEastAsia" w:hAnsiTheme="minorHAnsi" w:cstheme="minorBidi"/>
              <w:noProof/>
              <w:sz w:val="22"/>
              <w:szCs w:val="22"/>
            </w:rPr>
          </w:pPr>
          <w:hyperlink w:anchor="_Toc90421525" w:history="1">
            <w:r w:rsidR="00B8679A" w:rsidRPr="000A19ED">
              <w:rPr>
                <w:rStyle w:val="Hyperlink"/>
                <w:rFonts w:eastAsiaTheme="majorEastAsia"/>
                <w:noProof/>
              </w:rPr>
              <w:t>Phenotype Maker</w:t>
            </w:r>
            <w:r w:rsidR="00B8679A">
              <w:rPr>
                <w:noProof/>
                <w:webHidden/>
              </w:rPr>
              <w:tab/>
            </w:r>
            <w:r w:rsidR="00B8679A">
              <w:rPr>
                <w:noProof/>
                <w:webHidden/>
              </w:rPr>
              <w:fldChar w:fldCharType="begin"/>
            </w:r>
            <w:r w:rsidR="00B8679A">
              <w:rPr>
                <w:noProof/>
                <w:webHidden/>
              </w:rPr>
              <w:instrText xml:space="preserve"> PAGEREF _Toc90421525 \h </w:instrText>
            </w:r>
            <w:r w:rsidR="00B8679A">
              <w:rPr>
                <w:noProof/>
                <w:webHidden/>
              </w:rPr>
            </w:r>
            <w:r w:rsidR="00B8679A">
              <w:rPr>
                <w:noProof/>
                <w:webHidden/>
              </w:rPr>
              <w:fldChar w:fldCharType="separate"/>
            </w:r>
            <w:r w:rsidR="00A12CC1">
              <w:rPr>
                <w:noProof/>
                <w:webHidden/>
              </w:rPr>
              <w:t>13</w:t>
            </w:r>
            <w:r w:rsidR="00B8679A">
              <w:rPr>
                <w:noProof/>
                <w:webHidden/>
              </w:rPr>
              <w:fldChar w:fldCharType="end"/>
            </w:r>
          </w:hyperlink>
        </w:p>
        <w:p w14:paraId="63C992F5" w14:textId="2BD90F89" w:rsidR="00B8679A" w:rsidRDefault="00237844">
          <w:pPr>
            <w:pStyle w:val="TOC1"/>
            <w:tabs>
              <w:tab w:val="right" w:leader="dot" w:pos="9628"/>
            </w:tabs>
            <w:rPr>
              <w:rFonts w:asciiTheme="minorHAnsi" w:eastAsiaTheme="minorEastAsia" w:hAnsiTheme="minorHAnsi" w:cstheme="minorBidi"/>
              <w:noProof/>
              <w:sz w:val="22"/>
              <w:szCs w:val="22"/>
            </w:rPr>
          </w:pPr>
          <w:hyperlink w:anchor="_Toc90421526" w:history="1">
            <w:r w:rsidR="00B8679A" w:rsidRPr="000A19ED">
              <w:rPr>
                <w:rStyle w:val="Hyperlink"/>
                <w:rFonts w:eastAsiaTheme="majorEastAsia"/>
                <w:noProof/>
              </w:rPr>
              <w:t>How to Customise CamoEvo</w:t>
            </w:r>
            <w:r w:rsidR="00B8679A">
              <w:rPr>
                <w:noProof/>
                <w:webHidden/>
              </w:rPr>
              <w:tab/>
            </w:r>
            <w:r w:rsidR="00B8679A">
              <w:rPr>
                <w:noProof/>
                <w:webHidden/>
              </w:rPr>
              <w:fldChar w:fldCharType="begin"/>
            </w:r>
            <w:r w:rsidR="00B8679A">
              <w:rPr>
                <w:noProof/>
                <w:webHidden/>
              </w:rPr>
              <w:instrText xml:space="preserve"> PAGEREF _Toc90421526 \h </w:instrText>
            </w:r>
            <w:r w:rsidR="00B8679A">
              <w:rPr>
                <w:noProof/>
                <w:webHidden/>
              </w:rPr>
            </w:r>
            <w:r w:rsidR="00B8679A">
              <w:rPr>
                <w:noProof/>
                <w:webHidden/>
              </w:rPr>
              <w:fldChar w:fldCharType="separate"/>
            </w:r>
            <w:r w:rsidR="00A12CC1">
              <w:rPr>
                <w:noProof/>
                <w:webHidden/>
              </w:rPr>
              <w:t>13</w:t>
            </w:r>
            <w:r w:rsidR="00B8679A">
              <w:rPr>
                <w:noProof/>
                <w:webHidden/>
              </w:rPr>
              <w:fldChar w:fldCharType="end"/>
            </w:r>
          </w:hyperlink>
        </w:p>
        <w:p w14:paraId="4717B2AC" w14:textId="1705F0B0" w:rsidR="00B8679A" w:rsidRDefault="00237844">
          <w:pPr>
            <w:pStyle w:val="TOC2"/>
            <w:tabs>
              <w:tab w:val="right" w:leader="dot" w:pos="9628"/>
            </w:tabs>
            <w:rPr>
              <w:rFonts w:asciiTheme="minorHAnsi" w:eastAsiaTheme="minorEastAsia" w:hAnsiTheme="minorHAnsi" w:cstheme="minorBidi"/>
              <w:noProof/>
              <w:sz w:val="22"/>
              <w:szCs w:val="22"/>
            </w:rPr>
          </w:pPr>
          <w:hyperlink w:anchor="_Toc90421527" w:history="1">
            <w:r w:rsidR="00B8679A" w:rsidRPr="000A19ED">
              <w:rPr>
                <w:rStyle w:val="Hyperlink"/>
                <w:rFonts w:eastAsiaTheme="majorEastAsia"/>
                <w:noProof/>
              </w:rPr>
              <w:t>Changing the GA Settings</w:t>
            </w:r>
            <w:r w:rsidR="00B8679A">
              <w:rPr>
                <w:noProof/>
                <w:webHidden/>
              </w:rPr>
              <w:tab/>
            </w:r>
            <w:r w:rsidR="00B8679A">
              <w:rPr>
                <w:noProof/>
                <w:webHidden/>
              </w:rPr>
              <w:fldChar w:fldCharType="begin"/>
            </w:r>
            <w:r w:rsidR="00B8679A">
              <w:rPr>
                <w:noProof/>
                <w:webHidden/>
              </w:rPr>
              <w:instrText xml:space="preserve"> PAGEREF _Toc90421527 \h </w:instrText>
            </w:r>
            <w:r w:rsidR="00B8679A">
              <w:rPr>
                <w:noProof/>
                <w:webHidden/>
              </w:rPr>
            </w:r>
            <w:r w:rsidR="00B8679A">
              <w:rPr>
                <w:noProof/>
                <w:webHidden/>
              </w:rPr>
              <w:fldChar w:fldCharType="separate"/>
            </w:r>
            <w:r w:rsidR="00A12CC1">
              <w:rPr>
                <w:noProof/>
                <w:webHidden/>
              </w:rPr>
              <w:t>13</w:t>
            </w:r>
            <w:r w:rsidR="00B8679A">
              <w:rPr>
                <w:noProof/>
                <w:webHidden/>
              </w:rPr>
              <w:fldChar w:fldCharType="end"/>
            </w:r>
          </w:hyperlink>
        </w:p>
        <w:p w14:paraId="732E3903" w14:textId="6F98D6B1" w:rsidR="00B8679A" w:rsidRDefault="00237844">
          <w:pPr>
            <w:pStyle w:val="TOC2"/>
            <w:tabs>
              <w:tab w:val="right" w:leader="dot" w:pos="9628"/>
            </w:tabs>
            <w:rPr>
              <w:rFonts w:asciiTheme="minorHAnsi" w:eastAsiaTheme="minorEastAsia" w:hAnsiTheme="minorHAnsi" w:cstheme="minorBidi"/>
              <w:noProof/>
              <w:sz w:val="22"/>
              <w:szCs w:val="22"/>
            </w:rPr>
          </w:pPr>
          <w:hyperlink w:anchor="_Toc90421528" w:history="1">
            <w:r w:rsidR="00B8679A" w:rsidRPr="000A19ED">
              <w:rPr>
                <w:rStyle w:val="Hyperlink"/>
                <w:rFonts w:eastAsiaTheme="majorEastAsia"/>
                <w:noProof/>
              </w:rPr>
              <w:t>Creating Custom Target Shapes</w:t>
            </w:r>
            <w:r w:rsidR="00B8679A">
              <w:rPr>
                <w:noProof/>
                <w:webHidden/>
              </w:rPr>
              <w:tab/>
            </w:r>
            <w:r w:rsidR="00B8679A">
              <w:rPr>
                <w:noProof/>
                <w:webHidden/>
              </w:rPr>
              <w:fldChar w:fldCharType="begin"/>
            </w:r>
            <w:r w:rsidR="00B8679A">
              <w:rPr>
                <w:noProof/>
                <w:webHidden/>
              </w:rPr>
              <w:instrText xml:space="preserve"> PAGEREF _Toc90421528 \h </w:instrText>
            </w:r>
            <w:r w:rsidR="00B8679A">
              <w:rPr>
                <w:noProof/>
                <w:webHidden/>
              </w:rPr>
            </w:r>
            <w:r w:rsidR="00B8679A">
              <w:rPr>
                <w:noProof/>
                <w:webHidden/>
              </w:rPr>
              <w:fldChar w:fldCharType="separate"/>
            </w:r>
            <w:r w:rsidR="00A12CC1">
              <w:rPr>
                <w:noProof/>
                <w:webHidden/>
              </w:rPr>
              <w:t>13</w:t>
            </w:r>
            <w:r w:rsidR="00B8679A">
              <w:rPr>
                <w:noProof/>
                <w:webHidden/>
              </w:rPr>
              <w:fldChar w:fldCharType="end"/>
            </w:r>
          </w:hyperlink>
        </w:p>
        <w:p w14:paraId="4F4E21B3" w14:textId="4A3AB5D2" w:rsidR="00B8679A" w:rsidRDefault="00237844">
          <w:pPr>
            <w:pStyle w:val="TOC1"/>
            <w:tabs>
              <w:tab w:val="right" w:leader="dot" w:pos="9628"/>
            </w:tabs>
            <w:rPr>
              <w:rFonts w:asciiTheme="minorHAnsi" w:eastAsiaTheme="minorEastAsia" w:hAnsiTheme="minorHAnsi" w:cstheme="minorBidi"/>
              <w:noProof/>
              <w:sz w:val="22"/>
              <w:szCs w:val="22"/>
            </w:rPr>
          </w:pPr>
          <w:hyperlink w:anchor="_Toc90421529" w:history="1">
            <w:r w:rsidR="00B8679A" w:rsidRPr="000A19ED">
              <w:rPr>
                <w:rStyle w:val="Hyperlink"/>
                <w:rFonts w:eastAsiaTheme="majorEastAsia"/>
                <w:noProof/>
              </w:rPr>
              <w:t>File and Code Organisation</w:t>
            </w:r>
            <w:r w:rsidR="00B8679A">
              <w:rPr>
                <w:noProof/>
                <w:webHidden/>
              </w:rPr>
              <w:tab/>
            </w:r>
            <w:r w:rsidR="00B8679A">
              <w:rPr>
                <w:noProof/>
                <w:webHidden/>
              </w:rPr>
              <w:fldChar w:fldCharType="begin"/>
            </w:r>
            <w:r w:rsidR="00B8679A">
              <w:rPr>
                <w:noProof/>
                <w:webHidden/>
              </w:rPr>
              <w:instrText xml:space="preserve"> PAGEREF _Toc90421529 \h </w:instrText>
            </w:r>
            <w:r w:rsidR="00B8679A">
              <w:rPr>
                <w:noProof/>
                <w:webHidden/>
              </w:rPr>
            </w:r>
            <w:r w:rsidR="00B8679A">
              <w:rPr>
                <w:noProof/>
                <w:webHidden/>
              </w:rPr>
              <w:fldChar w:fldCharType="separate"/>
            </w:r>
            <w:r w:rsidR="00A12CC1">
              <w:rPr>
                <w:noProof/>
                <w:webHidden/>
              </w:rPr>
              <w:t>16</w:t>
            </w:r>
            <w:r w:rsidR="00B8679A">
              <w:rPr>
                <w:noProof/>
                <w:webHidden/>
              </w:rPr>
              <w:fldChar w:fldCharType="end"/>
            </w:r>
          </w:hyperlink>
        </w:p>
        <w:p w14:paraId="036FA261" w14:textId="2609DC29" w:rsidR="00B8679A" w:rsidRDefault="00237844">
          <w:pPr>
            <w:pStyle w:val="TOC2"/>
            <w:tabs>
              <w:tab w:val="right" w:leader="dot" w:pos="9628"/>
            </w:tabs>
            <w:rPr>
              <w:rFonts w:asciiTheme="minorHAnsi" w:eastAsiaTheme="minorEastAsia" w:hAnsiTheme="minorHAnsi" w:cstheme="minorBidi"/>
              <w:noProof/>
              <w:sz w:val="22"/>
              <w:szCs w:val="22"/>
            </w:rPr>
          </w:pPr>
          <w:hyperlink w:anchor="_Toc90421530" w:history="1">
            <w:r w:rsidR="00B8679A" w:rsidRPr="000A19ED">
              <w:rPr>
                <w:rStyle w:val="Hyperlink"/>
                <w:rFonts w:eastAsiaTheme="majorEastAsia"/>
                <w:noProof/>
              </w:rPr>
              <w:t>1 CamoEvo:</w:t>
            </w:r>
            <w:r w:rsidR="00B8679A">
              <w:rPr>
                <w:noProof/>
                <w:webHidden/>
              </w:rPr>
              <w:tab/>
            </w:r>
            <w:r w:rsidR="00B8679A">
              <w:rPr>
                <w:noProof/>
                <w:webHidden/>
              </w:rPr>
              <w:fldChar w:fldCharType="begin"/>
            </w:r>
            <w:r w:rsidR="00B8679A">
              <w:rPr>
                <w:noProof/>
                <w:webHidden/>
              </w:rPr>
              <w:instrText xml:space="preserve"> PAGEREF _Toc90421530 \h </w:instrText>
            </w:r>
            <w:r w:rsidR="00B8679A">
              <w:rPr>
                <w:noProof/>
                <w:webHidden/>
              </w:rPr>
            </w:r>
            <w:r w:rsidR="00B8679A">
              <w:rPr>
                <w:noProof/>
                <w:webHidden/>
              </w:rPr>
              <w:fldChar w:fldCharType="separate"/>
            </w:r>
            <w:r w:rsidR="00A12CC1">
              <w:rPr>
                <w:noProof/>
                <w:webHidden/>
              </w:rPr>
              <w:t>16</w:t>
            </w:r>
            <w:r w:rsidR="00B8679A">
              <w:rPr>
                <w:noProof/>
                <w:webHidden/>
              </w:rPr>
              <w:fldChar w:fldCharType="end"/>
            </w:r>
          </w:hyperlink>
        </w:p>
        <w:p w14:paraId="6CB50840" w14:textId="0A842C50" w:rsidR="00B8679A" w:rsidRDefault="00237844">
          <w:pPr>
            <w:pStyle w:val="TOC2"/>
            <w:tabs>
              <w:tab w:val="right" w:leader="dot" w:pos="9628"/>
            </w:tabs>
            <w:rPr>
              <w:rFonts w:asciiTheme="minorHAnsi" w:eastAsiaTheme="minorEastAsia" w:hAnsiTheme="minorHAnsi" w:cstheme="minorBidi"/>
              <w:noProof/>
              <w:sz w:val="22"/>
              <w:szCs w:val="22"/>
            </w:rPr>
          </w:pPr>
          <w:hyperlink w:anchor="_Toc90421531" w:history="1">
            <w:r w:rsidR="00B8679A" w:rsidRPr="000A19ED">
              <w:rPr>
                <w:rStyle w:val="Hyperlink"/>
                <w:rFonts w:eastAsiaTheme="majorEastAsia"/>
                <w:noProof/>
              </w:rPr>
              <w:t>2 CamoReq:</w:t>
            </w:r>
            <w:r w:rsidR="00B8679A">
              <w:rPr>
                <w:noProof/>
                <w:webHidden/>
              </w:rPr>
              <w:tab/>
            </w:r>
            <w:r w:rsidR="00B8679A">
              <w:rPr>
                <w:noProof/>
                <w:webHidden/>
              </w:rPr>
              <w:fldChar w:fldCharType="begin"/>
            </w:r>
            <w:r w:rsidR="00B8679A">
              <w:rPr>
                <w:noProof/>
                <w:webHidden/>
              </w:rPr>
              <w:instrText xml:space="preserve"> PAGEREF _Toc90421531 \h </w:instrText>
            </w:r>
            <w:r w:rsidR="00B8679A">
              <w:rPr>
                <w:noProof/>
                <w:webHidden/>
              </w:rPr>
            </w:r>
            <w:r w:rsidR="00B8679A">
              <w:rPr>
                <w:noProof/>
                <w:webHidden/>
              </w:rPr>
              <w:fldChar w:fldCharType="separate"/>
            </w:r>
            <w:r w:rsidR="00A12CC1">
              <w:rPr>
                <w:noProof/>
                <w:webHidden/>
              </w:rPr>
              <w:t>16</w:t>
            </w:r>
            <w:r w:rsidR="00B8679A">
              <w:rPr>
                <w:noProof/>
                <w:webHidden/>
              </w:rPr>
              <w:fldChar w:fldCharType="end"/>
            </w:r>
          </w:hyperlink>
        </w:p>
        <w:p w14:paraId="780A751C" w14:textId="60872F53" w:rsidR="00B8679A" w:rsidRDefault="00237844">
          <w:pPr>
            <w:pStyle w:val="TOC1"/>
            <w:tabs>
              <w:tab w:val="right" w:leader="dot" w:pos="9628"/>
            </w:tabs>
            <w:rPr>
              <w:rFonts w:asciiTheme="minorHAnsi" w:eastAsiaTheme="minorEastAsia" w:hAnsiTheme="minorHAnsi" w:cstheme="minorBidi"/>
              <w:noProof/>
              <w:sz w:val="22"/>
              <w:szCs w:val="22"/>
            </w:rPr>
          </w:pPr>
          <w:hyperlink w:anchor="_Toc90421532" w:history="1">
            <w:r w:rsidR="00B8679A" w:rsidRPr="000A19ED">
              <w:rPr>
                <w:rStyle w:val="Hyperlink"/>
                <w:rFonts w:eastAsiaTheme="majorEastAsia"/>
                <w:noProof/>
              </w:rPr>
              <w:t>References</w:t>
            </w:r>
            <w:r w:rsidR="00B8679A">
              <w:rPr>
                <w:noProof/>
                <w:webHidden/>
              </w:rPr>
              <w:tab/>
            </w:r>
            <w:r w:rsidR="00B8679A">
              <w:rPr>
                <w:noProof/>
                <w:webHidden/>
              </w:rPr>
              <w:fldChar w:fldCharType="begin"/>
            </w:r>
            <w:r w:rsidR="00B8679A">
              <w:rPr>
                <w:noProof/>
                <w:webHidden/>
              </w:rPr>
              <w:instrText xml:space="preserve"> PAGEREF _Toc90421532 \h </w:instrText>
            </w:r>
            <w:r w:rsidR="00B8679A">
              <w:rPr>
                <w:noProof/>
                <w:webHidden/>
              </w:rPr>
            </w:r>
            <w:r w:rsidR="00B8679A">
              <w:rPr>
                <w:noProof/>
                <w:webHidden/>
              </w:rPr>
              <w:fldChar w:fldCharType="separate"/>
            </w:r>
            <w:r w:rsidR="00A12CC1">
              <w:rPr>
                <w:noProof/>
                <w:webHidden/>
              </w:rPr>
              <w:t>17</w:t>
            </w:r>
            <w:r w:rsidR="00B8679A">
              <w:rPr>
                <w:noProof/>
                <w:webHidden/>
              </w:rPr>
              <w:fldChar w:fldCharType="end"/>
            </w:r>
          </w:hyperlink>
        </w:p>
        <w:p w14:paraId="72A8D553" w14:textId="1EBD56F9" w:rsidR="00D97C5B" w:rsidRDefault="00843688" w:rsidP="00D97C5B">
          <w:pPr>
            <w:rPr>
              <w:b/>
              <w:bCs/>
              <w:noProof/>
            </w:rPr>
          </w:pPr>
          <w:r>
            <w:rPr>
              <w:b/>
              <w:bCs/>
              <w:noProof/>
            </w:rPr>
            <w:fldChar w:fldCharType="end"/>
          </w:r>
        </w:p>
      </w:sdtContent>
    </w:sdt>
    <w:p w14:paraId="306701A8" w14:textId="77777777" w:rsidR="009166C4" w:rsidRDefault="009166C4" w:rsidP="00914FEE">
      <w:pPr>
        <w:pStyle w:val="Heading1"/>
        <w:spacing w:before="0"/>
      </w:pPr>
    </w:p>
    <w:p w14:paraId="3984E406" w14:textId="16B0BC0E" w:rsidR="009166C4" w:rsidRDefault="009166C4" w:rsidP="00914FEE">
      <w:pPr>
        <w:pStyle w:val="Heading1"/>
        <w:spacing w:before="0"/>
      </w:pPr>
    </w:p>
    <w:p w14:paraId="152B25FA" w14:textId="500DA566" w:rsidR="00741D11" w:rsidRDefault="00741D11" w:rsidP="00741D11"/>
    <w:p w14:paraId="368F0A4E" w14:textId="05C9A294" w:rsidR="00741D11" w:rsidRDefault="00741D11" w:rsidP="00741D11"/>
    <w:p w14:paraId="236EABA9" w14:textId="53F10DA0" w:rsidR="00187424" w:rsidRDefault="00187424" w:rsidP="00741D11"/>
    <w:p w14:paraId="61A48C4A" w14:textId="0E6479AD" w:rsidR="00187424" w:rsidRDefault="00187424" w:rsidP="00741D11"/>
    <w:p w14:paraId="3F9C952D" w14:textId="6E85E4AF" w:rsidR="00B024E8" w:rsidRDefault="00B024E8" w:rsidP="00741D11"/>
    <w:p w14:paraId="49C18F86" w14:textId="1A373D51" w:rsidR="00741D11" w:rsidRPr="00741D11" w:rsidRDefault="00741D11" w:rsidP="00741D11"/>
    <w:p w14:paraId="101B545E" w14:textId="0F546BF6" w:rsidR="009161E3" w:rsidRPr="009161E3" w:rsidRDefault="0060798D" w:rsidP="00187424">
      <w:pPr>
        <w:pStyle w:val="Heading1"/>
        <w:spacing w:before="0" w:line="276" w:lineRule="auto"/>
      </w:pPr>
      <w:bookmarkStart w:id="1" w:name="_Toc90421508"/>
      <w:r w:rsidRPr="00843688">
        <w:lastRenderedPageBreak/>
        <w:t>I</w:t>
      </w:r>
      <w:r w:rsidR="007E48CA" w:rsidRPr="00843688">
        <w:t>ntroduction</w:t>
      </w:r>
      <w:bookmarkEnd w:id="1"/>
    </w:p>
    <w:p w14:paraId="67A8729B" w14:textId="64C0D224" w:rsidR="00D156C3" w:rsidRPr="00BD29CE" w:rsidRDefault="009D6C81" w:rsidP="00187424">
      <w:pPr>
        <w:jc w:val="both"/>
        <w:rPr>
          <w:rFonts w:eastAsiaTheme="minorEastAsia"/>
          <w:lang w:eastAsia="en-US"/>
        </w:rPr>
      </w:pPr>
      <w:r w:rsidRPr="49C16DB4">
        <w:rPr>
          <w:rFonts w:eastAsiaTheme="minorEastAsia"/>
          <w:lang w:eastAsia="en-US"/>
        </w:rPr>
        <w:t xml:space="preserve">Here we describe the features of the </w:t>
      </w:r>
      <w:r w:rsidR="00187424">
        <w:rPr>
          <w:rFonts w:eastAsiaTheme="minorEastAsia"/>
          <w:lang w:eastAsia="en-US"/>
        </w:rPr>
        <w:t>camouflage evolution toolbox CamoEvo, how the it</w:t>
      </w:r>
      <w:r w:rsidRPr="49C16DB4">
        <w:rPr>
          <w:rFonts w:eastAsiaTheme="minorEastAsia"/>
          <w:lang w:eastAsia="en-US"/>
        </w:rPr>
        <w:t xml:space="preserve"> functions and how it </w:t>
      </w:r>
      <w:r w:rsidR="0095330E" w:rsidRPr="49C16DB4">
        <w:rPr>
          <w:rFonts w:eastAsiaTheme="minorEastAsia"/>
          <w:lang w:eastAsia="en-US"/>
        </w:rPr>
        <w:t>can</w:t>
      </w:r>
      <w:r w:rsidRPr="49C16DB4">
        <w:rPr>
          <w:rFonts w:eastAsiaTheme="minorEastAsia"/>
          <w:lang w:eastAsia="en-US"/>
        </w:rPr>
        <w:t xml:space="preserve"> be used and modified for research. </w:t>
      </w:r>
      <w:r w:rsidR="0095330E" w:rsidRPr="49C16DB4">
        <w:rPr>
          <w:rFonts w:eastAsiaTheme="minorEastAsia"/>
          <w:lang w:eastAsia="en-US"/>
        </w:rPr>
        <w:t xml:space="preserve">For </w:t>
      </w:r>
      <w:r w:rsidR="005F1088" w:rsidRPr="49C16DB4">
        <w:rPr>
          <w:rFonts w:eastAsiaTheme="minorEastAsia"/>
          <w:lang w:eastAsia="en-US"/>
        </w:rPr>
        <w:t>example</w:t>
      </w:r>
      <w:r w:rsidR="6A6A4DE3" w:rsidRPr="49C16DB4">
        <w:rPr>
          <w:rFonts w:eastAsiaTheme="minorEastAsia"/>
          <w:lang w:eastAsia="en-US"/>
        </w:rPr>
        <w:t>s of teaching</w:t>
      </w:r>
      <w:r w:rsidR="0095330E" w:rsidRPr="49C16DB4">
        <w:rPr>
          <w:rFonts w:eastAsiaTheme="minorEastAsia"/>
          <w:lang w:eastAsia="en-US"/>
        </w:rPr>
        <w:t xml:space="preserve"> practical</w:t>
      </w:r>
      <w:r w:rsidR="00BC03E6" w:rsidRPr="49C16DB4">
        <w:rPr>
          <w:rFonts w:eastAsiaTheme="minorEastAsia"/>
          <w:lang w:eastAsia="en-US"/>
        </w:rPr>
        <w:t>s</w:t>
      </w:r>
      <w:r w:rsidR="0095330E" w:rsidRPr="49C16DB4">
        <w:rPr>
          <w:rFonts w:eastAsiaTheme="minorEastAsia"/>
          <w:lang w:eastAsia="en-US"/>
        </w:rPr>
        <w:t xml:space="preserve"> using CamoEvo </w:t>
      </w:r>
      <w:r w:rsidR="0095330E" w:rsidRPr="00BD29CE">
        <w:rPr>
          <w:rFonts w:eastAsiaTheme="minorEastAsia"/>
          <w:lang w:eastAsia="en-US"/>
        </w:rPr>
        <w:t>see t</w:t>
      </w:r>
      <w:r w:rsidR="24F765AB" w:rsidRPr="00BD29CE">
        <w:rPr>
          <w:rFonts w:eastAsiaTheme="minorEastAsia"/>
          <w:lang w:eastAsia="en-US"/>
        </w:rPr>
        <w:t>he</w:t>
      </w:r>
      <w:r w:rsidR="0AB2F1FB" w:rsidRPr="00BD29CE">
        <w:rPr>
          <w:rFonts w:eastAsiaTheme="minorEastAsia"/>
          <w:lang w:eastAsia="en-US"/>
        </w:rPr>
        <w:t xml:space="preserve"> </w:t>
      </w:r>
      <w:r w:rsidR="0095330E" w:rsidRPr="00BD29CE">
        <w:rPr>
          <w:rFonts w:eastAsiaTheme="minorEastAsia"/>
          <w:lang w:eastAsia="en-US"/>
        </w:rPr>
        <w:t>Biological Sciences</w:t>
      </w:r>
      <w:r w:rsidR="13752EC8" w:rsidRPr="00BD29CE">
        <w:rPr>
          <w:rFonts w:eastAsiaTheme="minorEastAsia"/>
          <w:lang w:eastAsia="en-US"/>
        </w:rPr>
        <w:t xml:space="preserve"> higher biology and</w:t>
      </w:r>
      <w:r w:rsidR="0095330E" w:rsidRPr="00BD29CE">
        <w:rPr>
          <w:rFonts w:eastAsiaTheme="minorEastAsia"/>
          <w:lang w:eastAsia="en-US"/>
        </w:rPr>
        <w:t xml:space="preserve"> Undergraduate practical sheets.</w:t>
      </w:r>
      <w:r w:rsidR="006C6C8E" w:rsidRPr="00BD29CE">
        <w:rPr>
          <w:rFonts w:eastAsiaTheme="minorEastAsia"/>
          <w:lang w:eastAsia="en-US"/>
        </w:rPr>
        <w:t xml:space="preserve"> </w:t>
      </w:r>
      <w:r w:rsidR="005927EA" w:rsidRPr="00BD29CE">
        <w:rPr>
          <w:rFonts w:eastAsiaTheme="minorEastAsia"/>
          <w:lang w:eastAsia="en-US"/>
        </w:rPr>
        <w:t xml:space="preserve">For details regarding </w:t>
      </w:r>
      <w:r w:rsidR="00331DCD" w:rsidRPr="00BD29CE">
        <w:rPr>
          <w:rFonts w:eastAsiaTheme="minorEastAsia"/>
          <w:lang w:eastAsia="en-US"/>
        </w:rPr>
        <w:t>its</w:t>
      </w:r>
      <w:r w:rsidR="005927EA" w:rsidRPr="00BD29CE">
        <w:rPr>
          <w:rFonts w:eastAsiaTheme="minorEastAsia"/>
          <w:lang w:eastAsia="en-US"/>
        </w:rPr>
        <w:t xml:space="preserve"> genetic algorithm, refer to the ImageGA</w:t>
      </w:r>
      <w:r w:rsidR="00187424">
        <w:rPr>
          <w:rFonts w:eastAsiaTheme="minorEastAsia"/>
          <w:lang w:eastAsia="en-US"/>
        </w:rPr>
        <w:t xml:space="preserve"> Guide</w:t>
      </w:r>
      <w:r w:rsidR="005927EA" w:rsidRPr="00BD29CE">
        <w:rPr>
          <w:rFonts w:eastAsiaTheme="minorEastAsia"/>
          <w:i/>
          <w:iCs/>
          <w:lang w:eastAsia="en-US"/>
        </w:rPr>
        <w:t>.</w:t>
      </w:r>
      <w:r w:rsidR="00BD29CE">
        <w:rPr>
          <w:rFonts w:eastAsiaTheme="minorEastAsia"/>
          <w:i/>
          <w:iCs/>
          <w:lang w:eastAsia="en-US"/>
        </w:rPr>
        <w:t xml:space="preserve"> </w:t>
      </w:r>
      <w:r w:rsidR="00BD29CE">
        <w:rPr>
          <w:rFonts w:eastAsiaTheme="minorEastAsia"/>
          <w:lang w:eastAsia="en-US"/>
        </w:rPr>
        <w:t xml:space="preserve">These files can be found on </w:t>
      </w:r>
      <w:hyperlink r:id="rId9" w:history="1">
        <w:r w:rsidR="00BD29CE" w:rsidRPr="00726F99">
          <w:rPr>
            <w:rStyle w:val="Hyperlink"/>
            <w:rFonts w:eastAsiaTheme="minorEastAsia"/>
            <w:lang w:eastAsia="en-US"/>
          </w:rPr>
          <w:t>GitHub.</w:t>
        </w:r>
      </w:hyperlink>
    </w:p>
    <w:p w14:paraId="21EE7FD7" w14:textId="77777777" w:rsidR="00D156C3" w:rsidRPr="00D156C3" w:rsidRDefault="00D156C3" w:rsidP="00D156C3">
      <w:pPr>
        <w:rPr>
          <w:rFonts w:eastAsiaTheme="minorHAnsi"/>
          <w:lang w:eastAsia="en-US"/>
        </w:rPr>
      </w:pPr>
    </w:p>
    <w:p w14:paraId="035241DB" w14:textId="72E9E3A8" w:rsidR="009161E3" w:rsidRPr="009161E3" w:rsidRDefault="009B0049" w:rsidP="00187424">
      <w:pPr>
        <w:pStyle w:val="Heading1"/>
        <w:spacing w:before="0" w:line="276" w:lineRule="auto"/>
      </w:pPr>
      <w:bookmarkStart w:id="2" w:name="_Toc90421509"/>
      <w:r>
        <w:t xml:space="preserve">What is </w:t>
      </w:r>
      <w:r w:rsidR="009161E3">
        <w:t>CamoEvo?</w:t>
      </w:r>
      <w:bookmarkEnd w:id="2"/>
    </w:p>
    <w:p w14:paraId="66B4FC27" w14:textId="7B1F6760" w:rsidR="00324AD4" w:rsidRDefault="00324AD4" w:rsidP="00187424">
      <w:pPr>
        <w:jc w:val="both"/>
      </w:pPr>
      <w:r w:rsidRPr="1F88D86D">
        <w:rPr>
          <w:rFonts w:eastAsiaTheme="minorEastAsia"/>
          <w:lang w:eastAsia="en-US"/>
        </w:rPr>
        <w:t xml:space="preserve">Just as evolution by </w:t>
      </w:r>
      <w:r w:rsidR="0095330E" w:rsidRPr="1F88D86D">
        <w:rPr>
          <w:rFonts w:eastAsiaTheme="minorEastAsia"/>
          <w:lang w:eastAsia="en-US"/>
        </w:rPr>
        <w:t>n</w:t>
      </w:r>
      <w:r w:rsidRPr="1F88D86D">
        <w:rPr>
          <w:rFonts w:eastAsiaTheme="minorEastAsia"/>
          <w:lang w:eastAsia="en-US"/>
        </w:rPr>
        <w:t xml:space="preserve">atural </w:t>
      </w:r>
      <w:r w:rsidR="0095330E" w:rsidRPr="1F88D86D">
        <w:rPr>
          <w:rFonts w:eastAsiaTheme="minorEastAsia"/>
          <w:lang w:eastAsia="en-US"/>
        </w:rPr>
        <w:t>s</w:t>
      </w:r>
      <w:r w:rsidRPr="1F88D86D">
        <w:rPr>
          <w:rFonts w:eastAsiaTheme="minorEastAsia"/>
          <w:lang w:eastAsia="en-US"/>
        </w:rPr>
        <w:t xml:space="preserve">election provides </w:t>
      </w:r>
      <w:r w:rsidR="00BC03E6" w:rsidRPr="1F88D86D">
        <w:rPr>
          <w:rFonts w:eastAsiaTheme="minorEastAsia"/>
          <w:lang w:eastAsia="en-US"/>
        </w:rPr>
        <w:t xml:space="preserve">a </w:t>
      </w:r>
      <w:r w:rsidR="0095330E" w:rsidRPr="1F88D86D">
        <w:rPr>
          <w:rFonts w:eastAsiaTheme="minorEastAsia"/>
          <w:lang w:eastAsia="en-US"/>
        </w:rPr>
        <w:t xml:space="preserve">mechanism </w:t>
      </w:r>
      <w:r w:rsidR="00BC03E6" w:rsidRPr="1F88D86D">
        <w:rPr>
          <w:rFonts w:eastAsiaTheme="minorEastAsia"/>
          <w:lang w:eastAsia="en-US"/>
        </w:rPr>
        <w:t xml:space="preserve">with </w:t>
      </w:r>
      <w:r w:rsidR="0095330E" w:rsidRPr="1F88D86D">
        <w:rPr>
          <w:rFonts w:eastAsiaTheme="minorEastAsia"/>
          <w:lang w:eastAsia="en-US"/>
        </w:rPr>
        <w:t>which</w:t>
      </w:r>
      <w:r w:rsidRPr="1F88D86D">
        <w:rPr>
          <w:rFonts w:eastAsiaTheme="minorEastAsia"/>
          <w:lang w:eastAsia="en-US"/>
        </w:rPr>
        <w:t xml:space="preserve"> organisms adapt to their environment so too does</w:t>
      </w:r>
      <w:r w:rsidR="0095330E" w:rsidRPr="1F88D86D">
        <w:rPr>
          <w:rFonts w:eastAsiaTheme="minorEastAsia"/>
          <w:lang w:eastAsia="en-US"/>
        </w:rPr>
        <w:t xml:space="preserve"> evolution provide a tool for </w:t>
      </w:r>
      <w:r w:rsidR="00A94B62" w:rsidRPr="1F88D86D">
        <w:rPr>
          <w:rFonts w:eastAsiaTheme="minorEastAsia"/>
          <w:lang w:eastAsia="en-US"/>
        </w:rPr>
        <w:t>optimising solutions for problems with large parameter spaces</w:t>
      </w:r>
      <w:r w:rsidRPr="1F88D86D">
        <w:rPr>
          <w:rFonts w:eastAsiaTheme="minorEastAsia"/>
          <w:lang w:eastAsia="en-US"/>
        </w:rPr>
        <w:t>.</w:t>
      </w:r>
      <w:r w:rsidR="00A94B62" w:rsidRPr="1F88D86D">
        <w:rPr>
          <w:rFonts w:eastAsiaTheme="minorEastAsia"/>
          <w:lang w:eastAsia="en-US"/>
        </w:rPr>
        <w:t xml:space="preserve"> </w:t>
      </w:r>
      <w:r w:rsidRPr="1F88D86D">
        <w:rPr>
          <w:rFonts w:eastAsiaTheme="minorEastAsia"/>
          <w:lang w:eastAsia="en-US"/>
        </w:rPr>
        <w:t>In computer science</w:t>
      </w:r>
      <w:r w:rsidR="0095330E" w:rsidRPr="1F88D86D">
        <w:rPr>
          <w:rFonts w:eastAsiaTheme="minorEastAsia"/>
          <w:lang w:eastAsia="en-US"/>
        </w:rPr>
        <w:t>,</w:t>
      </w:r>
      <w:r w:rsidRPr="1F88D86D">
        <w:rPr>
          <w:rFonts w:eastAsiaTheme="minorEastAsia"/>
          <w:lang w:eastAsia="en-US"/>
        </w:rPr>
        <w:t xml:space="preserve"> genetic algorithms (GA</w:t>
      </w:r>
      <w:r w:rsidR="0095330E" w:rsidRPr="1F88D86D">
        <w:rPr>
          <w:rFonts w:eastAsiaTheme="minorEastAsia"/>
          <w:lang w:eastAsia="en-US"/>
        </w:rPr>
        <w:t>s</w:t>
      </w:r>
      <w:r w:rsidRPr="1F88D86D">
        <w:rPr>
          <w:rFonts w:eastAsiaTheme="minorEastAsia"/>
          <w:lang w:eastAsia="en-US"/>
        </w:rPr>
        <w:t xml:space="preserve">) </w:t>
      </w:r>
      <w:r w:rsidR="0095330E" w:rsidRPr="1F88D86D">
        <w:rPr>
          <w:rFonts w:eastAsiaTheme="minorEastAsia"/>
          <w:lang w:eastAsia="en-US"/>
        </w:rPr>
        <w:t xml:space="preserve">are </w:t>
      </w:r>
      <w:r w:rsidR="006D0CA6" w:rsidRPr="1F88D86D">
        <w:rPr>
          <w:rFonts w:eastAsiaTheme="minorEastAsia"/>
          <w:lang w:eastAsia="en-US"/>
        </w:rPr>
        <w:t>a heuristic global optimisation tool which mimic natural selection to solve complex problems</w:t>
      </w:r>
      <w:r w:rsidR="00331DCD" w:rsidRPr="1F88D86D">
        <w:rPr>
          <w:rFonts w:eastAsiaTheme="minorEastAsia"/>
          <w:lang w:eastAsia="en-US"/>
        </w:rPr>
        <w:t xml:space="preserve"> </w:t>
      </w:r>
      <w:r w:rsidR="00331DCD" w:rsidRPr="1F88D86D">
        <w:rPr>
          <w:rFonts w:eastAsiaTheme="minorEastAsia"/>
          <w:lang w:eastAsia="en-US"/>
        </w:rPr>
        <w:fldChar w:fldCharType="begin"/>
      </w:r>
      <w:r w:rsidR="00331DCD" w:rsidRPr="1F88D86D">
        <w:rPr>
          <w:rFonts w:eastAsiaTheme="minorEastAsia"/>
          <w:lang w:eastAsia="en-US"/>
        </w:rPr>
        <w:instrText xml:space="preserve"> ADDIN EN.CITE &lt;EndNote&gt;&lt;Cite&gt;&lt;Author&gt;Goldberg&lt;/Author&gt;&lt;Year&gt;1988&lt;/Year&gt;&lt;RecNum&gt;43&lt;/RecNum&gt;&lt;DisplayText&gt;(Goldberg and Holland, 1988)&lt;/DisplayText&gt;&lt;record&gt;&lt;rec-number&gt;43&lt;/rec-number&gt;&lt;foreign-keys&gt;&lt;key app="EN" db-id="tasrwezt5dfsfme92eqprrtox5aeszw5dxx9" timestamp="1612866422"&gt;43&lt;/key&gt;&lt;/foreign-keys&gt;&lt;ref-type name="Journal Article"&gt;17&lt;/ref-type&gt;&lt;contributors&gt;&lt;authors&gt;&lt;author&gt;Goldberg, David E.&lt;/author&gt;&lt;author&gt;Holland, John H.&lt;/author&gt;&lt;/authors&gt;&lt;/contributors&gt;&lt;titles&gt;&lt;title&gt;Genetic Algorithms and Machine Learning&lt;/title&gt;&lt;secondary-title&gt;Machine Learning&lt;/secondary-title&gt;&lt;/titles&gt;&lt;periodical&gt;&lt;full-title&gt;Machine Learning&lt;/full-title&gt;&lt;/periodical&gt;&lt;pages&gt;95-99&lt;/pages&gt;&lt;volume&gt;3&lt;/volume&gt;&lt;number&gt;2&lt;/number&gt;&lt;dates&gt;&lt;year&gt;1988&lt;/year&gt;&lt;pub-dates&gt;&lt;date&gt;1988/10/01&lt;/date&gt;&lt;/pub-dates&gt;&lt;/dates&gt;&lt;isbn&gt;1573-0565&lt;/isbn&gt;&lt;urls&gt;&lt;related-urls&gt;&lt;url&gt;https://doi.org/10.1023/A:1022602019183&lt;/url&gt;&lt;/related-urls&gt;&lt;/urls&gt;&lt;electronic-resource-num&gt;10.1023/A:1022602019183&lt;/electronic-resource-num&gt;&lt;/record&gt;&lt;/Cite&gt;&lt;/EndNote&gt;</w:instrText>
      </w:r>
      <w:r w:rsidR="00331DCD" w:rsidRPr="1F88D86D">
        <w:rPr>
          <w:rFonts w:eastAsiaTheme="minorEastAsia"/>
          <w:lang w:eastAsia="en-US"/>
        </w:rPr>
        <w:fldChar w:fldCharType="separate"/>
      </w:r>
      <w:r w:rsidR="00331DCD" w:rsidRPr="1F88D86D">
        <w:rPr>
          <w:rFonts w:eastAsiaTheme="minorEastAsia"/>
          <w:noProof/>
          <w:lang w:eastAsia="en-US"/>
        </w:rPr>
        <w:t>(Goldberg and Holland, 1988)</w:t>
      </w:r>
      <w:r w:rsidR="00331DCD" w:rsidRPr="1F88D86D">
        <w:rPr>
          <w:rFonts w:eastAsiaTheme="minorEastAsia"/>
          <w:lang w:eastAsia="en-US"/>
        </w:rPr>
        <w:fldChar w:fldCharType="end"/>
      </w:r>
      <w:r w:rsidR="006D0CA6" w:rsidRPr="1F88D86D">
        <w:rPr>
          <w:rFonts w:eastAsiaTheme="minorEastAsia"/>
          <w:lang w:eastAsia="en-US"/>
        </w:rPr>
        <w:t xml:space="preserve">. </w:t>
      </w:r>
      <w:r w:rsidR="002B2A2F">
        <w:t xml:space="preserve">CamoEvo </w:t>
      </w:r>
      <w:r>
        <w:t>combines the</w:t>
      </w:r>
      <w:r w:rsidR="00E37F8F">
        <w:t xml:space="preserve"> game-like design of common</w:t>
      </w:r>
      <w:r>
        <w:t xml:space="preserve"> psychophysics experiments</w:t>
      </w:r>
      <w:r w:rsidR="00331DCD">
        <w:t xml:space="preserve">, the search mechanisms of modern genetic algorithms and </w:t>
      </w:r>
      <w:r w:rsidR="0045635F">
        <w:t>the image analysis features of the MICA toolbox</w:t>
      </w:r>
      <w:r w:rsidR="00331DCD">
        <w:t xml:space="preserve"> and</w:t>
      </w:r>
      <w:r w:rsidR="0045635F">
        <w:t xml:space="preserve"> </w:t>
      </w:r>
      <w:r w:rsidR="001F5C00">
        <w:t>ImageJ</w:t>
      </w:r>
      <w:r w:rsidR="0045635F">
        <w:t xml:space="preserve"> </w:t>
      </w:r>
      <w:r>
        <w:t>to demonstrate the influence of natural selection on camouflage</w:t>
      </w:r>
      <w:r w:rsidR="00331DCD">
        <w:t xml:space="preserve"> </w:t>
      </w:r>
      <w:r w:rsidR="00331DCD">
        <w:fldChar w:fldCharType="begin">
          <w:fldData xml:space="preserve">PEVuZE5vdGU+PENpdGU+PEF1dGhvcj5TY2huZWlkZXI8L0F1dGhvcj48WWVhcj4yMDEyPC9ZZWFy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</w:fldData>
        </w:fldChar>
      </w:r>
      <w:r w:rsidR="00331DCD">
        <w:instrText xml:space="preserve"> ADDIN EN.CITE </w:instrText>
      </w:r>
      <w:r w:rsidR="00331DCD">
        <w:fldChar w:fldCharType="begin">
          <w:fldData xml:space="preserve">PEVuZE5vdGU+PENpdGU+PEF1dGhvcj5TY2huZWlkZXI8L0F1dGhvcj48WWVhcj4yMDEyPC9ZZWFy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</w:fldData>
        </w:fldChar>
      </w:r>
      <w:r w:rsidR="00331DCD">
        <w:instrText xml:space="preserve"> ADDIN EN.CITE.DATA </w:instrText>
      </w:r>
      <w:r w:rsidR="00331DCD">
        <w:fldChar w:fldCharType="end"/>
      </w:r>
      <w:r w:rsidR="00331DCD">
        <w:fldChar w:fldCharType="separate"/>
      </w:r>
      <w:r w:rsidR="00331DCD">
        <w:rPr>
          <w:noProof/>
        </w:rPr>
        <w:t>(Schneider et al., 2012, Bonney et al., 2014, Troscianko et al., 2017, Niu et al., 2018)</w:t>
      </w:r>
      <w:r w:rsidR="00331DCD">
        <w:fldChar w:fldCharType="end"/>
      </w:r>
      <w:r>
        <w:t xml:space="preserve">. </w:t>
      </w:r>
      <w:r w:rsidR="00187424">
        <w:t>This</w:t>
      </w:r>
      <w:r>
        <w:t xml:space="preserve"> </w:t>
      </w:r>
      <w:r w:rsidR="006D0CA6">
        <w:t xml:space="preserve">program </w:t>
      </w:r>
      <w:r>
        <w:t>is</w:t>
      </w:r>
      <w:r w:rsidR="00187424">
        <w:t xml:space="preserve"> intended</w:t>
      </w:r>
      <w:r>
        <w:t xml:space="preserve"> to be used as </w:t>
      </w:r>
      <w:r w:rsidR="5F144E09">
        <w:t xml:space="preserve">a </w:t>
      </w:r>
      <w:r w:rsidR="1CFFAAF6">
        <w:t>research</w:t>
      </w:r>
      <w:r w:rsidR="5F144E09">
        <w:t xml:space="preserve"> and </w:t>
      </w:r>
      <w:r>
        <w:t>teaching tool both in the lab and at home</w:t>
      </w:r>
      <w:r w:rsidR="00474FA0">
        <w:t>,</w:t>
      </w:r>
      <w:r w:rsidR="005927EA">
        <w:t xml:space="preserve"> and</w:t>
      </w:r>
      <w:r>
        <w:t xml:space="preserve"> as a method for designing future camouflage optimisation experiments. </w:t>
      </w:r>
      <w:r w:rsidR="00474FA0">
        <w:t xml:space="preserve"> CamoEvo</w:t>
      </w:r>
      <w:r w:rsidR="006D0CA6">
        <w:t xml:space="preserve"> </w:t>
      </w:r>
      <w:r w:rsidR="00474FA0">
        <w:t>output</w:t>
      </w:r>
      <w:r w:rsidR="56F8B5EE">
        <w:t>s</w:t>
      </w:r>
      <w:r w:rsidR="00474FA0">
        <w:t xml:space="preserve"> </w:t>
      </w:r>
      <w:r w:rsidR="47EAA20C">
        <w:t xml:space="preserve">key </w:t>
      </w:r>
      <w:r w:rsidR="00474FA0">
        <w:t xml:space="preserve">camouflage statistics, </w:t>
      </w:r>
      <w:r w:rsidR="005F1088">
        <w:t>graphs,</w:t>
      </w:r>
      <w:r w:rsidR="00474FA0">
        <w:t xml:space="preserve"> and the </w:t>
      </w:r>
      <w:r w:rsidR="0045635F">
        <w:t>stimuli</w:t>
      </w:r>
      <w:r w:rsidR="00474FA0">
        <w:t xml:space="preserve"> from every round of the game should the user wish to run their own analyses</w:t>
      </w:r>
      <w:r w:rsidR="00331DCD">
        <w:t xml:space="preserve"> </w:t>
      </w:r>
      <w:r w:rsidR="00331DCD">
        <w:fldChar w:fldCharType="begin"/>
      </w:r>
      <w:r w:rsidR="00331DCD">
        <w:instrText xml:space="preserve"> ADDIN EN.CITE &lt;EndNote&gt;&lt;Cite&gt;&lt;Author&gt;Troscianko&lt;/Author&gt;&lt;Year&gt;2015&lt;/Year&gt;&lt;RecNum&gt;38&lt;/RecNum&gt;&lt;DisplayText&gt;(Troscianko and Stevens, 2015, Troscianko et al., 2017)&lt;/DisplayText&gt;&lt;record&gt;&lt;rec-number&gt;38&lt;/rec-number&gt;&lt;foreign-keys&gt;&lt;key app="EN" db-id="tasrwezt5dfsfme92eqprrtox5aeszw5dxx9" timestamp="1612519638"&gt;38&lt;/key&gt;&lt;/foreign-keys&gt;&lt;ref-type name="Journal Article"&gt;17&lt;/ref-type&gt;&lt;contributors&gt;&lt;authors&gt;&lt;author&gt;Troscianko, Jolyon&lt;/author&gt;&lt;author&gt;Stevens, Martin&lt;/author&gt;&lt;/authors&gt;&lt;/contributors&gt;&lt;titles&gt;&lt;title&gt;Image Calibration and Analysis Toolbox – a free software suite for objectively measuring reflectance, colour and pattern&lt;/title&gt;&lt;secondary-title&gt;Methods in Ecology and Evolution&lt;/secondary-title&gt;&lt;/titles&gt;&lt;periodical&gt;&lt;full-title&gt;Methods in Ecology and Evolution&lt;/full-title&gt;&lt;/periodical&gt;&lt;volume&gt;6&lt;/volume&gt;&lt;dates&gt;&lt;year&gt;2015&lt;/year&gt;&lt;pub-dates&gt;&lt;date&gt;07/01&lt;/date&gt;&lt;/pub-dates&gt;&lt;/dates&gt;&lt;urls&gt;&lt;/urls&gt;&lt;electronic-resource-num&gt;10.1111/2041-210X.12439&lt;/electronic-resource-num&gt;&lt;/record&gt;&lt;/Cite&gt;&lt;Cite&gt;&lt;Author&gt;Troscianko&lt;/Author&gt;&lt;Year&gt;2017&lt;/Year&gt;&lt;RecNum&gt;40&lt;/RecNum&gt;&lt;record&gt;&lt;rec-number&gt;40&lt;/rec-number&gt;&lt;foreign-keys&gt;&lt;key app="EN" db-id="tasrwezt5dfsfme92eqprrtox5aeszw5dxx9" timestamp="1612519839"&gt;40&lt;/key&gt;&lt;/foreign-keys&gt;&lt;ref-type name="Journal Article"&gt;17&lt;/ref-type&gt;&lt;contributors&gt;&lt;authors&gt;&lt;author&gt;Troscianko, Jolyon&lt;/author&gt;&lt;author&gt;Skelhorn, John&lt;/author&gt;&lt;author&gt;Stevens, Martin&lt;/author&gt;&lt;/authors&gt;&lt;/contributors&gt;&lt;titles&gt;&lt;title&gt;Quantifying camouflage: how to predict detectability from appearance&lt;/title&gt;&lt;secondary-title&gt;BMC Evolutionary Biology&lt;/secondary-title&gt;&lt;/titles&gt;&lt;periodical&gt;&lt;full-title&gt;BMC Evolutionary Biology&lt;/full-title&gt;&lt;/periodical&gt;&lt;pages&gt;7&lt;/pages&gt;&lt;volume&gt;17&lt;/volume&gt;&lt;number&gt;1&lt;/number&gt;&lt;dates&gt;&lt;year&gt;2017&lt;/year&gt;&lt;pub-dates&gt;&lt;date&gt;2017/01/06&lt;/date&gt;&lt;/pub-dates&gt;&lt;/dates&gt;&lt;isbn&gt;1471-2148&lt;/isbn&gt;&lt;urls&gt;&lt;related-urls&gt;&lt;url&gt;https://doi.org/10.1186/s12862-016-0854-2&lt;/url&gt;&lt;/related-urls&gt;&lt;/urls&gt;&lt;electronic-resource-num&gt;10.1186/s12862-016-0854-2&lt;/electronic-resource-num&gt;&lt;/record&gt;&lt;/Cite&gt;&lt;/EndNote&gt;</w:instrText>
      </w:r>
      <w:r w:rsidR="00331DCD">
        <w:fldChar w:fldCharType="separate"/>
      </w:r>
      <w:r w:rsidR="00331DCD">
        <w:rPr>
          <w:noProof/>
        </w:rPr>
        <w:t>(Troscianko and Stevens, 2015, Troscianko et al., 2017)</w:t>
      </w:r>
      <w:r w:rsidR="00331DCD">
        <w:fldChar w:fldCharType="end"/>
      </w:r>
      <w:r w:rsidR="00474FA0">
        <w:t>.</w:t>
      </w:r>
    </w:p>
    <w:p w14:paraId="12996195" w14:textId="370664D4" w:rsidR="009B0049" w:rsidRDefault="009B0049" w:rsidP="00914FEE"/>
    <w:p w14:paraId="0E71FF12" w14:textId="266950F9" w:rsidR="009161E3" w:rsidRPr="009161E3" w:rsidRDefault="002657D7" w:rsidP="00187424">
      <w:pPr>
        <w:pStyle w:val="Heading1"/>
        <w:spacing w:before="0" w:line="276" w:lineRule="auto"/>
      </w:pPr>
      <w:bookmarkStart w:id="3" w:name="_Toc90421510"/>
      <w:r>
        <w:t>How to Run a Game</w:t>
      </w:r>
      <w:bookmarkEnd w:id="3"/>
    </w:p>
    <w:p w14:paraId="5930ED58" w14:textId="0871122C" w:rsidR="00474FA0" w:rsidRDefault="00474FA0" w:rsidP="00474FA0">
      <w:pPr>
        <w:pStyle w:val="Heading2"/>
        <w:spacing w:before="0"/>
      </w:pPr>
      <w:bookmarkStart w:id="4" w:name="_Toc90421511"/>
      <w:r>
        <w:t>Installation</w:t>
      </w:r>
      <w:bookmarkEnd w:id="4"/>
    </w:p>
    <w:p w14:paraId="05338FA8" w14:textId="5DDE3E1A" w:rsidR="00474FA0" w:rsidRDefault="00474FA0" w:rsidP="00474FA0">
      <w:pPr>
        <w:spacing w:line="276" w:lineRule="auto"/>
      </w:pPr>
      <w:r>
        <w:t xml:space="preserve">CamoEvo can be downloaded from either </w:t>
      </w:r>
      <w:r w:rsidR="001A7B86">
        <w:t xml:space="preserve">from </w:t>
      </w:r>
      <w:hyperlink r:id="rId10" w:history="1">
        <w:r w:rsidR="001A7B86">
          <w:rPr>
            <w:rStyle w:val="Hyperlink"/>
          </w:rPr>
          <w:t xml:space="preserve"> GitHub</w:t>
        </w:r>
      </w:hyperlink>
      <w:r w:rsidR="001A7B86">
        <w:rPr>
          <w:color w:val="FF0000"/>
        </w:rPr>
        <w:t xml:space="preserve"> </w:t>
      </w:r>
      <w:r w:rsidR="001A7B86">
        <w:t xml:space="preserve">or our </w:t>
      </w:r>
      <w:hyperlink r:id="rId11" w:history="1">
        <w:r w:rsidR="001A7B86">
          <w:rPr>
            <w:rStyle w:val="Hyperlink"/>
          </w:rPr>
          <w:t>Website.</w:t>
        </w:r>
      </w:hyperlink>
      <w:r>
        <w:rPr>
          <w:color w:val="FF0000"/>
        </w:rPr>
        <w:t xml:space="preserve"> </w:t>
      </w:r>
      <w:r>
        <w:t>When downloading be sure to use the link specified for each operating system (Linux, Mac, and Windows). If you</w:t>
      </w:r>
      <w:r w:rsidR="00A8602C">
        <w:t xml:space="preserve"> download CamoEvo in this way it should consist of</w:t>
      </w:r>
      <w:r>
        <w:t xml:space="preserve"> </w:t>
      </w:r>
      <w:r w:rsidR="001F5C00">
        <w:t>ImageJ</w:t>
      </w:r>
      <w:r w:rsidR="00A8602C">
        <w:t xml:space="preserve"> bundled with JAVA from NIH as well as CamoEvo, </w:t>
      </w:r>
      <w:r w:rsidR="001F5C00">
        <w:t>ImageJ</w:t>
      </w:r>
      <w:r w:rsidR="00A8602C">
        <w:t xml:space="preserve"> and the </w:t>
      </w:r>
      <w:r w:rsidR="00A8602C" w:rsidRPr="004624B4">
        <w:t>MICA toolbox</w:t>
      </w:r>
      <w:r w:rsidR="004624B4" w:rsidRPr="004624B4">
        <w:t xml:space="preserve"> </w:t>
      </w:r>
      <w:r w:rsidR="004624B4" w:rsidRPr="004624B4">
        <w:fldChar w:fldCharType="begin"/>
      </w:r>
      <w:r w:rsidR="004624B4" w:rsidRPr="004624B4">
        <w:instrText xml:space="preserve"> ADDIN EN.CITE &lt;EndNote&gt;&lt;Cite&gt;&lt;Author&gt;Troscianko&lt;/Author&gt;&lt;Year&gt;2015&lt;/Year&gt;&lt;RecNum&gt;38&lt;/RecNum&gt;&lt;DisplayText&gt;(Troscianko and Stevens, 2015)&lt;/DisplayText&gt;&lt;record&gt;&lt;rec-number&gt;38&lt;/rec-number&gt;&lt;foreign-keys&gt;&lt;key app="EN" db-id="tasrwezt5dfsfme92eqprrtox5aeszw5dxx9" timestamp="1612519638"&gt;38&lt;/key&gt;&lt;/foreign-keys&gt;&lt;ref-type name="Journal Article"&gt;17&lt;/ref-type&gt;&lt;contributors&gt;&lt;authors&gt;&lt;author&gt;Troscianko, Jolyon&lt;/author&gt;&lt;author&gt;Stevens, Martin&lt;/author&gt;&lt;/authors&gt;&lt;/contributors&gt;&lt;titles&gt;&lt;title&gt;Image Calibration and Analysis Toolbox – a free software suite for objectively measuring reflectance, colour and pattern&lt;/title&gt;&lt;secondary-title&gt;Methods in Ecology and Evolution&lt;/secondary-title&gt;&lt;/titles&gt;&lt;periodical&gt;&lt;full-title&gt;Methods in Ecology and Evolution&lt;/full-title&gt;&lt;/periodical&gt;&lt;volume&gt;6&lt;/volume&gt;&lt;dates&gt;&lt;year&gt;2015&lt;/year&gt;&lt;pub-dates&gt;&lt;date&gt;07/01&lt;/date&gt;&lt;/pub-dates&gt;&lt;/dates&gt;&lt;urls&gt;&lt;/urls&gt;&lt;electronic-resource-num&gt;10.1111/2041-210X.12439&lt;/electronic-resource-num&gt;&lt;/record&gt;&lt;/Cite&gt;&lt;/EndNote&gt;</w:instrText>
      </w:r>
      <w:r w:rsidR="004624B4" w:rsidRPr="004624B4">
        <w:fldChar w:fldCharType="separate"/>
      </w:r>
      <w:r w:rsidR="004624B4" w:rsidRPr="004624B4">
        <w:rPr>
          <w:noProof/>
        </w:rPr>
        <w:t>(Troscianko and Stevens, 2015)</w:t>
      </w:r>
      <w:r w:rsidR="004624B4" w:rsidRPr="004624B4">
        <w:fldChar w:fldCharType="end"/>
      </w:r>
      <w:r w:rsidR="001A7B86" w:rsidRPr="004624B4">
        <w:t>.</w:t>
      </w:r>
    </w:p>
    <w:p w14:paraId="60D97E02" w14:textId="638FCCA2" w:rsidR="00474FA0" w:rsidRPr="00474FA0" w:rsidRDefault="00474FA0" w:rsidP="00474FA0"/>
    <w:p w14:paraId="5DC428CA" w14:textId="049D3987" w:rsidR="009B0049" w:rsidRDefault="009B0049" w:rsidP="00914FEE">
      <w:pPr>
        <w:pStyle w:val="Heading2"/>
        <w:spacing w:before="0"/>
      </w:pPr>
      <w:bookmarkStart w:id="5" w:name="_Toc90421512"/>
      <w:r>
        <w:t>Collecting Images</w:t>
      </w:r>
      <w:bookmarkEnd w:id="5"/>
    </w:p>
    <w:p w14:paraId="7D5DCBB5" w14:textId="239E180B" w:rsidR="00187424" w:rsidRDefault="006D0CA6" w:rsidP="00122E6E">
      <w:r>
        <w:t>To</w:t>
      </w:r>
      <w:r w:rsidR="00462656">
        <w:t xml:space="preserve"> play CamoEvo you will need to obtain a collection of images which you will evolve your camouflage population on. These images can be taken from anywhere be it a garden, out in the field or online</w:t>
      </w:r>
      <w:r w:rsidR="00BC03E6">
        <w:t xml:space="preserve"> (Figure1)</w:t>
      </w:r>
      <w:r w:rsidR="00462656">
        <w:t xml:space="preserve">. </w:t>
      </w:r>
      <w:r w:rsidR="0055074B">
        <w:t xml:space="preserve"> Ideally you should use a number of photos equal to the number of individuals within your population</w:t>
      </w:r>
      <w:r w:rsidR="005F1088">
        <w:t>; by default, this is 24</w:t>
      </w:r>
      <w:r w:rsidR="0055074B">
        <w:t>.</w:t>
      </w:r>
      <w:r w:rsidR="0064617B">
        <w:t xml:space="preserve"> </w:t>
      </w:r>
      <w:r w:rsidR="00122E6E">
        <w:t xml:space="preserve">These images should be uploaded to </w:t>
      </w:r>
      <w:r w:rsidR="005927EA">
        <w:t xml:space="preserve">the </w:t>
      </w:r>
      <w:r w:rsidR="00122E6E">
        <w:t xml:space="preserve">device </w:t>
      </w:r>
      <w:r w:rsidR="00E37ED7">
        <w:t xml:space="preserve">which you installed </w:t>
      </w:r>
      <w:r w:rsidR="00122E6E">
        <w:t>CamoEvo</w:t>
      </w:r>
      <w:r w:rsidR="00E37ED7">
        <w:t xml:space="preserve"> to</w:t>
      </w:r>
      <w:r w:rsidR="00122E6E">
        <w:t xml:space="preserve"> and placed within a unique folder solely containing these photos. </w:t>
      </w:r>
      <w:r w:rsidR="001945B5">
        <w:t>For experiments you’ll want to use photos that are colour calibrated</w:t>
      </w:r>
      <w:r w:rsidR="00187424">
        <w:t xml:space="preserve"> and taken under diffuse lighting</w:t>
      </w:r>
      <w:r w:rsidR="001945B5">
        <w:t>, as otherwise variation in</w:t>
      </w:r>
      <w:r w:rsidR="00187424">
        <w:t xml:space="preserve"> colouration between background</w:t>
      </w:r>
      <w:r w:rsidR="001945B5">
        <w:t xml:space="preserve"> images may be an artefact of photography </w:t>
      </w:r>
      <w:r w:rsidR="00187424">
        <w:t xml:space="preserve">as opposed to natural variation and you won’t be able to recreate the targets for field experiments. </w:t>
      </w:r>
    </w:p>
    <w:p w14:paraId="68452061" w14:textId="77777777" w:rsidR="00187424" w:rsidRDefault="00187424" w:rsidP="00122E6E"/>
    <w:p w14:paraId="45DA6E1D" w14:textId="159BF98C" w:rsidR="00E850AF" w:rsidRPr="00E850AF" w:rsidRDefault="009166C4" w:rsidP="00E850AF">
      <w:pPr>
        <w:jc w:val="center"/>
      </w:pPr>
      <w:r>
        <w:rPr>
          <w:noProof/>
        </w:rPr>
        <w:drawing>
          <wp:inline distT="0" distB="0" distL="0" distR="0" wp14:anchorId="18BA4D8F" wp14:editId="567AAACD">
            <wp:extent cx="3472543" cy="250385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3"/>
                        </a:ext>
                      </a:extLst>
                    </a:blip>
                    <a:stretch>
                      <a:fillRect/>
                    </a:stretch>
                  </pic:blipFill>
                  <pic:spPr>
                    <a:xfrm>
                      <a:off x="0" y="0"/>
                      <a:ext cx="3476985" cy="2507061"/>
                    </a:xfrm>
                    <a:prstGeom prst="rect">
                      <a:avLst/>
                    </a:prstGeom>
                  </pic:spPr>
                </pic:pic>
              </a:graphicData>
            </a:graphic>
          </wp:inline>
        </w:drawing>
      </w:r>
    </w:p>
    <w:p w14:paraId="2C50D305" w14:textId="75C5A858" w:rsidR="006D0CA6" w:rsidRDefault="006D0CA6" w:rsidP="00E850AF">
      <w:pPr>
        <w:rPr>
          <w:b/>
          <w:i/>
        </w:rPr>
      </w:pPr>
    </w:p>
    <w:p w14:paraId="3AD831F4" w14:textId="77777777" w:rsidR="001B1D18" w:rsidRDefault="001B1D18" w:rsidP="00E850AF">
      <w:pPr>
        <w:rPr>
          <w:b/>
          <w:i/>
        </w:rPr>
      </w:pPr>
    </w:p>
    <w:p w14:paraId="3AF7C19C" w14:textId="3EC91DED" w:rsidR="0055074B" w:rsidRDefault="0055074B" w:rsidP="00E30987">
      <w:pPr>
        <w:rPr>
          <w:i/>
          <w:sz w:val="18"/>
        </w:rPr>
      </w:pPr>
      <w:r w:rsidRPr="004718C9">
        <w:rPr>
          <w:b/>
          <w:i/>
          <w:sz w:val="18"/>
        </w:rPr>
        <w:t>Figure 1</w:t>
      </w:r>
      <w:r w:rsidRPr="004718C9">
        <w:rPr>
          <w:i/>
          <w:sz w:val="18"/>
        </w:rPr>
        <w:t>. Example habitat photos taken from various locations</w:t>
      </w:r>
      <w:r w:rsidR="00BC03E6" w:rsidRPr="004718C9">
        <w:rPr>
          <w:i/>
          <w:sz w:val="18"/>
        </w:rPr>
        <w:t xml:space="preserve"> at equal distance</w:t>
      </w:r>
      <w:r w:rsidR="0064617B" w:rsidRPr="004718C9">
        <w:rPr>
          <w:i/>
          <w:sz w:val="18"/>
        </w:rPr>
        <w:t>: A) estuary gravel, B) estuary pebbles, C) leaf litter and D) wet grass. Photos A) and B) were taken under direct lighting (cloudless day) and</w:t>
      </w:r>
      <w:r w:rsidR="00187424">
        <w:rPr>
          <w:i/>
          <w:sz w:val="18"/>
        </w:rPr>
        <w:t xml:space="preserve"> so have strong shadows a cue which the target will lack.</w:t>
      </w:r>
    </w:p>
    <w:p w14:paraId="56A8B942" w14:textId="7349CFF8" w:rsidR="0055074B" w:rsidRDefault="0055074B" w:rsidP="00462656"/>
    <w:p w14:paraId="71BC3FB2" w14:textId="317F4D8C" w:rsidR="004F0967" w:rsidRDefault="004F0967" w:rsidP="00462656"/>
    <w:p w14:paraId="7BCED471" w14:textId="77777777" w:rsidR="004F0967" w:rsidRDefault="004F0967" w:rsidP="00462656"/>
    <w:p w14:paraId="2BCED6E7" w14:textId="670DED6E" w:rsidR="00875F44" w:rsidRDefault="00A8602C" w:rsidP="005F1088">
      <w:pPr>
        <w:pStyle w:val="Heading2"/>
        <w:spacing w:before="0"/>
      </w:pPr>
      <w:bookmarkStart w:id="6" w:name="_Toc90421513"/>
      <w:r>
        <w:lastRenderedPageBreak/>
        <w:t>Starting a Game</w:t>
      </w:r>
      <w:bookmarkEnd w:id="6"/>
    </w:p>
    <w:p w14:paraId="4205E482" w14:textId="0D69282C" w:rsidR="004E7B26" w:rsidRPr="00BB26BA" w:rsidRDefault="004E7B26" w:rsidP="004E7B26"/>
    <w:p w14:paraId="1636E6CB" w14:textId="614556FD" w:rsidR="004E7B26" w:rsidRPr="00BB26BA" w:rsidRDefault="00BB26BA" w:rsidP="004F0967">
      <w:pPr>
        <w:pStyle w:val="NoSpacing"/>
        <w:rPr>
          <w:b w:val="0"/>
          <w:i w:val="0"/>
        </w:rPr>
      </w:pPr>
      <w:r w:rsidRPr="00BB26BA">
        <w:t>Using the UI</w:t>
      </w:r>
      <w:r>
        <w:t>:</w:t>
      </w:r>
    </w:p>
    <w:p w14:paraId="52C77146" w14:textId="31C3BAFB" w:rsidR="00A8602C" w:rsidRDefault="00D865AD" w:rsidP="00A8602C">
      <w:r>
        <w:t xml:space="preserve">Load up CamoEvo from </w:t>
      </w:r>
      <w:r w:rsidR="001F5C00">
        <w:t>ImageJ</w:t>
      </w:r>
      <w:r w:rsidR="00E37F8F">
        <w:t>.</w:t>
      </w:r>
      <w:r>
        <w:t xml:space="preserve"> </w:t>
      </w:r>
      <w:r w:rsidR="00E37F8F">
        <w:t>T</w:t>
      </w:r>
      <w:r>
        <w:t xml:space="preserve">he CamoEvo plugin should start automatically </w:t>
      </w:r>
      <w:r w:rsidR="004718C9">
        <w:t xml:space="preserve">when </w:t>
      </w:r>
      <w:r w:rsidR="00E37F8F">
        <w:t xml:space="preserve">launching </w:t>
      </w:r>
      <w:r w:rsidR="001F5C00">
        <w:t>ImageJ</w:t>
      </w:r>
      <w:r w:rsidR="00BC03E6">
        <w:t xml:space="preserve"> </w:t>
      </w:r>
      <w:r w:rsidR="004718C9">
        <w:t>with t</w:t>
      </w:r>
      <w:r w:rsidR="00BC03E6">
        <w:t>he version downloaded with CamoEvo</w:t>
      </w:r>
      <w:r w:rsidR="004718C9">
        <w:t xml:space="preserve"> pre-packaged.  H</w:t>
      </w:r>
      <w:r>
        <w:t>owever, should it not</w:t>
      </w:r>
      <w:r w:rsidR="005F1088">
        <w:t>,</w:t>
      </w:r>
      <w:r>
        <w:t xml:space="preserve"> it can be loaded from </w:t>
      </w:r>
      <w:r w:rsidRPr="005F1088">
        <w:rPr>
          <w:i/>
          <w:iCs/>
        </w:rPr>
        <w:t>plugins/1 CamoEvo/CamoEvo Game</w:t>
      </w:r>
      <w:r>
        <w:t xml:space="preserve">. </w:t>
      </w:r>
      <w:r w:rsidR="004B401B">
        <w:t xml:space="preserve">You can start a new game by clicking new game or you can load </w:t>
      </w:r>
      <w:r w:rsidR="00E37F8F">
        <w:t xml:space="preserve">an </w:t>
      </w:r>
      <w:r w:rsidR="004B401B">
        <w:t>existing game by clicking load game</w:t>
      </w:r>
      <w:r w:rsidR="00E37F8F">
        <w:t xml:space="preserve"> (Figure 2)</w:t>
      </w:r>
      <w:r w:rsidR="004B401B">
        <w:t xml:space="preserve">. </w:t>
      </w:r>
      <w:r w:rsidR="00341687">
        <w:t xml:space="preserve"> </w:t>
      </w:r>
    </w:p>
    <w:p w14:paraId="38476211" w14:textId="77777777" w:rsidR="00BC03E6" w:rsidRDefault="00BC03E6" w:rsidP="00A8602C"/>
    <w:p w14:paraId="0B3A272F" w14:textId="4A42B2E3" w:rsidR="006529CA" w:rsidRDefault="00E37ED7" w:rsidP="00A8602C">
      <w:r>
        <w:t>When</w:t>
      </w:r>
      <w:r w:rsidR="004B401B">
        <w:t xml:space="preserve"> starting a new </w:t>
      </w:r>
      <w:r w:rsidR="00E37F8F">
        <w:t>game,</w:t>
      </w:r>
      <w:r w:rsidR="004B401B">
        <w:t xml:space="preserve"> you will need to </w:t>
      </w:r>
      <w:r w:rsidR="006529CA">
        <w:t xml:space="preserve">upload photos by selecting the </w:t>
      </w:r>
      <w:r w:rsidR="006529CA">
        <w:rPr>
          <w:u w:val="single"/>
        </w:rPr>
        <w:t>get photos</w:t>
      </w:r>
      <w:r w:rsidR="006529CA">
        <w:t xml:space="preserve"> button and choosing the folder containi</w:t>
      </w:r>
      <w:r>
        <w:t>ng the photo gallery you wish to use for your</w:t>
      </w:r>
      <w:r w:rsidR="006529CA">
        <w:t xml:space="preserve"> backgrounds.</w:t>
      </w:r>
      <w:r w:rsidR="00BC03E6">
        <w:t xml:space="preserve"> </w:t>
      </w:r>
      <w:r w:rsidR="006529CA">
        <w:t xml:space="preserve">Once you have selected </w:t>
      </w:r>
      <w:r>
        <w:t xml:space="preserve">a gallery, </w:t>
      </w:r>
      <w:r w:rsidR="006529CA">
        <w:t xml:space="preserve">you can choose the </w:t>
      </w:r>
      <w:r w:rsidR="00BC03E6">
        <w:t>type of targets you wish to use. You can</w:t>
      </w:r>
      <w:r w:rsidR="006529CA">
        <w:t xml:space="preserve"> </w:t>
      </w:r>
      <w:r w:rsidR="00BC03E6">
        <w:t>use targets</w:t>
      </w:r>
      <w:r w:rsidR="006529CA">
        <w:t xml:space="preserve"> designed for camouflage experiments (</w:t>
      </w:r>
      <w:r w:rsidR="006529CA">
        <w:rPr>
          <w:u w:val="single"/>
        </w:rPr>
        <w:t>targets)</w:t>
      </w:r>
      <w:r w:rsidR="006529CA">
        <w:t>, animal shapes (</w:t>
      </w:r>
      <w:r w:rsidR="006529CA">
        <w:rPr>
          <w:u w:val="single"/>
        </w:rPr>
        <w:t>animals)</w:t>
      </w:r>
      <w:r w:rsidR="006529CA">
        <w:t xml:space="preserve"> or creat</w:t>
      </w:r>
      <w:r w:rsidR="00BC03E6">
        <w:t>e your own</w:t>
      </w:r>
      <w:r w:rsidR="006529CA">
        <w:t xml:space="preserve"> custom shape using the</w:t>
      </w:r>
      <w:r w:rsidR="006529CA" w:rsidRPr="006529CA">
        <w:rPr>
          <w:u w:val="single"/>
        </w:rPr>
        <w:t xml:space="preserve"> creator</w:t>
      </w:r>
      <w:r w:rsidR="006529CA">
        <w:t xml:space="preserve">. Different shapes </w:t>
      </w:r>
      <w:r w:rsidR="00CE3D4F">
        <w:t>use different pattern generation systems.</w:t>
      </w:r>
      <w:r w:rsidR="006529CA">
        <w:t xml:space="preserve"> The targets (triangle, circle, tear,</w:t>
      </w:r>
      <w:r w:rsidR="001B25E7">
        <w:t xml:space="preserve"> </w:t>
      </w:r>
      <w:r w:rsidR="006529CA">
        <w:t>oval) use reaction-diffusion</w:t>
      </w:r>
      <w:r w:rsidR="001B25E7">
        <w:t>.</w:t>
      </w:r>
      <w:r w:rsidR="006529CA">
        <w:t xml:space="preserve"> </w:t>
      </w:r>
      <w:r w:rsidR="001B25E7">
        <w:t>T</w:t>
      </w:r>
      <w:r w:rsidR="006529CA">
        <w:t>he animals use the same</w:t>
      </w:r>
      <w:r w:rsidR="001B25E7">
        <w:t>,</w:t>
      </w:r>
      <w:r w:rsidR="006529CA">
        <w:t xml:space="preserve"> but with bilateral symmetry and the egg target</w:t>
      </w:r>
      <w:r w:rsidR="001B25E7">
        <w:t>s</w:t>
      </w:r>
      <w:r w:rsidR="006529CA">
        <w:t xml:space="preserve"> use a</w:t>
      </w:r>
      <w:r w:rsidR="001B25E7">
        <w:t xml:space="preserve"> unique</w:t>
      </w:r>
      <w:r w:rsidR="006529CA">
        <w:t xml:space="preserve"> pattern generation system based on </w:t>
      </w:r>
      <w:r w:rsidR="001B25E7">
        <w:t>egg maculation theory.</w:t>
      </w:r>
    </w:p>
    <w:p w14:paraId="782720EA" w14:textId="6D12BE85" w:rsidR="006529CA" w:rsidRDefault="006529CA" w:rsidP="00A8602C"/>
    <w:p w14:paraId="28B61AA6" w14:textId="6DCEAA77" w:rsidR="00122E6E" w:rsidRDefault="006529CA" w:rsidP="00122E6E">
      <w:r>
        <w:t>You will then be able to choose</w:t>
      </w:r>
      <w:r w:rsidR="00E37ED7">
        <w:t>, if you wish,</w:t>
      </w:r>
      <w:r>
        <w:t xml:space="preserve"> from </w:t>
      </w:r>
      <w:r w:rsidR="005F1088">
        <w:t>several</w:t>
      </w:r>
      <w:r>
        <w:t xml:space="preserve"> advanced settings. These include the number of generations (how long the game will be played for), the population size (the number of individuals per generation), group size (the number of individuals shown at a tim</w:t>
      </w:r>
      <w:r w:rsidR="004E7B26">
        <w:t>e),</w:t>
      </w:r>
      <w:r>
        <w:t xml:space="preserve"> time out time (how </w:t>
      </w:r>
      <w:r w:rsidR="005F1088">
        <w:t>much time is given to find the targets</w:t>
      </w:r>
      <w:r w:rsidR="004E7B26">
        <w:t>), colour spaces (the colour range of the populations) and selection pressure (camouflage/signalling)</w:t>
      </w:r>
      <w:r w:rsidR="00CE3D4F">
        <w:t xml:space="preserve"> </w:t>
      </w:r>
      <w:r w:rsidR="00C22C2B">
        <w:t xml:space="preserve">Once you choose the settings you desire, you </w:t>
      </w:r>
      <w:r w:rsidR="00E37ED7">
        <w:t xml:space="preserve">must </w:t>
      </w:r>
      <w:r w:rsidR="00C22C2B">
        <w:t xml:space="preserve">give your population a unique name </w:t>
      </w:r>
      <w:r w:rsidR="00E37ED7">
        <w:t xml:space="preserve">before </w:t>
      </w:r>
      <w:r w:rsidR="002B26AE">
        <w:t>continuing</w:t>
      </w:r>
      <w:r w:rsidR="00E37ED7">
        <w:t xml:space="preserve"> to play.</w:t>
      </w:r>
    </w:p>
    <w:p w14:paraId="2C6E7F3C" w14:textId="74E2EDAC" w:rsidR="00341687" w:rsidRDefault="00341687" w:rsidP="00122E6E"/>
    <w:p w14:paraId="40C4C64A" w14:textId="3EC2E44C" w:rsidR="00341687" w:rsidRDefault="00341687" w:rsidP="00122E6E">
      <w:r>
        <w:t xml:space="preserve">We also include two demo populations </w:t>
      </w:r>
      <w:r w:rsidR="00A12764">
        <w:t>Camo.Egg</w:t>
      </w:r>
      <w:r>
        <w:t xml:space="preserve"> and </w:t>
      </w:r>
      <w:r w:rsidR="00A12764">
        <w:t>Camo.Toad</w:t>
      </w:r>
    </w:p>
    <w:p w14:paraId="49E7BD84" w14:textId="77777777" w:rsidR="00341687" w:rsidRDefault="00341687" w:rsidP="00122E6E"/>
    <w:p w14:paraId="56BFC718" w14:textId="2F1A5FA6" w:rsidR="00004680" w:rsidRDefault="00004680" w:rsidP="00122E6E"/>
    <w:p w14:paraId="599C0732" w14:textId="7C20BCA5" w:rsidR="00E37F8F" w:rsidRDefault="00B20B48" w:rsidP="00B20B48">
      <w:pPr>
        <w:jc w:val="center"/>
      </w:pPr>
      <w:r>
        <w:rPr>
          <w:noProof/>
        </w:rPr>
        <w:drawing>
          <wp:inline distT="0" distB="0" distL="0" distR="0" wp14:anchorId="002D3026" wp14:editId="551E3CF5">
            <wp:extent cx="5243197" cy="26733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5"/>
                        </a:ext>
                      </a:extLst>
                    </a:blip>
                    <a:stretch>
                      <a:fillRect/>
                    </a:stretch>
                  </pic:blipFill>
                  <pic:spPr>
                    <a:xfrm>
                      <a:off x="0" y="0"/>
                      <a:ext cx="5243197" cy="2673350"/>
                    </a:xfrm>
                    <a:prstGeom prst="rect">
                      <a:avLst/>
                    </a:prstGeom>
                  </pic:spPr>
                </pic:pic>
              </a:graphicData>
            </a:graphic>
          </wp:inline>
        </w:drawing>
      </w:r>
    </w:p>
    <w:p w14:paraId="0EF202A0" w14:textId="77777777" w:rsidR="00B20B48" w:rsidRPr="004718C9" w:rsidRDefault="00B20B48" w:rsidP="00B20B48">
      <w:pPr>
        <w:jc w:val="center"/>
      </w:pPr>
    </w:p>
    <w:p w14:paraId="02B09730" w14:textId="77777777" w:rsidR="00B024E8" w:rsidRDefault="00004680" w:rsidP="00BB26BA">
      <w:pPr>
        <w:rPr>
          <w:i/>
          <w:sz w:val="18"/>
        </w:rPr>
      </w:pPr>
      <w:r w:rsidRPr="004718C9">
        <w:rPr>
          <w:b/>
          <w:i/>
          <w:sz w:val="18"/>
        </w:rPr>
        <w:t>Figure 2</w:t>
      </w:r>
      <w:r w:rsidRPr="004718C9">
        <w:rPr>
          <w:i/>
          <w:sz w:val="18"/>
        </w:rPr>
        <w:t>. Example UI from CamoEvo for setting up the game.</w:t>
      </w:r>
      <w:r w:rsidR="00E37F8F" w:rsidRPr="004718C9">
        <w:rPr>
          <w:i/>
          <w:sz w:val="18"/>
        </w:rPr>
        <w:t xml:space="preserve"> (Top Left) CamoEvo main menu, (Top Centre) photo selection, (Top Right) target category. (Bottom Left) target choice, (Bottom Centre) number of generations, (Bottom Right) number of individuals in the population.</w:t>
      </w:r>
    </w:p>
    <w:p w14:paraId="4F7355A3" w14:textId="53D3E2CC" w:rsidR="00BB26BA" w:rsidRDefault="00BB26BA" w:rsidP="004F0967">
      <w:pPr>
        <w:pStyle w:val="NoSpacing"/>
      </w:pPr>
      <w:r>
        <w:rPr>
          <w:sz w:val="18"/>
        </w:rPr>
        <w:br/>
      </w:r>
      <w:r>
        <w:rPr>
          <w:sz w:val="18"/>
        </w:rPr>
        <w:br/>
      </w:r>
      <w:r>
        <w:t>Manually Creating a Game:</w:t>
      </w:r>
    </w:p>
    <w:p w14:paraId="341A6334" w14:textId="4202F967" w:rsidR="00BB26BA" w:rsidRDefault="00341687" w:rsidP="00BB26BA">
      <w:r>
        <w:t>For experiments you will likely wish to manually create a game</w:t>
      </w:r>
      <w:r w:rsidR="00BB26BA" w:rsidRPr="00BB26BA">
        <w:t>. To do you will need to have a copy of the default population</w:t>
      </w:r>
      <w:r w:rsidR="00BB26BA">
        <w:t xml:space="preserve"> (Population Settings)</w:t>
      </w:r>
      <w:r w:rsidR="00BB26BA" w:rsidRPr="00BB26BA">
        <w:t xml:space="preserve"> and game settings</w:t>
      </w:r>
      <w:r w:rsidR="00BB26BA">
        <w:t xml:space="preserve"> (Settings_Game.txt)</w:t>
      </w:r>
      <w:r w:rsidR="00BB26BA" w:rsidRPr="00BB26BA">
        <w:t xml:space="preserve"> files. These can be found wi</w:t>
      </w:r>
      <w:r w:rsidR="00BB26BA">
        <w:t>thin the CamoReq folder. All of the settings are labelled within each file. You can also using the game settings file alter additional features such as the target spawn and capture metho</w:t>
      </w:r>
      <w:r w:rsidR="004F0967">
        <w:t>ds or the image cropping method</w:t>
      </w:r>
      <w:r>
        <w:t>.</w:t>
      </w:r>
      <w:r w:rsidR="00BB26BA">
        <w:br/>
      </w:r>
    </w:p>
    <w:p w14:paraId="08C8A230" w14:textId="3F0B5A3F" w:rsidR="00004680" w:rsidRPr="002970B5" w:rsidRDefault="00BB26BA" w:rsidP="00E30987">
      <w:r>
        <w:t xml:space="preserve">You will need to create a folder containing these two files and an additional folder titled </w:t>
      </w:r>
      <w:r w:rsidR="002970B5">
        <w:t>/</w:t>
      </w:r>
      <w:r>
        <w:t>Backgrounds</w:t>
      </w:r>
      <w:r w:rsidR="002970B5">
        <w:t>/</w:t>
      </w:r>
      <w:r>
        <w:t xml:space="preserve"> with all your background images.</w:t>
      </w:r>
      <w:r w:rsidR="009329C3">
        <w:t xml:space="preserve"> Then run </w:t>
      </w:r>
      <w:r w:rsidR="009329C3" w:rsidRPr="009329C3">
        <w:rPr>
          <w:i/>
        </w:rPr>
        <w:t>‘</w:t>
      </w:r>
      <w:r w:rsidR="002970B5" w:rsidRPr="009329C3">
        <w:rPr>
          <w:i/>
        </w:rPr>
        <w:t>/2 CamoReq/Game</w:t>
      </w:r>
      <w:r w:rsidR="009329C3" w:rsidRPr="009329C3">
        <w:rPr>
          <w:i/>
        </w:rPr>
        <w:t>Module/Camouflage_Evolution.txt’</w:t>
      </w:r>
      <w:r w:rsidR="009329C3">
        <w:t xml:space="preserve"> </w:t>
      </w:r>
      <w:r w:rsidR="002970B5">
        <w:t>and select the folder you created.</w:t>
      </w:r>
      <w:r>
        <w:rPr>
          <w:i/>
          <w:sz w:val="18"/>
        </w:rPr>
        <w:br/>
      </w:r>
    </w:p>
    <w:p w14:paraId="0E3CE73D" w14:textId="57560B7C" w:rsidR="009161E3" w:rsidRDefault="009161E3" w:rsidP="009161E3">
      <w:pPr>
        <w:pStyle w:val="Heading2"/>
        <w:spacing w:before="0"/>
      </w:pPr>
    </w:p>
    <w:p w14:paraId="1B036E0A" w14:textId="4A1AF58B" w:rsidR="004F0967" w:rsidRDefault="004F0967" w:rsidP="004F0967"/>
    <w:p w14:paraId="074AA8AC" w14:textId="1AFECDDC" w:rsidR="009329C3" w:rsidRDefault="009329C3" w:rsidP="004F0967"/>
    <w:p w14:paraId="3C2C1F61" w14:textId="77777777" w:rsidR="009329C3" w:rsidRDefault="009329C3" w:rsidP="004F0967"/>
    <w:p w14:paraId="7313BE3E" w14:textId="77777777" w:rsidR="004F0967" w:rsidRPr="004F0967" w:rsidRDefault="004F0967" w:rsidP="004F0967"/>
    <w:p w14:paraId="52841852" w14:textId="1D93A5A2" w:rsidR="00914FEE" w:rsidRDefault="00914FEE" w:rsidP="004F0967">
      <w:pPr>
        <w:pStyle w:val="Heading2"/>
      </w:pPr>
      <w:bookmarkStart w:id="7" w:name="_Toc90421514"/>
      <w:r w:rsidRPr="004F0967">
        <w:lastRenderedPageBreak/>
        <w:t>Playing the game</w:t>
      </w:r>
      <w:bookmarkEnd w:id="7"/>
      <w:r w:rsidR="00875F44" w:rsidRPr="004F0967">
        <w:t xml:space="preserve"> </w:t>
      </w:r>
    </w:p>
    <w:p w14:paraId="44460866" w14:textId="77777777" w:rsidR="004F0967" w:rsidRPr="004F0967" w:rsidRDefault="004F0967" w:rsidP="004F0967"/>
    <w:p w14:paraId="2C1BFF7E" w14:textId="2A7DB9D1" w:rsidR="00CE3D4F" w:rsidRDefault="00C22C2B" w:rsidP="00914FEE">
      <w:r>
        <w:t>Once a population has been setup CamoEvo will</w:t>
      </w:r>
      <w:r w:rsidR="004F0967">
        <w:t xml:space="preserve"> automatically</w:t>
      </w:r>
      <w:r>
        <w:t xml:space="preserve"> ‘evolve’ the first generation. This will typically take 30</w:t>
      </w:r>
      <w:r w:rsidR="00E37F8F">
        <w:t xml:space="preserve"> to </w:t>
      </w:r>
      <w:r>
        <w:t>60</w:t>
      </w:r>
      <w:r w:rsidR="00E37F8F">
        <w:t xml:space="preserve"> </w:t>
      </w:r>
      <w:r w:rsidR="00CE3D4F">
        <w:t>seconds;</w:t>
      </w:r>
      <w:r>
        <w:t xml:space="preserve"> you will then be given the option to continue </w:t>
      </w:r>
      <w:r w:rsidR="00D41A00">
        <w:t>to play or exit back to the main menu</w:t>
      </w:r>
      <w:r>
        <w:t>.</w:t>
      </w:r>
      <w:r w:rsidR="0065449F">
        <w:t xml:space="preserve"> The game tasks you with searching for each individual in the population as fast as possible.</w:t>
      </w:r>
      <w:r w:rsidR="00CE3D4F">
        <w:t xml:space="preserve"> Between each generation you will be given the option to exit and come back later.</w:t>
      </w:r>
    </w:p>
    <w:p w14:paraId="16E31FA1" w14:textId="77777777" w:rsidR="00BE0659" w:rsidRDefault="00BE0659" w:rsidP="00914FEE"/>
    <w:p w14:paraId="0C7C5FCF" w14:textId="068ED422" w:rsidR="00CE3D4F" w:rsidRDefault="00D41A00" w:rsidP="00914FEE">
      <w:r>
        <w:t xml:space="preserve">Once you click play you will be asked to move your cursor to the centre of the screen and hold it there. The circle at the centre of the screen will gradually turn white and once completely white you will be presented with a slide </w:t>
      </w:r>
      <w:r w:rsidR="0065449F">
        <w:t xml:space="preserve">featuring one of the backgrounds you </w:t>
      </w:r>
      <w:r w:rsidR="00CE3D4F">
        <w:t>uploaded,</w:t>
      </w:r>
      <w:r w:rsidR="0065449F">
        <w:t xml:space="preserve"> and a number of targets equal to the group size</w:t>
      </w:r>
      <w:r w:rsidR="00CE3D4F">
        <w:t xml:space="preserve"> selected</w:t>
      </w:r>
      <w:r w:rsidR="0065449F">
        <w:t>. You will then have to click on</w:t>
      </w:r>
      <w:r w:rsidR="00B20B48">
        <w:t xml:space="preserve"> all</w:t>
      </w:r>
      <w:r w:rsidR="0065449F">
        <w:t xml:space="preserve"> the targets as fast as you can, only moving your </w:t>
      </w:r>
      <w:r w:rsidR="00B20B48">
        <w:t xml:space="preserve">cursor from the centre </w:t>
      </w:r>
      <w:r w:rsidR="0065449F">
        <w:t xml:space="preserve">when you spot </w:t>
      </w:r>
      <w:r w:rsidR="00B20B48">
        <w:t>a</w:t>
      </w:r>
      <w:r w:rsidR="0065449F">
        <w:t xml:space="preserve"> target. </w:t>
      </w:r>
      <w:r w:rsidR="00CE3D4F">
        <w:t xml:space="preserve">If you fail to spot the target in time the game will move onto the next screen regardless. </w:t>
      </w:r>
      <w:r w:rsidR="0065449F">
        <w:t xml:space="preserve">Once you have done this </w:t>
      </w:r>
      <w:r w:rsidR="00CE3D4F">
        <w:t>f</w:t>
      </w:r>
      <w:r w:rsidR="0065449F">
        <w:t>or all individuals</w:t>
      </w:r>
      <w:r w:rsidR="7B62A80B">
        <w:t>,</w:t>
      </w:r>
      <w:r w:rsidR="0065449F">
        <w:t xml:space="preserve"> the next generation will evolve.</w:t>
      </w:r>
    </w:p>
    <w:p w14:paraId="3C90567D" w14:textId="3C836960" w:rsidR="00CE3D4F" w:rsidRDefault="00CE3D4F" w:rsidP="00914FEE"/>
    <w:p w14:paraId="55F296A1" w14:textId="447C2F1E" w:rsidR="00D41A00" w:rsidRDefault="00CE3D4F" w:rsidP="00914FEE">
      <w:r>
        <w:t>When the final generation is complete you can either run a</w:t>
      </w:r>
      <w:r w:rsidR="00B20B48">
        <w:t>n</w:t>
      </w:r>
      <w:r>
        <w:t xml:space="preserve"> analysis on the completed generations or click to continue playing. If you click to continue playing the game will run </w:t>
      </w:r>
      <w:r w:rsidR="00BE0659">
        <w:t xml:space="preserve">for </w:t>
      </w:r>
      <w:r>
        <w:t xml:space="preserve">an additional 5 generations before giving you the option to analyse them again. All camouflage measures are done post game to reduce the load time between each generation. </w:t>
      </w:r>
    </w:p>
    <w:p w14:paraId="6B2868D0" w14:textId="77777777" w:rsidR="00BC1DC9" w:rsidRDefault="00BC1DC9" w:rsidP="00914FEE"/>
    <w:p w14:paraId="7BD20C9C" w14:textId="4B4B5CAA" w:rsidR="00914FEE" w:rsidRDefault="00914FEE" w:rsidP="00914FEE">
      <w:pPr>
        <w:pStyle w:val="Heading2"/>
        <w:spacing w:before="0"/>
      </w:pPr>
      <w:bookmarkStart w:id="8" w:name="_Toc90421515"/>
      <w:r>
        <w:t>Obtaining Data</w:t>
      </w:r>
      <w:bookmarkEnd w:id="8"/>
    </w:p>
    <w:p w14:paraId="252ED135" w14:textId="77777777" w:rsidR="004F0967" w:rsidRPr="004F0967" w:rsidRDefault="004F0967" w:rsidP="004F0967"/>
    <w:p w14:paraId="4B049EFA" w14:textId="73352450" w:rsidR="00FF00FD" w:rsidRDefault="004E223A" w:rsidP="004E223A">
      <w:r>
        <w:t xml:space="preserve">Once all the generations have been completed you will be presented with the option to run an analysis or to keep playing for 5 more generations. If you click </w:t>
      </w:r>
      <w:r w:rsidR="00120CF6">
        <w:t>analyse,</w:t>
      </w:r>
      <w:r>
        <w:t xml:space="preserve"> it will take 1-2 minutes per generation for CamoEvo to go back through each slide of the game and measure the</w:t>
      </w:r>
      <w:r w:rsidR="00FF00FD">
        <w:t xml:space="preserve"> luminance (</w:t>
      </w:r>
      <w:r w:rsidR="00FF00FD" w:rsidRPr="004E223A">
        <w:rPr>
          <w:rFonts w:eastAsiaTheme="minorHAnsi"/>
        </w:rPr>
        <w:t>CIE LAB</w:t>
      </w:r>
      <w:r w:rsidR="00FF00FD">
        <w:rPr>
          <w:rFonts w:eastAsiaTheme="minorHAnsi"/>
        </w:rPr>
        <w:t xml:space="preserve"> </w:t>
      </w:r>
      <w:r w:rsidR="00A04CAA" w:rsidRPr="004A4CD7">
        <w:t>Δ</w:t>
      </w:r>
      <w:r w:rsidR="00A04CAA" w:rsidRPr="004A4CD7">
        <w:rPr>
          <w:bCs/>
        </w:rPr>
        <w:t>μ</w:t>
      </w:r>
      <w:r w:rsidR="00FF00FD">
        <w:rPr>
          <w:rFonts w:eastAsiaTheme="minorHAnsi"/>
        </w:rPr>
        <w:t xml:space="preserve"> luminance)</w:t>
      </w:r>
      <w:r w:rsidR="00FF00FD">
        <w:t>, contrast (</w:t>
      </w:r>
      <w:r w:rsidR="00FF00FD" w:rsidRPr="004E223A">
        <w:rPr>
          <w:rFonts w:eastAsiaTheme="minorHAnsi"/>
        </w:rPr>
        <w:t>CIE LAB</w:t>
      </w:r>
      <w:r w:rsidR="00FF00FD">
        <w:rPr>
          <w:rFonts w:eastAsiaTheme="minorHAnsi"/>
        </w:rPr>
        <w:t xml:space="preserve"> </w:t>
      </w:r>
      <w:r w:rsidR="00A55292" w:rsidRPr="00A55292">
        <w:rPr>
          <w:rFonts w:eastAsiaTheme="minorHAnsi"/>
        </w:rPr>
        <w:t>ΔσL</w:t>
      </w:r>
      <w:r w:rsidR="00FF00FD">
        <w:rPr>
          <w:rFonts w:eastAsiaTheme="minorHAnsi"/>
        </w:rPr>
        <w:t>)</w:t>
      </w:r>
      <w:r w:rsidR="00FF00FD">
        <w:t xml:space="preserve"> and colour (</w:t>
      </w:r>
      <w:r w:rsidR="00FF00FD" w:rsidRPr="004E223A">
        <w:rPr>
          <w:rFonts w:eastAsiaTheme="minorHAnsi"/>
        </w:rPr>
        <w:t>CIE LAB</w:t>
      </w:r>
      <w:r w:rsidR="00FF00FD">
        <w:rPr>
          <w:rFonts w:eastAsiaTheme="minorHAnsi"/>
        </w:rPr>
        <w:t xml:space="preserve"> </w:t>
      </w:r>
      <w:r w:rsidR="00A04CAA" w:rsidRPr="004A4CD7">
        <w:t>Δ</w:t>
      </w:r>
      <w:r w:rsidR="00A04CAA" w:rsidRPr="004A4CD7">
        <w:rPr>
          <w:bCs/>
        </w:rPr>
        <w:t>μ</w:t>
      </w:r>
      <w:r w:rsidR="00FF00FD">
        <w:rPr>
          <w:rFonts w:eastAsiaTheme="minorHAnsi"/>
        </w:rPr>
        <w:t xml:space="preserve"> A and B)</w:t>
      </w:r>
      <w:r w:rsidR="00FF00FD">
        <w:t xml:space="preserve"> difference between the target and the local background</w:t>
      </w:r>
      <w:r w:rsidR="00CD5AFE">
        <w:t xml:space="preserve"> </w:t>
      </w:r>
      <w:r w:rsidR="00CD5AFE">
        <w:fldChar w:fldCharType="begin">
          <w:fldData xml:space="preserve">PEVuZE5vdGU+PENpdGU+PEF1dGhvcj5NY0NhbXk8L0F1dGhvcj48WWVhcj4xOTkyPC9ZZWFyPjxS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</w:fldData>
        </w:fldChar>
      </w:r>
      <w:r w:rsidR="007F2084">
        <w:instrText xml:space="preserve"> ADDIN EN.CITE </w:instrText>
      </w:r>
      <w:r w:rsidR="007F2084">
        <w:fldChar w:fldCharType="begin">
          <w:fldData xml:space="preserve">PEVuZE5vdGU+PENpdGU+PEF1dGhvcj5NY0NhbXk8L0F1dGhvcj48WWVhcj4xOTkyPC9ZZWFyPjxS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</w:fldData>
        </w:fldChar>
      </w:r>
      <w:r w:rsidR="007F2084">
        <w:instrText xml:space="preserve"> ADDIN EN.CITE.DATA </w:instrText>
      </w:r>
      <w:r w:rsidR="007F2084">
        <w:fldChar w:fldCharType="end"/>
      </w:r>
      <w:r w:rsidR="00CD5AFE">
        <w:fldChar w:fldCharType="separate"/>
      </w:r>
      <w:r w:rsidR="00CD5AFE">
        <w:rPr>
          <w:noProof/>
        </w:rPr>
        <w:t>(McCamy, 1992, Troscianko and Stevens, 2015, Troscianko et al., 2016, Troscianko et al., 2017)</w:t>
      </w:r>
      <w:r w:rsidR="00CD5AFE">
        <w:fldChar w:fldCharType="end"/>
      </w:r>
      <w:r w:rsidR="00FF00FD">
        <w:t>. Where the local background is a sub sample of the background within a circle of a diameter equal to 2x the diameter of the target. In addition, the level of edge-disruption (</w:t>
      </w:r>
      <w:r w:rsidR="00A55292" w:rsidRPr="004E223A">
        <w:rPr>
          <w:rFonts w:eastAsiaTheme="minorHAnsi"/>
        </w:rPr>
        <w:t>CIE LAB</w:t>
      </w:r>
      <w:r w:rsidR="00A55292">
        <w:rPr>
          <w:rFonts w:eastAsiaTheme="minorHAnsi"/>
        </w:rPr>
        <w:t xml:space="preserve"> </w:t>
      </w:r>
      <w:r w:rsidR="00FF00FD">
        <w:t>G</w:t>
      </w:r>
      <w:r w:rsidR="00A55292">
        <w:t>abRatL</w:t>
      </w:r>
      <w:r w:rsidR="00FF00FD">
        <w:t>) of the target against the background is also recorded.</w:t>
      </w:r>
    </w:p>
    <w:p w14:paraId="29D7ACD9" w14:textId="77777777" w:rsidR="00FF00FD" w:rsidRDefault="00FF00FD" w:rsidP="004E223A"/>
    <w:p w14:paraId="254A1F4A" w14:textId="1BD5DD4C" w:rsidR="00004680" w:rsidRDefault="00AE0E2C" w:rsidP="00AE0E2C">
      <w:pPr>
        <w:jc w:val="center"/>
        <w:rPr>
          <w:rFonts w:eastAsiaTheme="minorHAnsi"/>
        </w:rPr>
      </w:pPr>
      <w:r>
        <w:rPr>
          <w:noProof/>
        </w:rPr>
        <w:drawing>
          <wp:inline distT="0" distB="0" distL="0" distR="0" wp14:anchorId="00F035FC" wp14:editId="3A6CB2FF">
            <wp:extent cx="5598794" cy="2119051"/>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98794" cy="2119051"/>
                    </a:xfrm>
                    <a:prstGeom prst="rect">
                      <a:avLst/>
                    </a:prstGeom>
                  </pic:spPr>
                </pic:pic>
              </a:graphicData>
            </a:graphic>
          </wp:inline>
        </w:drawing>
      </w:r>
    </w:p>
    <w:p w14:paraId="56AA6D76" w14:textId="06007C8E" w:rsidR="00DE2144" w:rsidRDefault="00DE2144" w:rsidP="00120CF6">
      <w:pPr>
        <w:pStyle w:val="NoSpacing"/>
        <w:rPr>
          <w:rFonts w:eastAsiaTheme="minorHAnsi"/>
        </w:rPr>
      </w:pPr>
    </w:p>
    <w:p w14:paraId="14DB106F" w14:textId="514C2AC4" w:rsidR="004047DC" w:rsidRPr="004718C9" w:rsidRDefault="004047DC" w:rsidP="00120CF6">
      <w:pPr>
        <w:rPr>
          <w:i/>
          <w:sz w:val="18"/>
        </w:rPr>
      </w:pPr>
      <w:r w:rsidRPr="004718C9">
        <w:rPr>
          <w:b/>
          <w:i/>
          <w:sz w:val="18"/>
        </w:rPr>
        <w:t>Figure 3</w:t>
      </w:r>
      <w:r w:rsidRPr="004718C9">
        <w:rPr>
          <w:i/>
          <w:sz w:val="18"/>
        </w:rPr>
        <w:t xml:space="preserve">. Example analysis output from a population of toad targets on </w:t>
      </w:r>
      <w:r w:rsidR="00AE0E2C" w:rsidRPr="004718C9">
        <w:rPr>
          <w:i/>
          <w:sz w:val="18"/>
        </w:rPr>
        <w:t xml:space="preserve">boggy grass after </w:t>
      </w:r>
      <w:r w:rsidRPr="004718C9">
        <w:rPr>
          <w:i/>
          <w:sz w:val="18"/>
        </w:rPr>
        <w:t xml:space="preserve">5 generations. </w:t>
      </w:r>
      <w:r w:rsidR="00120CF6" w:rsidRPr="004718C9">
        <w:rPr>
          <w:i/>
          <w:sz w:val="18"/>
        </w:rPr>
        <w:t xml:space="preserve">(Left) </w:t>
      </w:r>
      <w:r w:rsidRPr="004718C9">
        <w:rPr>
          <w:i/>
          <w:sz w:val="18"/>
        </w:rPr>
        <w:t xml:space="preserve">the capture time for each generation </w:t>
      </w:r>
      <w:r w:rsidR="00120CF6" w:rsidRPr="004718C9">
        <w:rPr>
          <w:i/>
          <w:sz w:val="18"/>
        </w:rPr>
        <w:t xml:space="preserve">and (right) </w:t>
      </w:r>
      <w:r w:rsidRPr="004718C9">
        <w:rPr>
          <w:i/>
          <w:sz w:val="18"/>
        </w:rPr>
        <w:t xml:space="preserve">the camouflage statistics with the </w:t>
      </w:r>
      <w:r w:rsidR="00AE0E2C" w:rsidRPr="004718C9">
        <w:rPr>
          <w:i/>
          <w:sz w:val="18"/>
        </w:rPr>
        <w:t xml:space="preserve">contrast </w:t>
      </w:r>
      <w:r w:rsidRPr="004718C9">
        <w:rPr>
          <w:i/>
          <w:sz w:val="18"/>
        </w:rPr>
        <w:t>match for each generation on display.</w:t>
      </w:r>
    </w:p>
    <w:p w14:paraId="029BA6F4" w14:textId="1B1A4BCE" w:rsidR="00DE2144" w:rsidRDefault="00DE2144" w:rsidP="004E223A">
      <w:pPr>
        <w:rPr>
          <w:rFonts w:eastAsiaTheme="minorHAnsi"/>
        </w:rPr>
      </w:pPr>
    </w:p>
    <w:p w14:paraId="67837BB0" w14:textId="103A4C21" w:rsidR="00C56E29" w:rsidRDefault="00FF00FD" w:rsidP="6B5889D3">
      <w:pPr>
        <w:rPr>
          <w:rFonts w:eastAsiaTheme="minorEastAsia"/>
        </w:rPr>
      </w:pPr>
      <w:r w:rsidRPr="369642AF">
        <w:rPr>
          <w:rFonts w:eastAsiaTheme="minorEastAsia"/>
        </w:rPr>
        <w:t xml:space="preserve">Once analysis is complete a results </w:t>
      </w:r>
      <w:r w:rsidR="00BE0659" w:rsidRPr="369642AF">
        <w:rPr>
          <w:rFonts w:eastAsiaTheme="minorEastAsia"/>
        </w:rPr>
        <w:t>menu</w:t>
      </w:r>
      <w:r w:rsidRPr="369642AF">
        <w:rPr>
          <w:rFonts w:eastAsiaTheme="minorEastAsia"/>
        </w:rPr>
        <w:t xml:space="preserve"> with the top 9 individuals from the most recent generation and plots for capture time, luminance match, contrast match, colour match and GABRAT will </w:t>
      </w:r>
      <w:r w:rsidR="004718C9" w:rsidRPr="369642AF">
        <w:rPr>
          <w:rFonts w:eastAsiaTheme="minorEastAsia"/>
        </w:rPr>
        <w:t xml:space="preserve">become available </w:t>
      </w:r>
      <w:r w:rsidRPr="369642AF">
        <w:rPr>
          <w:rFonts w:eastAsiaTheme="minorEastAsia"/>
        </w:rPr>
        <w:t>(Figure 3).</w:t>
      </w:r>
      <w:r w:rsidR="00C56E29" w:rsidRPr="369642AF">
        <w:rPr>
          <w:rFonts w:eastAsiaTheme="minorEastAsia"/>
        </w:rPr>
        <w:t xml:space="preserve"> </w:t>
      </w:r>
      <w:r w:rsidR="00CE3D4F" w:rsidRPr="369642AF">
        <w:rPr>
          <w:rFonts w:eastAsiaTheme="minorEastAsia"/>
        </w:rPr>
        <w:t>The p</w:t>
      </w:r>
      <w:r w:rsidR="00C56E29" w:rsidRPr="369642AF">
        <w:rPr>
          <w:rFonts w:eastAsiaTheme="minorEastAsia"/>
        </w:rPr>
        <w:t xml:space="preserve">lots display the mean and standard error for the population at each generation. </w:t>
      </w:r>
      <w:r w:rsidR="00DE2144" w:rsidRPr="369642AF">
        <w:rPr>
          <w:rFonts w:eastAsiaTheme="minorEastAsia"/>
        </w:rPr>
        <w:t xml:space="preserve">These measures </w:t>
      </w:r>
      <w:r w:rsidR="00CE3D4F" w:rsidRPr="369642AF">
        <w:rPr>
          <w:rFonts w:eastAsiaTheme="minorEastAsia"/>
        </w:rPr>
        <w:t xml:space="preserve">can then be </w:t>
      </w:r>
      <w:r w:rsidR="00DE2144" w:rsidRPr="369642AF">
        <w:rPr>
          <w:rFonts w:eastAsiaTheme="minorEastAsia"/>
        </w:rPr>
        <w:t>extracted as a .txt file for analysis in R or another similar program</w:t>
      </w:r>
      <w:r w:rsidR="00CE3D4F" w:rsidRPr="369642AF">
        <w:rPr>
          <w:rFonts w:eastAsiaTheme="minorEastAsia"/>
        </w:rPr>
        <w:t>s</w:t>
      </w:r>
      <w:r w:rsidR="00DE2144" w:rsidRPr="369642AF">
        <w:rPr>
          <w:rFonts w:eastAsiaTheme="minorEastAsia"/>
        </w:rPr>
        <w:t xml:space="preserve">. Within </w:t>
      </w:r>
      <w:r w:rsidR="00A55292" w:rsidRPr="369642AF">
        <w:rPr>
          <w:rFonts w:eastAsiaTheme="minorEastAsia"/>
        </w:rPr>
        <w:t>the output file there are</w:t>
      </w:r>
      <w:r w:rsidR="00DE2144" w:rsidRPr="369642AF">
        <w:rPr>
          <w:rFonts w:eastAsiaTheme="minorEastAsia"/>
        </w:rPr>
        <w:t xml:space="preserve"> three types of</w:t>
      </w:r>
      <w:r w:rsidR="00CE3D4F" w:rsidRPr="369642AF">
        <w:rPr>
          <w:rFonts w:eastAsiaTheme="minorEastAsia"/>
        </w:rPr>
        <w:t xml:space="preserve"> capture</w:t>
      </w:r>
      <w:r w:rsidR="00DE2144" w:rsidRPr="369642AF">
        <w:rPr>
          <w:rFonts w:eastAsiaTheme="minorEastAsia"/>
        </w:rPr>
        <w:t xml:space="preserve"> </w:t>
      </w:r>
      <w:r w:rsidRPr="369642AF">
        <w:rPr>
          <w:rFonts w:eastAsiaTheme="minorEastAsia"/>
        </w:rPr>
        <w:t>time recordings</w:t>
      </w:r>
      <w:r w:rsidR="00DE2144" w:rsidRPr="369642AF">
        <w:rPr>
          <w:rFonts w:eastAsiaTheme="minorEastAsia"/>
        </w:rPr>
        <w:t xml:space="preserve"> present. </w:t>
      </w:r>
      <w:r w:rsidRPr="369642AF">
        <w:rPr>
          <w:rFonts w:eastAsiaTheme="minorEastAsia"/>
        </w:rPr>
        <w:t>(</w:t>
      </w:r>
      <w:r w:rsidR="00DE2144" w:rsidRPr="369642AF">
        <w:rPr>
          <w:rFonts w:eastAsiaTheme="minorEastAsia"/>
          <w:u w:val="single"/>
        </w:rPr>
        <w:t>Capture Time</w:t>
      </w:r>
      <w:r w:rsidRPr="369642AF">
        <w:rPr>
          <w:rFonts w:eastAsiaTheme="minorEastAsia"/>
          <w:u w:val="single"/>
        </w:rPr>
        <w:t>)</w:t>
      </w:r>
      <w:r w:rsidR="00DE2144" w:rsidRPr="369642AF">
        <w:rPr>
          <w:rFonts w:eastAsiaTheme="minorEastAsia"/>
        </w:rPr>
        <w:t xml:space="preserve"> the time taken for the target to be clicked on, </w:t>
      </w:r>
      <w:r w:rsidRPr="369642AF">
        <w:rPr>
          <w:rFonts w:eastAsiaTheme="minorEastAsia"/>
        </w:rPr>
        <w:t>(</w:t>
      </w:r>
      <w:r w:rsidR="00DE2144" w:rsidRPr="369642AF">
        <w:rPr>
          <w:rFonts w:eastAsiaTheme="minorEastAsia"/>
          <w:u w:val="single"/>
        </w:rPr>
        <w:t>Reaction Time</w:t>
      </w:r>
      <w:r w:rsidRPr="369642AF">
        <w:rPr>
          <w:rFonts w:eastAsiaTheme="minorEastAsia"/>
          <w:u w:val="single"/>
        </w:rPr>
        <w:t>)</w:t>
      </w:r>
      <w:r w:rsidR="00DE2144" w:rsidRPr="369642AF">
        <w:rPr>
          <w:rFonts w:eastAsiaTheme="minorEastAsia"/>
        </w:rPr>
        <w:t xml:space="preserve"> the time taken for the cursor to be moved from the centre of the screen, and </w:t>
      </w:r>
      <w:r w:rsidRPr="369642AF">
        <w:rPr>
          <w:rFonts w:eastAsiaTheme="minorEastAsia"/>
        </w:rPr>
        <w:t>(</w:t>
      </w:r>
      <w:r w:rsidR="00DE2144" w:rsidRPr="369642AF">
        <w:rPr>
          <w:rFonts w:eastAsiaTheme="minorEastAsia"/>
          <w:u w:val="single"/>
        </w:rPr>
        <w:t>Survival Time</w:t>
      </w:r>
      <w:r w:rsidRPr="369642AF">
        <w:rPr>
          <w:rFonts w:eastAsiaTheme="minorEastAsia"/>
          <w:u w:val="single"/>
        </w:rPr>
        <w:t>)</w:t>
      </w:r>
      <w:r w:rsidR="00DE2144" w:rsidRPr="369642AF">
        <w:rPr>
          <w:rFonts w:eastAsiaTheme="minorEastAsia"/>
        </w:rPr>
        <w:t xml:space="preserve"> which is equal to Reaction Time if</w:t>
      </w:r>
      <w:r w:rsidR="00004229" w:rsidRPr="369642AF">
        <w:rPr>
          <w:rFonts w:eastAsiaTheme="minorEastAsia"/>
        </w:rPr>
        <w:t xml:space="preserve"> </w:t>
      </w:r>
      <m:oMath>
        <m:r>
          <w:rPr>
            <w:rFonts w:ascii="Cambria Math" w:eastAsiaTheme="minorHAnsi" w:hAnsi="Cambria Math"/>
          </w:rPr>
          <m:t>(</m:t>
        </m:r>
        <m:r>
          <m:rPr>
            <m:sty m:val="p"/>
          </m:rPr>
          <w:rPr>
            <w:rFonts w:ascii="Cambria Math" w:eastAsiaTheme="minorHAnsi" w:hAnsi="Cambria Math" w:cstheme="minorHAnsi"/>
            <w:szCs w:val="20"/>
          </w:rPr>
          <m:t>Reaction time ≥</m:t>
        </m:r>
        <m:d>
          <m:dPr>
            <m:ctrlPr>
              <w:rPr>
                <w:rFonts w:ascii="Cambria Math" w:eastAsiaTheme="minorHAnsi" w:hAnsi="Cambria Math" w:cstheme="minorHAnsi"/>
                <w:szCs w:val="20"/>
              </w:rPr>
            </m:ctrlPr>
          </m:dPr>
          <m:e>
            <m:r>
              <m:rPr>
                <m:sty m:val="p"/>
              </m:rPr>
              <w:rPr>
                <w:rFonts w:ascii="Cambria Math" w:eastAsiaTheme="minorHAnsi" w:hAnsi="Cambria Math" w:cstheme="minorHAnsi"/>
                <w:szCs w:val="20"/>
              </w:rPr>
              <m:t>Capture Time – 600ms</m:t>
            </m:r>
            <m:ctrlPr>
              <w:rPr>
                <w:rFonts w:ascii="Cambria Math" w:eastAsiaTheme="minorHAnsi" w:hAnsi="Cambria Math"/>
              </w:rPr>
            </m:ctrlPr>
          </m:e>
        </m:d>
        <m:r>
          <m:rPr>
            <m:sty m:val="p"/>
          </m:rPr>
          <w:rPr>
            <w:rFonts w:ascii="Cambria Math" w:eastAsiaTheme="minorHAnsi" w:hAnsi="Cambria Math"/>
          </w:rPr>
          <m:t>)</m:t>
        </m:r>
      </m:oMath>
      <w:r w:rsidR="00DE2144" w:rsidRPr="369642AF">
        <w:rPr>
          <w:rFonts w:eastAsiaTheme="minorEastAsia"/>
        </w:rPr>
        <w:t>,</w:t>
      </w:r>
      <w:r w:rsidR="00CE3D4F" w:rsidRPr="369642AF">
        <w:rPr>
          <w:rFonts w:eastAsiaTheme="minorEastAsia"/>
        </w:rPr>
        <w:t xml:space="preserve"> else </w:t>
      </w:r>
      <w:r w:rsidR="00DE2144" w:rsidRPr="369642AF">
        <w:rPr>
          <w:rFonts w:eastAsiaTheme="minorEastAsia"/>
        </w:rPr>
        <w:t>it is equal to Capture Time.</w:t>
      </w:r>
      <w:r w:rsidRPr="369642AF">
        <w:rPr>
          <w:rFonts w:eastAsiaTheme="minorEastAsia"/>
        </w:rPr>
        <w:t xml:space="preserve"> </w:t>
      </w:r>
      <w:r w:rsidR="001B25E7" w:rsidRPr="369642AF">
        <w:rPr>
          <w:rFonts w:eastAsiaTheme="minorEastAsia"/>
        </w:rPr>
        <w:t xml:space="preserve">Along with the camouflage recordings the target ID, generation number, background image ID, target X coordinate, target Y coordinate, target rotation and target flip are all recorded and the genome </w:t>
      </w:r>
      <w:r w:rsidRPr="369642AF">
        <w:rPr>
          <w:rFonts w:eastAsiaTheme="minorEastAsia"/>
        </w:rPr>
        <w:t>for each individual within the population is also concatenated to the output .txt file.</w:t>
      </w:r>
      <w:r w:rsidR="00CE3D4F" w:rsidRPr="369642AF">
        <w:rPr>
          <w:rFonts w:eastAsiaTheme="minorEastAsia"/>
        </w:rPr>
        <w:t xml:space="preserve"> This allows users to run analyses for changes in camouflage phenotype and genotype with generation, the influence of generation on capture time and to account for random factors such as background image and target location.</w:t>
      </w:r>
      <w:r w:rsidR="2611C326" w:rsidRPr="369642AF">
        <w:rPr>
          <w:rFonts w:eastAsiaTheme="minorEastAsia"/>
        </w:rPr>
        <w:t xml:space="preserve"> The </w:t>
      </w:r>
      <w:r w:rsidR="7D09BF66" w:rsidRPr="369642AF">
        <w:rPr>
          <w:rFonts w:eastAsiaTheme="minorEastAsia"/>
        </w:rPr>
        <w:t>µ</w:t>
      </w:r>
      <w:r w:rsidR="2611C326" w:rsidRPr="369642AF">
        <w:rPr>
          <w:rFonts w:eastAsiaTheme="minorEastAsia"/>
        </w:rPr>
        <w:t>L</w:t>
      </w:r>
      <w:r w:rsidR="007F0384">
        <w:rPr>
          <w:rFonts w:eastAsiaTheme="minorEastAsia"/>
        </w:rPr>
        <w:t>*</w:t>
      </w:r>
      <w:r w:rsidR="2611C326" w:rsidRPr="369642AF">
        <w:rPr>
          <w:rFonts w:eastAsiaTheme="minorEastAsia"/>
        </w:rPr>
        <w:t xml:space="preserve">, </w:t>
      </w:r>
      <w:r w:rsidR="5040F4ED" w:rsidRPr="6B5889D3">
        <w:rPr>
          <w:rFonts w:eastAsiaTheme="minorEastAsia"/>
        </w:rPr>
        <w:t>µ</w:t>
      </w:r>
      <w:r w:rsidR="007F0384">
        <w:rPr>
          <w:rFonts w:eastAsiaTheme="minorEastAsia"/>
        </w:rPr>
        <w:t>a*</w:t>
      </w:r>
      <w:r w:rsidR="2611C326" w:rsidRPr="369642AF">
        <w:rPr>
          <w:rFonts w:eastAsiaTheme="minorEastAsia"/>
        </w:rPr>
        <w:t xml:space="preserve">, </w:t>
      </w:r>
      <w:r w:rsidR="0C73CE65" w:rsidRPr="6B5889D3">
        <w:rPr>
          <w:rFonts w:eastAsiaTheme="minorEastAsia"/>
        </w:rPr>
        <w:t>µ</w:t>
      </w:r>
      <w:r w:rsidR="007F0384">
        <w:rPr>
          <w:rFonts w:eastAsiaTheme="minorEastAsia"/>
        </w:rPr>
        <w:t>b*</w:t>
      </w:r>
      <w:r w:rsidR="2611C326" w:rsidRPr="369642AF">
        <w:rPr>
          <w:rFonts w:eastAsiaTheme="minorEastAsia"/>
        </w:rPr>
        <w:t xml:space="preserve"> a</w:t>
      </w:r>
      <w:r w:rsidR="007F0384">
        <w:rPr>
          <w:rFonts w:eastAsiaTheme="minorEastAsia"/>
        </w:rPr>
        <w:t xml:space="preserve">nd </w:t>
      </w:r>
      <w:r w:rsidR="40B5C635" w:rsidRPr="369642AF">
        <w:rPr>
          <w:rFonts w:eastAsiaTheme="minorEastAsia"/>
        </w:rPr>
        <w:t>õL</w:t>
      </w:r>
      <w:r w:rsidR="007F0384">
        <w:rPr>
          <w:rFonts w:eastAsiaTheme="minorEastAsia"/>
        </w:rPr>
        <w:t>*</w:t>
      </w:r>
      <w:r w:rsidR="40B5C635" w:rsidRPr="369642AF">
        <w:rPr>
          <w:rFonts w:eastAsiaTheme="minorEastAsia"/>
        </w:rPr>
        <w:t xml:space="preserve"> </w:t>
      </w:r>
      <w:r w:rsidR="2611C326" w:rsidRPr="369642AF">
        <w:rPr>
          <w:rFonts w:eastAsiaTheme="minorEastAsia"/>
        </w:rPr>
        <w:t>values for the local background and the targets are a</w:t>
      </w:r>
      <w:r w:rsidR="55F17342" w:rsidRPr="369642AF">
        <w:rPr>
          <w:rFonts w:eastAsiaTheme="minorEastAsia"/>
        </w:rPr>
        <w:t>lso</w:t>
      </w:r>
      <w:r w:rsidR="2C397B4D" w:rsidRPr="6B5889D3">
        <w:rPr>
          <w:rFonts w:eastAsiaTheme="minorEastAsia"/>
        </w:rPr>
        <w:t xml:space="preserve"> </w:t>
      </w:r>
      <w:r w:rsidR="2611C326" w:rsidRPr="6B5889D3">
        <w:rPr>
          <w:rFonts w:eastAsiaTheme="minorEastAsia"/>
        </w:rPr>
        <w:t>output</w:t>
      </w:r>
      <w:r w:rsidR="1EBF9896" w:rsidRPr="6B5889D3">
        <w:rPr>
          <w:rFonts w:eastAsiaTheme="minorEastAsia"/>
        </w:rPr>
        <w:t>.</w:t>
      </w:r>
    </w:p>
    <w:p w14:paraId="7AABF778" w14:textId="7888E9D6" w:rsidR="369642AF" w:rsidRDefault="369642AF" w:rsidP="369642AF">
      <w:pPr>
        <w:rPr>
          <w:rFonts w:eastAsiaTheme="minorEastAsia"/>
        </w:rPr>
      </w:pPr>
    </w:p>
    <w:p w14:paraId="377FC196" w14:textId="470BE74E" w:rsidR="004F0967" w:rsidRDefault="004F0967" w:rsidP="369642AF">
      <w:pPr>
        <w:rPr>
          <w:rFonts w:eastAsiaTheme="minorEastAsia"/>
        </w:rPr>
      </w:pPr>
    </w:p>
    <w:p w14:paraId="2EB57194" w14:textId="65550647" w:rsidR="004F0967" w:rsidRDefault="004F0967" w:rsidP="369642AF">
      <w:pPr>
        <w:rPr>
          <w:rFonts w:eastAsiaTheme="minorEastAsia"/>
        </w:rPr>
      </w:pPr>
    </w:p>
    <w:p w14:paraId="09DEB91F" w14:textId="77777777" w:rsidR="004F0967" w:rsidRDefault="004F0967" w:rsidP="369642AF">
      <w:pPr>
        <w:rPr>
          <w:rFonts w:eastAsiaTheme="minorEastAsia"/>
        </w:rPr>
      </w:pPr>
    </w:p>
    <w:p w14:paraId="707E82FC" w14:textId="7004B6AF" w:rsidR="004F0967" w:rsidRDefault="002657D7" w:rsidP="0044784A">
      <w:pPr>
        <w:pStyle w:val="Heading1"/>
      </w:pPr>
      <w:bookmarkStart w:id="9" w:name="_Toc90421516"/>
      <w:r>
        <w:lastRenderedPageBreak/>
        <w:t>How Targets are Generated</w:t>
      </w:r>
      <w:r w:rsidR="00D250A3">
        <w:t>?</w:t>
      </w:r>
      <w:bookmarkEnd w:id="9"/>
    </w:p>
    <w:p w14:paraId="31E8E7B2" w14:textId="4513FB1B" w:rsidR="00427AC6" w:rsidRDefault="0044784A" w:rsidP="0044784A">
      <w:pPr>
        <w:pStyle w:val="Heading2"/>
      </w:pPr>
      <w:bookmarkStart w:id="10" w:name="_Toc90421517"/>
      <w:r>
        <w:t>Animal Patterns</w:t>
      </w:r>
      <w:bookmarkEnd w:id="10"/>
    </w:p>
    <w:p w14:paraId="2A8890AD" w14:textId="77777777" w:rsidR="0044784A" w:rsidRDefault="0044784A" w:rsidP="00427AC6"/>
    <w:p w14:paraId="78E34A8C" w14:textId="77777777" w:rsidR="00427AC6" w:rsidRDefault="00427AC6" w:rsidP="00427AC6">
      <w:pPr>
        <w:pStyle w:val="NoSpacing"/>
        <w:rPr>
          <w:rFonts w:eastAsiaTheme="majorEastAsia"/>
        </w:rPr>
      </w:pPr>
      <w:r>
        <w:rPr>
          <w:rFonts w:eastAsiaTheme="majorEastAsia"/>
        </w:rPr>
        <w:t>Genes</w:t>
      </w:r>
    </w:p>
    <w:p w14:paraId="42AFE29B" w14:textId="025FC886" w:rsidR="00427AC6" w:rsidRPr="00D330A0" w:rsidRDefault="00427AC6" w:rsidP="00427AC6">
      <w:r>
        <w:t>The</w:t>
      </w:r>
      <w:r w:rsidR="007F2084">
        <w:t xml:space="preserve"> 39</w:t>
      </w:r>
      <w:r>
        <w:t xml:space="preserve"> genes for the animal pattern generation are divided up into the following main sections</w:t>
      </w:r>
      <w:r w:rsidR="00180664">
        <w:t xml:space="preserve"> (lvl1 divisions):</w:t>
      </w:r>
      <w:r>
        <w:t xml:space="preserve"> pattern genes</w:t>
      </w:r>
      <w:r w:rsidR="007F2084">
        <w:t xml:space="preserve"> (14)</w:t>
      </w:r>
      <w:r>
        <w:t>, edge enhancement genes</w:t>
      </w:r>
      <w:r w:rsidR="007F2084">
        <w:t xml:space="preserve"> (6)</w:t>
      </w:r>
      <w:r>
        <w:t>, colouration genes</w:t>
      </w:r>
      <w:r w:rsidR="007F2084">
        <w:t xml:space="preserve"> (11)</w:t>
      </w:r>
      <w:r>
        <w:t xml:space="preserve"> and speckling genes</w:t>
      </w:r>
      <w:r w:rsidR="007F2084">
        <w:t xml:space="preserve"> (8)</w:t>
      </w:r>
      <w:r>
        <w:t xml:space="preserve">, see Table 1. </w:t>
      </w:r>
    </w:p>
    <w:p w14:paraId="709536FD" w14:textId="77777777" w:rsidR="00427AC6" w:rsidRPr="000E2B00" w:rsidRDefault="00427AC6" w:rsidP="00427AC6">
      <w:pPr>
        <w:rPr>
          <w:i/>
          <w:sz w:val="18"/>
        </w:rPr>
      </w:pPr>
    </w:p>
    <w:p w14:paraId="276B6A38" w14:textId="77777777" w:rsidR="00427AC6" w:rsidRDefault="00427AC6" w:rsidP="00427AC6"/>
    <w:p w14:paraId="5ED6A5CE" w14:textId="77777777" w:rsidR="00427AC6" w:rsidRPr="00A8602C" w:rsidRDefault="00427AC6" w:rsidP="00427AC6">
      <w:pPr>
        <w:rPr>
          <w:i/>
        </w:rPr>
      </w:pPr>
      <w:r>
        <w:rPr>
          <w:b/>
          <w:i/>
        </w:rPr>
        <w:t>Table 1</w:t>
      </w:r>
      <w:r>
        <w:rPr>
          <w:i/>
        </w:rPr>
        <w:t>. The pattern generation genes for the reaction-diffusion pattern generation.</w:t>
      </w:r>
    </w:p>
    <w:p w14:paraId="6BA3CA44" w14:textId="77777777" w:rsidR="00427AC6" w:rsidRDefault="00427AC6" w:rsidP="00427AC6"/>
    <w:tbl>
      <w:tblPr>
        <w:tblStyle w:val="PlainTable2"/>
        <w:tblW w:w="0" w:type="auto"/>
        <w:tblLook w:val="0620" w:firstRow="1" w:lastRow="0" w:firstColumn="0" w:lastColumn="0" w:noHBand="1" w:noVBand="1"/>
      </w:tblPr>
      <w:tblGrid>
        <w:gridCol w:w="1925"/>
        <w:gridCol w:w="7101"/>
      </w:tblGrid>
      <w:tr w:rsidR="00427AC6" w:rsidRPr="009161E3" w14:paraId="5D34DC0D" w14:textId="77777777" w:rsidTr="00CF348B">
        <w:trPr>
          <w:cnfStyle w:val="100000000000" w:firstRow="1" w:lastRow="0" w:firstColumn="0" w:lastColumn="0" w:oddVBand="0" w:evenVBand="0" w:oddHBand="0" w:evenHBand="0" w:firstRowFirstColumn="0" w:firstRowLastColumn="0" w:lastRowFirstColumn="0" w:lastRowLastColumn="0"/>
        </w:trPr>
        <w:tc>
          <w:tcPr>
            <w:tcW w:w="1925" w:type="dxa"/>
          </w:tcPr>
          <w:p w14:paraId="05938B44" w14:textId="77777777" w:rsidR="00427AC6" w:rsidRPr="009161E3" w:rsidRDefault="00427AC6" w:rsidP="00CF348B">
            <w:pPr>
              <w:rPr>
                <w:szCs w:val="22"/>
              </w:rPr>
            </w:pPr>
            <w:r w:rsidRPr="009161E3">
              <w:rPr>
                <w:szCs w:val="22"/>
              </w:rPr>
              <w:t>Gene Name</w:t>
            </w:r>
          </w:p>
        </w:tc>
        <w:tc>
          <w:tcPr>
            <w:tcW w:w="7101" w:type="dxa"/>
          </w:tcPr>
          <w:p w14:paraId="08526D39" w14:textId="77777777" w:rsidR="00427AC6" w:rsidRPr="009161E3" w:rsidRDefault="00427AC6" w:rsidP="00CF348B">
            <w:pPr>
              <w:rPr>
                <w:szCs w:val="22"/>
              </w:rPr>
            </w:pPr>
            <w:r w:rsidRPr="009161E3">
              <w:rPr>
                <w:szCs w:val="22"/>
              </w:rPr>
              <w:t>Function</w:t>
            </w:r>
          </w:p>
        </w:tc>
      </w:tr>
      <w:tr w:rsidR="00427AC6" w:rsidRPr="009161E3" w14:paraId="566F84B2" w14:textId="77777777" w:rsidTr="00CF348B">
        <w:tc>
          <w:tcPr>
            <w:tcW w:w="1925" w:type="dxa"/>
            <w:shd w:val="clear" w:color="auto" w:fill="ACB9CA" w:themeFill="text2" w:themeFillTint="66"/>
            <w:vAlign w:val="bottom"/>
          </w:tcPr>
          <w:p w14:paraId="4FEACF57" w14:textId="77777777" w:rsidR="00427AC6" w:rsidRPr="009161E3" w:rsidRDefault="00427AC6" w:rsidP="00CF348B">
            <w:pPr>
              <w:rPr>
                <w:szCs w:val="22"/>
              </w:rPr>
            </w:pPr>
            <w:r>
              <w:rPr>
                <w:rFonts w:ascii="Calibri" w:hAnsi="Calibri" w:cs="Calibri"/>
                <w:color w:val="000000"/>
                <w:szCs w:val="22"/>
              </w:rPr>
              <w:t>ptn_dim_xcp</w:t>
            </w:r>
          </w:p>
        </w:tc>
        <w:tc>
          <w:tcPr>
            <w:tcW w:w="7101" w:type="dxa"/>
            <w:shd w:val="clear" w:color="auto" w:fill="ACB9CA" w:themeFill="text2" w:themeFillTint="66"/>
          </w:tcPr>
          <w:p w14:paraId="7E2116AA" w14:textId="77777777" w:rsidR="00427AC6" w:rsidRPr="009161E3" w:rsidRDefault="00427AC6" w:rsidP="00CF348B">
            <w:pPr>
              <w:rPr>
                <w:szCs w:val="22"/>
              </w:rPr>
            </w:pPr>
            <w:r w:rsidRPr="009161E3">
              <w:rPr>
                <w:szCs w:val="22"/>
              </w:rPr>
              <w:t>X coordinate that the pattern is sampled from.</w:t>
            </w:r>
          </w:p>
        </w:tc>
      </w:tr>
      <w:tr w:rsidR="00427AC6" w:rsidRPr="009161E3" w14:paraId="22C86FC5" w14:textId="77777777" w:rsidTr="00CF348B">
        <w:tc>
          <w:tcPr>
            <w:tcW w:w="1925" w:type="dxa"/>
            <w:shd w:val="clear" w:color="auto" w:fill="ACB9CA" w:themeFill="text2" w:themeFillTint="66"/>
            <w:vAlign w:val="bottom"/>
          </w:tcPr>
          <w:p w14:paraId="0F429422" w14:textId="77777777" w:rsidR="00427AC6" w:rsidRPr="009161E3" w:rsidRDefault="00427AC6" w:rsidP="00CF348B">
            <w:pPr>
              <w:rPr>
                <w:szCs w:val="22"/>
              </w:rPr>
            </w:pPr>
            <w:r>
              <w:rPr>
                <w:rFonts w:ascii="Calibri" w:hAnsi="Calibri" w:cs="Calibri"/>
                <w:color w:val="000000"/>
                <w:szCs w:val="22"/>
              </w:rPr>
              <w:t>ptn_dim_ycp</w:t>
            </w:r>
          </w:p>
        </w:tc>
        <w:tc>
          <w:tcPr>
            <w:tcW w:w="7101" w:type="dxa"/>
            <w:shd w:val="clear" w:color="auto" w:fill="ACB9CA" w:themeFill="text2" w:themeFillTint="66"/>
          </w:tcPr>
          <w:p w14:paraId="08398C4F" w14:textId="77777777" w:rsidR="00427AC6" w:rsidRPr="009161E3" w:rsidRDefault="00427AC6" w:rsidP="00CF348B">
            <w:pPr>
              <w:rPr>
                <w:szCs w:val="22"/>
              </w:rPr>
            </w:pPr>
            <w:r w:rsidRPr="009161E3">
              <w:rPr>
                <w:szCs w:val="22"/>
              </w:rPr>
              <w:t>Y coordinate t</w:t>
            </w:r>
            <w:r>
              <w:rPr>
                <w:szCs w:val="22"/>
              </w:rPr>
              <w:t>hat the pattern is sampled from.</w:t>
            </w:r>
          </w:p>
        </w:tc>
      </w:tr>
      <w:tr w:rsidR="00427AC6" w:rsidRPr="009161E3" w14:paraId="0D297C83" w14:textId="77777777" w:rsidTr="00CF348B">
        <w:tc>
          <w:tcPr>
            <w:tcW w:w="1925" w:type="dxa"/>
            <w:shd w:val="clear" w:color="auto" w:fill="ACB9CA" w:themeFill="text2" w:themeFillTint="66"/>
            <w:vAlign w:val="bottom"/>
          </w:tcPr>
          <w:p w14:paraId="7E748D76" w14:textId="77777777" w:rsidR="00427AC6" w:rsidRPr="009161E3" w:rsidRDefault="00427AC6" w:rsidP="00CF348B">
            <w:pPr>
              <w:rPr>
                <w:szCs w:val="22"/>
              </w:rPr>
            </w:pPr>
            <w:r>
              <w:rPr>
                <w:rFonts w:ascii="Calibri" w:hAnsi="Calibri" w:cs="Calibri"/>
                <w:color w:val="000000"/>
                <w:szCs w:val="22"/>
              </w:rPr>
              <w:t>ptn_dim_wdt</w:t>
            </w:r>
          </w:p>
        </w:tc>
        <w:tc>
          <w:tcPr>
            <w:tcW w:w="7101" w:type="dxa"/>
            <w:shd w:val="clear" w:color="auto" w:fill="ACB9CA" w:themeFill="text2" w:themeFillTint="66"/>
          </w:tcPr>
          <w:p w14:paraId="5863F136" w14:textId="77777777" w:rsidR="00427AC6" w:rsidRPr="009161E3" w:rsidRDefault="00427AC6" w:rsidP="00CF348B">
            <w:pPr>
              <w:rPr>
                <w:szCs w:val="22"/>
              </w:rPr>
            </w:pPr>
            <w:r>
              <w:rPr>
                <w:szCs w:val="22"/>
              </w:rPr>
              <w:t>The width of the pattern sampled, changes spatial scale.</w:t>
            </w:r>
          </w:p>
        </w:tc>
      </w:tr>
      <w:tr w:rsidR="00427AC6" w:rsidRPr="009161E3" w14:paraId="6376F69D" w14:textId="77777777" w:rsidTr="00CF348B">
        <w:tc>
          <w:tcPr>
            <w:tcW w:w="1925" w:type="dxa"/>
            <w:shd w:val="clear" w:color="auto" w:fill="ACB9CA" w:themeFill="text2" w:themeFillTint="66"/>
            <w:vAlign w:val="bottom"/>
          </w:tcPr>
          <w:p w14:paraId="0B9A638B" w14:textId="77777777" w:rsidR="00427AC6" w:rsidRPr="009161E3" w:rsidRDefault="00427AC6" w:rsidP="00CF348B">
            <w:pPr>
              <w:rPr>
                <w:szCs w:val="22"/>
              </w:rPr>
            </w:pPr>
            <w:r>
              <w:rPr>
                <w:rFonts w:ascii="Calibri" w:hAnsi="Calibri" w:cs="Calibri"/>
                <w:color w:val="000000"/>
                <w:szCs w:val="22"/>
              </w:rPr>
              <w:t>ptn_dim_asr</w:t>
            </w:r>
          </w:p>
        </w:tc>
        <w:tc>
          <w:tcPr>
            <w:tcW w:w="7101" w:type="dxa"/>
            <w:shd w:val="clear" w:color="auto" w:fill="ACB9CA" w:themeFill="text2" w:themeFillTint="66"/>
          </w:tcPr>
          <w:p w14:paraId="3CE97695" w14:textId="0499DEBD" w:rsidR="00427AC6" w:rsidRPr="009161E3" w:rsidRDefault="00427AC6" w:rsidP="00CF348B">
            <w:pPr>
              <w:rPr>
                <w:szCs w:val="22"/>
              </w:rPr>
            </w:pPr>
            <w:r>
              <w:rPr>
                <w:szCs w:val="22"/>
              </w:rPr>
              <w:t>The aspect ratio of</w:t>
            </w:r>
            <w:r w:rsidR="004D0480">
              <w:rPr>
                <w:szCs w:val="22"/>
              </w:rPr>
              <w:t xml:space="preserve"> the pattern sampled, stretches (creates stripes).</w:t>
            </w:r>
          </w:p>
        </w:tc>
      </w:tr>
      <w:tr w:rsidR="00427AC6" w:rsidRPr="009161E3" w14:paraId="1A4CEDA8" w14:textId="77777777" w:rsidTr="00CF348B">
        <w:tc>
          <w:tcPr>
            <w:tcW w:w="1925" w:type="dxa"/>
            <w:shd w:val="clear" w:color="auto" w:fill="ACB9CA" w:themeFill="text2" w:themeFillTint="66"/>
            <w:vAlign w:val="bottom"/>
          </w:tcPr>
          <w:p w14:paraId="65DFBF9F" w14:textId="77777777" w:rsidR="00427AC6" w:rsidRPr="009161E3" w:rsidRDefault="00427AC6" w:rsidP="00CF348B">
            <w:pPr>
              <w:rPr>
                <w:szCs w:val="22"/>
              </w:rPr>
            </w:pPr>
            <w:r>
              <w:rPr>
                <w:rFonts w:ascii="Calibri" w:hAnsi="Calibri" w:cs="Calibri"/>
                <w:color w:val="000000"/>
                <w:szCs w:val="22"/>
              </w:rPr>
              <w:t>ptn_dim_agl</w:t>
            </w:r>
          </w:p>
        </w:tc>
        <w:tc>
          <w:tcPr>
            <w:tcW w:w="7101" w:type="dxa"/>
            <w:shd w:val="clear" w:color="auto" w:fill="ACB9CA" w:themeFill="text2" w:themeFillTint="66"/>
          </w:tcPr>
          <w:p w14:paraId="53C727C1" w14:textId="77777777" w:rsidR="00427AC6" w:rsidRPr="009161E3" w:rsidRDefault="00427AC6" w:rsidP="00CF348B">
            <w:pPr>
              <w:rPr>
                <w:szCs w:val="22"/>
              </w:rPr>
            </w:pPr>
            <w:r>
              <w:rPr>
                <w:szCs w:val="22"/>
              </w:rPr>
              <w:t>Rotation of the sampled pattern.</w:t>
            </w:r>
          </w:p>
        </w:tc>
      </w:tr>
      <w:tr w:rsidR="00427AC6" w:rsidRPr="009161E3" w14:paraId="6DEAC771" w14:textId="77777777" w:rsidTr="00CF348B">
        <w:tc>
          <w:tcPr>
            <w:tcW w:w="1925" w:type="dxa"/>
            <w:shd w:val="clear" w:color="auto" w:fill="DEEAF6" w:themeFill="accent1" w:themeFillTint="33"/>
            <w:vAlign w:val="bottom"/>
          </w:tcPr>
          <w:p w14:paraId="14461801" w14:textId="77777777" w:rsidR="00427AC6" w:rsidRPr="009161E3" w:rsidRDefault="00427AC6" w:rsidP="00CF348B">
            <w:pPr>
              <w:rPr>
                <w:szCs w:val="22"/>
              </w:rPr>
            </w:pPr>
            <w:r>
              <w:rPr>
                <w:rFonts w:ascii="Calibri" w:hAnsi="Calibri" w:cs="Calibri"/>
                <w:color w:val="000000"/>
                <w:szCs w:val="22"/>
              </w:rPr>
              <w:t>ptn_grd_cvr</w:t>
            </w:r>
          </w:p>
        </w:tc>
        <w:tc>
          <w:tcPr>
            <w:tcW w:w="7101" w:type="dxa"/>
            <w:shd w:val="clear" w:color="auto" w:fill="DEEAF6" w:themeFill="accent1" w:themeFillTint="33"/>
          </w:tcPr>
          <w:p w14:paraId="6013AD43" w14:textId="77777777" w:rsidR="00427AC6" w:rsidRPr="009161E3" w:rsidRDefault="00427AC6" w:rsidP="00CF348B">
            <w:pPr>
              <w:rPr>
                <w:szCs w:val="22"/>
              </w:rPr>
            </w:pPr>
            <w:r>
              <w:rPr>
                <w:szCs w:val="22"/>
              </w:rPr>
              <w:t>Percentage of image covered by maculation.</w:t>
            </w:r>
          </w:p>
        </w:tc>
      </w:tr>
      <w:tr w:rsidR="00427AC6" w:rsidRPr="009161E3" w14:paraId="3852A926" w14:textId="77777777" w:rsidTr="00CF348B">
        <w:tc>
          <w:tcPr>
            <w:tcW w:w="1925" w:type="dxa"/>
            <w:shd w:val="clear" w:color="auto" w:fill="DEEAF6" w:themeFill="accent1" w:themeFillTint="33"/>
            <w:vAlign w:val="bottom"/>
          </w:tcPr>
          <w:p w14:paraId="62F22DAA" w14:textId="77777777" w:rsidR="00427AC6" w:rsidRPr="009161E3" w:rsidRDefault="00427AC6" w:rsidP="00CF348B">
            <w:pPr>
              <w:rPr>
                <w:szCs w:val="22"/>
              </w:rPr>
            </w:pPr>
            <w:r>
              <w:rPr>
                <w:rFonts w:ascii="Calibri" w:hAnsi="Calibri" w:cs="Calibri"/>
                <w:color w:val="000000"/>
                <w:szCs w:val="22"/>
              </w:rPr>
              <w:t>ptn_grd_sig</w:t>
            </w:r>
          </w:p>
        </w:tc>
        <w:tc>
          <w:tcPr>
            <w:tcW w:w="7101" w:type="dxa"/>
            <w:shd w:val="clear" w:color="auto" w:fill="DEEAF6" w:themeFill="accent1" w:themeFillTint="33"/>
          </w:tcPr>
          <w:p w14:paraId="7FCEB715" w14:textId="64388D5A" w:rsidR="00427AC6" w:rsidRPr="009161E3" w:rsidRDefault="00427AC6" w:rsidP="00CF348B">
            <w:pPr>
              <w:rPr>
                <w:szCs w:val="22"/>
              </w:rPr>
            </w:pPr>
            <w:r>
              <w:rPr>
                <w:szCs w:val="22"/>
              </w:rPr>
              <w:t>Pattern gradient</w:t>
            </w:r>
            <w:r w:rsidR="004D0480">
              <w:rPr>
                <w:szCs w:val="22"/>
              </w:rPr>
              <w:t>.</w:t>
            </w:r>
          </w:p>
        </w:tc>
      </w:tr>
      <w:tr w:rsidR="00427AC6" w:rsidRPr="009161E3" w14:paraId="53A3620C" w14:textId="77777777" w:rsidTr="00CF348B">
        <w:tc>
          <w:tcPr>
            <w:tcW w:w="1925" w:type="dxa"/>
            <w:shd w:val="clear" w:color="auto" w:fill="DEEAF6" w:themeFill="accent1" w:themeFillTint="33"/>
            <w:vAlign w:val="bottom"/>
          </w:tcPr>
          <w:p w14:paraId="562FEED8" w14:textId="77777777" w:rsidR="00427AC6" w:rsidRPr="009161E3" w:rsidRDefault="00427AC6" w:rsidP="00CF348B">
            <w:pPr>
              <w:rPr>
                <w:szCs w:val="22"/>
              </w:rPr>
            </w:pPr>
            <w:r>
              <w:rPr>
                <w:rFonts w:ascii="Calibri" w:hAnsi="Calibri" w:cs="Calibri"/>
                <w:color w:val="000000"/>
                <w:szCs w:val="22"/>
              </w:rPr>
              <w:t>ptn_grd_hgt</w:t>
            </w:r>
          </w:p>
        </w:tc>
        <w:tc>
          <w:tcPr>
            <w:tcW w:w="7101" w:type="dxa"/>
            <w:shd w:val="clear" w:color="auto" w:fill="DEEAF6" w:themeFill="accent1" w:themeFillTint="33"/>
          </w:tcPr>
          <w:p w14:paraId="07EABEB9" w14:textId="77777777" w:rsidR="00427AC6" w:rsidRPr="009161E3" w:rsidRDefault="00427AC6" w:rsidP="00CF348B">
            <w:pPr>
              <w:rPr>
                <w:szCs w:val="22"/>
              </w:rPr>
            </w:pPr>
            <w:r>
              <w:rPr>
                <w:szCs w:val="22"/>
              </w:rPr>
              <w:t>The height of the gradient.</w:t>
            </w:r>
          </w:p>
        </w:tc>
      </w:tr>
      <w:tr w:rsidR="00427AC6" w:rsidRPr="009161E3" w14:paraId="0806A402" w14:textId="77777777" w:rsidTr="00CF348B">
        <w:tc>
          <w:tcPr>
            <w:tcW w:w="1925" w:type="dxa"/>
            <w:shd w:val="clear" w:color="auto" w:fill="DEEAF6" w:themeFill="accent1" w:themeFillTint="33"/>
            <w:vAlign w:val="bottom"/>
          </w:tcPr>
          <w:p w14:paraId="3DF551F5" w14:textId="77777777" w:rsidR="00427AC6" w:rsidRPr="009161E3" w:rsidRDefault="00427AC6" w:rsidP="00CF348B">
            <w:pPr>
              <w:rPr>
                <w:szCs w:val="22"/>
              </w:rPr>
            </w:pPr>
            <w:r>
              <w:rPr>
                <w:rFonts w:ascii="Calibri" w:hAnsi="Calibri" w:cs="Calibri"/>
                <w:color w:val="000000"/>
                <w:szCs w:val="22"/>
              </w:rPr>
              <w:t>ptn_grd_agl</w:t>
            </w:r>
          </w:p>
        </w:tc>
        <w:tc>
          <w:tcPr>
            <w:tcW w:w="7101" w:type="dxa"/>
            <w:shd w:val="clear" w:color="auto" w:fill="DEEAF6" w:themeFill="accent1" w:themeFillTint="33"/>
          </w:tcPr>
          <w:p w14:paraId="0755F78E" w14:textId="77777777" w:rsidR="00427AC6" w:rsidRPr="009161E3" w:rsidRDefault="00427AC6" w:rsidP="00CF348B">
            <w:pPr>
              <w:rPr>
                <w:szCs w:val="22"/>
              </w:rPr>
            </w:pPr>
            <w:r>
              <w:rPr>
                <w:szCs w:val="22"/>
              </w:rPr>
              <w:t>The angle of the gradient.</w:t>
            </w:r>
          </w:p>
        </w:tc>
      </w:tr>
      <w:tr w:rsidR="00427AC6" w:rsidRPr="009161E3" w14:paraId="70E3C90C" w14:textId="77777777" w:rsidTr="00CF348B">
        <w:tc>
          <w:tcPr>
            <w:tcW w:w="1925" w:type="dxa"/>
            <w:shd w:val="clear" w:color="auto" w:fill="AEAAAA" w:themeFill="background2" w:themeFillShade="BF"/>
            <w:vAlign w:val="bottom"/>
          </w:tcPr>
          <w:p w14:paraId="01CE94A8" w14:textId="77777777" w:rsidR="00427AC6" w:rsidRPr="009161E3" w:rsidRDefault="00427AC6" w:rsidP="00CF348B">
            <w:pPr>
              <w:rPr>
                <w:szCs w:val="22"/>
              </w:rPr>
            </w:pPr>
            <w:r>
              <w:rPr>
                <w:rFonts w:ascii="Calibri" w:hAnsi="Calibri" w:cs="Calibri"/>
                <w:color w:val="000000"/>
                <w:szCs w:val="22"/>
              </w:rPr>
              <w:t>eem_int_lvl</w:t>
            </w:r>
          </w:p>
        </w:tc>
        <w:tc>
          <w:tcPr>
            <w:tcW w:w="7101" w:type="dxa"/>
            <w:shd w:val="clear" w:color="auto" w:fill="AEAAAA" w:themeFill="background2" w:themeFillShade="BF"/>
          </w:tcPr>
          <w:p w14:paraId="6D299FC9" w14:textId="419BFC3D" w:rsidR="00427AC6" w:rsidRPr="009161E3" w:rsidRDefault="00427AC6" w:rsidP="00CF348B">
            <w:pPr>
              <w:rPr>
                <w:szCs w:val="22"/>
              </w:rPr>
            </w:pPr>
            <w:r>
              <w:rPr>
                <w:szCs w:val="22"/>
              </w:rPr>
              <w:t>Edge enhancement intensity level</w:t>
            </w:r>
            <w:r w:rsidR="004D0480">
              <w:rPr>
                <w:szCs w:val="22"/>
              </w:rPr>
              <w:t>.</w:t>
            </w:r>
          </w:p>
        </w:tc>
      </w:tr>
      <w:tr w:rsidR="00427AC6" w:rsidRPr="009161E3" w14:paraId="1EA2C6F7" w14:textId="77777777" w:rsidTr="00CF348B">
        <w:tc>
          <w:tcPr>
            <w:tcW w:w="1925" w:type="dxa"/>
            <w:shd w:val="clear" w:color="auto" w:fill="AEAAAA" w:themeFill="background2" w:themeFillShade="BF"/>
            <w:vAlign w:val="bottom"/>
          </w:tcPr>
          <w:p w14:paraId="6DA4B8D5" w14:textId="77777777" w:rsidR="00427AC6" w:rsidRPr="009161E3" w:rsidRDefault="00427AC6" w:rsidP="00CF348B">
            <w:pPr>
              <w:rPr>
                <w:szCs w:val="22"/>
              </w:rPr>
            </w:pPr>
            <w:r>
              <w:rPr>
                <w:rFonts w:ascii="Calibri" w:hAnsi="Calibri" w:cs="Calibri"/>
                <w:color w:val="000000"/>
                <w:szCs w:val="22"/>
              </w:rPr>
              <w:t>eem_int_rto</w:t>
            </w:r>
          </w:p>
        </w:tc>
        <w:tc>
          <w:tcPr>
            <w:tcW w:w="7101" w:type="dxa"/>
            <w:shd w:val="clear" w:color="auto" w:fill="AEAAAA" w:themeFill="background2" w:themeFillShade="BF"/>
          </w:tcPr>
          <w:p w14:paraId="6353BDBC" w14:textId="365EF532" w:rsidR="00427AC6" w:rsidRPr="009161E3" w:rsidRDefault="00427AC6" w:rsidP="00CF348B">
            <w:pPr>
              <w:rPr>
                <w:szCs w:val="22"/>
              </w:rPr>
            </w:pPr>
            <w:r>
              <w:rPr>
                <w:szCs w:val="22"/>
              </w:rPr>
              <w:t>Edge enhancement intensity ratio of light and dark</w:t>
            </w:r>
            <w:r w:rsidR="004D0480">
              <w:rPr>
                <w:szCs w:val="22"/>
              </w:rPr>
              <w:t>.</w:t>
            </w:r>
          </w:p>
        </w:tc>
      </w:tr>
      <w:tr w:rsidR="00427AC6" w:rsidRPr="009161E3" w14:paraId="1ED29FC4" w14:textId="77777777" w:rsidTr="00CF348B">
        <w:tc>
          <w:tcPr>
            <w:tcW w:w="1925" w:type="dxa"/>
            <w:shd w:val="clear" w:color="auto" w:fill="D0CECE" w:themeFill="background2" w:themeFillShade="E6"/>
            <w:vAlign w:val="bottom"/>
          </w:tcPr>
          <w:p w14:paraId="65B7BA42" w14:textId="77777777" w:rsidR="00427AC6" w:rsidRPr="009161E3" w:rsidRDefault="00427AC6" w:rsidP="00CF348B">
            <w:pPr>
              <w:rPr>
                <w:szCs w:val="22"/>
              </w:rPr>
            </w:pPr>
            <w:r>
              <w:rPr>
                <w:rFonts w:ascii="Calibri" w:hAnsi="Calibri" w:cs="Calibri"/>
                <w:color w:val="000000"/>
                <w:szCs w:val="22"/>
              </w:rPr>
              <w:t>eem_sig_lvl</w:t>
            </w:r>
          </w:p>
        </w:tc>
        <w:tc>
          <w:tcPr>
            <w:tcW w:w="7101" w:type="dxa"/>
            <w:shd w:val="clear" w:color="auto" w:fill="D0CECE" w:themeFill="background2" w:themeFillShade="E6"/>
          </w:tcPr>
          <w:p w14:paraId="54716F96" w14:textId="77777777" w:rsidR="00427AC6" w:rsidRPr="009161E3" w:rsidRDefault="00427AC6" w:rsidP="00CF348B">
            <w:pPr>
              <w:rPr>
                <w:szCs w:val="22"/>
              </w:rPr>
            </w:pPr>
            <w:r w:rsidRPr="009161E3">
              <w:rPr>
                <w:szCs w:val="22"/>
              </w:rPr>
              <w:t>Edge enhancement sigma (level of blurring).</w:t>
            </w:r>
          </w:p>
        </w:tc>
      </w:tr>
      <w:tr w:rsidR="00427AC6" w:rsidRPr="009161E3" w14:paraId="1CF843C9" w14:textId="77777777" w:rsidTr="00CF348B">
        <w:tc>
          <w:tcPr>
            <w:tcW w:w="1925" w:type="dxa"/>
            <w:shd w:val="clear" w:color="auto" w:fill="D0CECE" w:themeFill="background2" w:themeFillShade="E6"/>
            <w:vAlign w:val="bottom"/>
          </w:tcPr>
          <w:p w14:paraId="1147E69E" w14:textId="77777777" w:rsidR="00427AC6" w:rsidRPr="009161E3" w:rsidRDefault="00427AC6" w:rsidP="00CF348B">
            <w:pPr>
              <w:rPr>
                <w:szCs w:val="22"/>
              </w:rPr>
            </w:pPr>
            <w:r>
              <w:rPr>
                <w:rFonts w:ascii="Calibri" w:hAnsi="Calibri" w:cs="Calibri"/>
                <w:color w:val="000000"/>
                <w:szCs w:val="22"/>
              </w:rPr>
              <w:t>eem_sig_rto</w:t>
            </w:r>
          </w:p>
        </w:tc>
        <w:tc>
          <w:tcPr>
            <w:tcW w:w="7101" w:type="dxa"/>
            <w:shd w:val="clear" w:color="auto" w:fill="D0CECE" w:themeFill="background2" w:themeFillShade="E6"/>
          </w:tcPr>
          <w:p w14:paraId="0E66E8A9" w14:textId="5CA43921" w:rsidR="00427AC6" w:rsidRPr="009161E3" w:rsidRDefault="00427AC6" w:rsidP="00CF348B">
            <w:pPr>
              <w:rPr>
                <w:szCs w:val="22"/>
              </w:rPr>
            </w:pPr>
            <w:r>
              <w:rPr>
                <w:szCs w:val="22"/>
              </w:rPr>
              <w:t>Edge enhancement sigma ratio of light and dark</w:t>
            </w:r>
            <w:r w:rsidR="004D0480">
              <w:rPr>
                <w:szCs w:val="22"/>
              </w:rPr>
              <w:t>.</w:t>
            </w:r>
          </w:p>
        </w:tc>
      </w:tr>
      <w:tr w:rsidR="00427AC6" w:rsidRPr="009161E3" w14:paraId="7253A005" w14:textId="77777777" w:rsidTr="00CF348B">
        <w:tc>
          <w:tcPr>
            <w:tcW w:w="1925" w:type="dxa"/>
            <w:shd w:val="clear" w:color="auto" w:fill="AEAAAA" w:themeFill="background2" w:themeFillShade="BF"/>
            <w:vAlign w:val="bottom"/>
          </w:tcPr>
          <w:p w14:paraId="7B4D25D2" w14:textId="77777777" w:rsidR="00427AC6" w:rsidRPr="009161E3" w:rsidRDefault="00427AC6" w:rsidP="00CF348B">
            <w:pPr>
              <w:rPr>
                <w:szCs w:val="22"/>
              </w:rPr>
            </w:pPr>
            <w:r>
              <w:rPr>
                <w:rFonts w:ascii="Calibri" w:hAnsi="Calibri" w:cs="Calibri"/>
                <w:color w:val="000000"/>
                <w:szCs w:val="22"/>
              </w:rPr>
              <w:t>eem_exp_lvl</w:t>
            </w:r>
          </w:p>
        </w:tc>
        <w:tc>
          <w:tcPr>
            <w:tcW w:w="7101" w:type="dxa"/>
            <w:shd w:val="clear" w:color="auto" w:fill="AEAAAA" w:themeFill="background2" w:themeFillShade="BF"/>
          </w:tcPr>
          <w:p w14:paraId="59B0E525" w14:textId="647A9BDA" w:rsidR="00427AC6" w:rsidRPr="009161E3" w:rsidRDefault="00427AC6" w:rsidP="00CF348B">
            <w:pPr>
              <w:rPr>
                <w:szCs w:val="22"/>
              </w:rPr>
            </w:pPr>
            <w:r>
              <w:rPr>
                <w:szCs w:val="22"/>
              </w:rPr>
              <w:t>Edge enhancement expansion (size)</w:t>
            </w:r>
            <w:r w:rsidR="004D0480">
              <w:rPr>
                <w:szCs w:val="22"/>
              </w:rPr>
              <w:t>.</w:t>
            </w:r>
          </w:p>
        </w:tc>
      </w:tr>
      <w:tr w:rsidR="00427AC6" w:rsidRPr="009161E3" w14:paraId="4950255E" w14:textId="77777777" w:rsidTr="00CF348B">
        <w:tc>
          <w:tcPr>
            <w:tcW w:w="1925" w:type="dxa"/>
            <w:tcBorders>
              <w:bottom w:val="nil"/>
            </w:tcBorders>
            <w:shd w:val="clear" w:color="auto" w:fill="AEAAAA" w:themeFill="background2" w:themeFillShade="BF"/>
            <w:vAlign w:val="bottom"/>
          </w:tcPr>
          <w:p w14:paraId="0D2EC905" w14:textId="77777777" w:rsidR="00427AC6" w:rsidRPr="009161E3" w:rsidRDefault="00427AC6" w:rsidP="00CF348B">
            <w:pPr>
              <w:rPr>
                <w:szCs w:val="22"/>
              </w:rPr>
            </w:pPr>
            <w:r>
              <w:rPr>
                <w:rFonts w:ascii="Calibri" w:hAnsi="Calibri" w:cs="Calibri"/>
                <w:color w:val="000000"/>
                <w:szCs w:val="22"/>
              </w:rPr>
              <w:t>eem_exp_rto</w:t>
            </w:r>
          </w:p>
        </w:tc>
        <w:tc>
          <w:tcPr>
            <w:tcW w:w="7101" w:type="dxa"/>
            <w:tcBorders>
              <w:bottom w:val="nil"/>
            </w:tcBorders>
            <w:shd w:val="clear" w:color="auto" w:fill="AEAAAA" w:themeFill="background2" w:themeFillShade="BF"/>
          </w:tcPr>
          <w:p w14:paraId="56E27931" w14:textId="7AAAFACC" w:rsidR="00427AC6" w:rsidRPr="009161E3" w:rsidRDefault="00427AC6" w:rsidP="00CF348B">
            <w:pPr>
              <w:rPr>
                <w:szCs w:val="22"/>
              </w:rPr>
            </w:pPr>
            <w:r>
              <w:rPr>
                <w:szCs w:val="22"/>
              </w:rPr>
              <w:t>Edge enhancement expansion ratio of light and dark</w:t>
            </w:r>
            <w:r w:rsidR="004D0480">
              <w:rPr>
                <w:szCs w:val="22"/>
              </w:rPr>
              <w:t>.</w:t>
            </w:r>
          </w:p>
        </w:tc>
      </w:tr>
      <w:tr w:rsidR="00427AC6" w:rsidRPr="009161E3" w14:paraId="3408C95B" w14:textId="77777777" w:rsidTr="00CF348B">
        <w:tc>
          <w:tcPr>
            <w:tcW w:w="1925" w:type="dxa"/>
            <w:tcBorders>
              <w:top w:val="nil"/>
              <w:bottom w:val="nil"/>
            </w:tcBorders>
            <w:shd w:val="clear" w:color="auto" w:fill="ACB9CA" w:themeFill="text2" w:themeFillTint="66"/>
            <w:vAlign w:val="bottom"/>
          </w:tcPr>
          <w:p w14:paraId="22B65573" w14:textId="77777777" w:rsidR="00427AC6" w:rsidRPr="009161E3" w:rsidRDefault="00427AC6" w:rsidP="00CF348B">
            <w:pPr>
              <w:rPr>
                <w:szCs w:val="22"/>
              </w:rPr>
            </w:pPr>
            <w:r>
              <w:rPr>
                <w:rFonts w:ascii="Calibri" w:hAnsi="Calibri" w:cs="Calibri"/>
                <w:color w:val="000000"/>
                <w:szCs w:val="22"/>
              </w:rPr>
              <w:t>ptn_bil_ctr</w:t>
            </w:r>
          </w:p>
        </w:tc>
        <w:tc>
          <w:tcPr>
            <w:tcW w:w="7101" w:type="dxa"/>
            <w:tcBorders>
              <w:top w:val="nil"/>
              <w:bottom w:val="nil"/>
            </w:tcBorders>
            <w:shd w:val="clear" w:color="auto" w:fill="ACB9CA" w:themeFill="text2" w:themeFillTint="66"/>
          </w:tcPr>
          <w:p w14:paraId="47F8EF7F" w14:textId="39B88343" w:rsidR="00427AC6" w:rsidRPr="009161E3" w:rsidRDefault="00427AC6" w:rsidP="00CF348B">
            <w:pPr>
              <w:rPr>
                <w:szCs w:val="22"/>
              </w:rPr>
            </w:pPr>
            <w:r>
              <w:rPr>
                <w:szCs w:val="22"/>
              </w:rPr>
              <w:t>The position of bilateral asymmetry</w:t>
            </w:r>
            <w:r w:rsidR="004D0480">
              <w:rPr>
                <w:szCs w:val="22"/>
              </w:rPr>
              <w:t>.</w:t>
            </w:r>
          </w:p>
        </w:tc>
      </w:tr>
      <w:tr w:rsidR="00427AC6" w:rsidRPr="009161E3" w14:paraId="0ADF4BA4" w14:textId="77777777" w:rsidTr="00CF348B">
        <w:tc>
          <w:tcPr>
            <w:tcW w:w="1925" w:type="dxa"/>
            <w:tcBorders>
              <w:top w:val="nil"/>
              <w:bottom w:val="nil"/>
            </w:tcBorders>
            <w:shd w:val="clear" w:color="auto" w:fill="ACB9CA" w:themeFill="text2" w:themeFillTint="66"/>
            <w:vAlign w:val="bottom"/>
          </w:tcPr>
          <w:p w14:paraId="50218951" w14:textId="77777777" w:rsidR="00427AC6" w:rsidRPr="009161E3" w:rsidRDefault="00427AC6" w:rsidP="00CF348B">
            <w:pPr>
              <w:rPr>
                <w:szCs w:val="22"/>
              </w:rPr>
            </w:pPr>
            <w:r>
              <w:rPr>
                <w:rFonts w:ascii="Calibri" w:hAnsi="Calibri" w:cs="Calibri"/>
                <w:color w:val="000000"/>
                <w:szCs w:val="22"/>
              </w:rPr>
              <w:t>ptn_bil_sft</w:t>
            </w:r>
          </w:p>
        </w:tc>
        <w:tc>
          <w:tcPr>
            <w:tcW w:w="7101" w:type="dxa"/>
            <w:tcBorders>
              <w:top w:val="nil"/>
              <w:bottom w:val="nil"/>
            </w:tcBorders>
            <w:shd w:val="clear" w:color="auto" w:fill="ACB9CA" w:themeFill="text2" w:themeFillTint="66"/>
          </w:tcPr>
          <w:p w14:paraId="319DB96D" w14:textId="2A064EC2" w:rsidR="00427AC6" w:rsidRPr="009161E3" w:rsidRDefault="00427AC6" w:rsidP="00CF348B">
            <w:pPr>
              <w:rPr>
                <w:szCs w:val="22"/>
              </w:rPr>
            </w:pPr>
            <w:r>
              <w:rPr>
                <w:szCs w:val="22"/>
              </w:rPr>
              <w:t>The intensity of y transform</w:t>
            </w:r>
            <w:r w:rsidR="004D0480">
              <w:rPr>
                <w:szCs w:val="22"/>
              </w:rPr>
              <w:t>.</w:t>
            </w:r>
          </w:p>
        </w:tc>
      </w:tr>
      <w:tr w:rsidR="00427AC6" w:rsidRPr="009161E3" w14:paraId="57A5FEAC" w14:textId="77777777" w:rsidTr="00CF348B">
        <w:tc>
          <w:tcPr>
            <w:tcW w:w="1925" w:type="dxa"/>
            <w:tcBorders>
              <w:top w:val="nil"/>
              <w:bottom w:val="nil"/>
            </w:tcBorders>
            <w:shd w:val="clear" w:color="auto" w:fill="ACB9CA" w:themeFill="text2" w:themeFillTint="66"/>
            <w:vAlign w:val="bottom"/>
          </w:tcPr>
          <w:p w14:paraId="3365792B" w14:textId="77777777" w:rsidR="00427AC6" w:rsidRPr="009161E3" w:rsidRDefault="00427AC6" w:rsidP="00CF348B">
            <w:pPr>
              <w:rPr>
                <w:szCs w:val="22"/>
              </w:rPr>
            </w:pPr>
            <w:r>
              <w:rPr>
                <w:rFonts w:ascii="Calibri" w:hAnsi="Calibri" w:cs="Calibri"/>
                <w:color w:val="000000"/>
                <w:szCs w:val="22"/>
              </w:rPr>
              <w:t>ptn_bil_frq</w:t>
            </w:r>
          </w:p>
        </w:tc>
        <w:tc>
          <w:tcPr>
            <w:tcW w:w="7101" w:type="dxa"/>
            <w:tcBorders>
              <w:top w:val="nil"/>
              <w:bottom w:val="nil"/>
            </w:tcBorders>
            <w:shd w:val="clear" w:color="auto" w:fill="ACB9CA" w:themeFill="text2" w:themeFillTint="66"/>
          </w:tcPr>
          <w:p w14:paraId="56E62F00" w14:textId="46C621B0" w:rsidR="00427AC6" w:rsidRPr="009161E3" w:rsidRDefault="00427AC6" w:rsidP="00CF348B">
            <w:pPr>
              <w:rPr>
                <w:szCs w:val="22"/>
              </w:rPr>
            </w:pPr>
            <w:r>
              <w:rPr>
                <w:szCs w:val="22"/>
              </w:rPr>
              <w:t>The frequency of y transform</w:t>
            </w:r>
            <w:r w:rsidR="004D0480">
              <w:rPr>
                <w:szCs w:val="22"/>
              </w:rPr>
              <w:t>.</w:t>
            </w:r>
          </w:p>
        </w:tc>
      </w:tr>
      <w:tr w:rsidR="00427AC6" w:rsidRPr="009161E3" w14:paraId="079A6410" w14:textId="77777777" w:rsidTr="00CF348B">
        <w:tc>
          <w:tcPr>
            <w:tcW w:w="1925" w:type="dxa"/>
            <w:tcBorders>
              <w:top w:val="nil"/>
              <w:bottom w:val="nil"/>
            </w:tcBorders>
            <w:shd w:val="clear" w:color="auto" w:fill="FFF2CC" w:themeFill="accent4" w:themeFillTint="33"/>
            <w:vAlign w:val="bottom"/>
          </w:tcPr>
          <w:p w14:paraId="1627E700" w14:textId="77777777" w:rsidR="00427AC6" w:rsidRPr="009161E3" w:rsidRDefault="00427AC6" w:rsidP="00CF348B">
            <w:pPr>
              <w:rPr>
                <w:szCs w:val="22"/>
              </w:rPr>
            </w:pPr>
            <w:r>
              <w:rPr>
                <w:rFonts w:ascii="Calibri" w:hAnsi="Calibri" w:cs="Calibri"/>
                <w:color w:val="000000"/>
                <w:szCs w:val="22"/>
              </w:rPr>
              <w:t>col_mac_lmv</w:t>
            </w:r>
          </w:p>
        </w:tc>
        <w:tc>
          <w:tcPr>
            <w:tcW w:w="7101" w:type="dxa"/>
            <w:tcBorders>
              <w:top w:val="nil"/>
              <w:bottom w:val="nil"/>
            </w:tcBorders>
            <w:shd w:val="clear" w:color="auto" w:fill="FFF2CC" w:themeFill="accent4" w:themeFillTint="33"/>
          </w:tcPr>
          <w:p w14:paraId="13D5AEAA" w14:textId="2909122C" w:rsidR="00427AC6" w:rsidRPr="009161E3" w:rsidRDefault="00427AC6" w:rsidP="00CF348B">
            <w:pPr>
              <w:rPr>
                <w:szCs w:val="22"/>
              </w:rPr>
            </w:pPr>
            <w:r>
              <w:rPr>
                <w:szCs w:val="22"/>
              </w:rPr>
              <w:t>Colour maculation luminance channel (L*)</w:t>
            </w:r>
            <w:r w:rsidR="004D0480">
              <w:rPr>
                <w:szCs w:val="22"/>
              </w:rPr>
              <w:t>.</w:t>
            </w:r>
          </w:p>
        </w:tc>
      </w:tr>
      <w:tr w:rsidR="00427AC6" w:rsidRPr="009161E3" w14:paraId="58737E00" w14:textId="77777777" w:rsidTr="00CF348B">
        <w:trPr>
          <w:trHeight w:val="68"/>
        </w:trPr>
        <w:tc>
          <w:tcPr>
            <w:tcW w:w="1925" w:type="dxa"/>
            <w:tcBorders>
              <w:top w:val="nil"/>
              <w:bottom w:val="nil"/>
            </w:tcBorders>
            <w:shd w:val="clear" w:color="auto" w:fill="FFF2CC" w:themeFill="accent4" w:themeFillTint="33"/>
            <w:vAlign w:val="bottom"/>
          </w:tcPr>
          <w:p w14:paraId="48FD650C" w14:textId="77777777" w:rsidR="00427AC6" w:rsidRPr="009161E3" w:rsidRDefault="00427AC6" w:rsidP="00CF348B">
            <w:pPr>
              <w:rPr>
                <w:szCs w:val="22"/>
              </w:rPr>
            </w:pPr>
            <w:r>
              <w:rPr>
                <w:rFonts w:ascii="Calibri" w:hAnsi="Calibri" w:cs="Calibri"/>
                <w:color w:val="000000"/>
                <w:szCs w:val="22"/>
              </w:rPr>
              <w:t>col_mac_rgv</w:t>
            </w:r>
          </w:p>
        </w:tc>
        <w:tc>
          <w:tcPr>
            <w:tcW w:w="7101" w:type="dxa"/>
            <w:tcBorders>
              <w:top w:val="nil"/>
              <w:bottom w:val="nil"/>
            </w:tcBorders>
            <w:shd w:val="clear" w:color="auto" w:fill="FFF2CC" w:themeFill="accent4" w:themeFillTint="33"/>
          </w:tcPr>
          <w:p w14:paraId="3C1A4FC8" w14:textId="7F14B42E" w:rsidR="00427AC6" w:rsidRPr="009161E3" w:rsidRDefault="00427AC6" w:rsidP="00CF348B">
            <w:pPr>
              <w:rPr>
                <w:szCs w:val="22"/>
              </w:rPr>
            </w:pPr>
            <w:r>
              <w:rPr>
                <w:szCs w:val="22"/>
              </w:rPr>
              <w:t>Colour maculation green-red channel (a*)</w:t>
            </w:r>
            <w:r w:rsidR="004D0480">
              <w:rPr>
                <w:szCs w:val="22"/>
              </w:rPr>
              <w:t>.</w:t>
            </w:r>
          </w:p>
        </w:tc>
      </w:tr>
      <w:tr w:rsidR="00427AC6" w:rsidRPr="009161E3" w14:paraId="0297BACF" w14:textId="77777777" w:rsidTr="00CF348B">
        <w:tc>
          <w:tcPr>
            <w:tcW w:w="1925" w:type="dxa"/>
            <w:tcBorders>
              <w:top w:val="nil"/>
              <w:bottom w:val="nil"/>
            </w:tcBorders>
            <w:shd w:val="clear" w:color="auto" w:fill="FFF2CC" w:themeFill="accent4" w:themeFillTint="33"/>
            <w:vAlign w:val="bottom"/>
          </w:tcPr>
          <w:p w14:paraId="61B5B7BD" w14:textId="77777777" w:rsidR="00427AC6" w:rsidRPr="009161E3" w:rsidRDefault="00427AC6" w:rsidP="00CF348B">
            <w:pPr>
              <w:rPr>
                <w:szCs w:val="22"/>
              </w:rPr>
            </w:pPr>
            <w:r>
              <w:rPr>
                <w:rFonts w:ascii="Calibri" w:hAnsi="Calibri" w:cs="Calibri"/>
                <w:color w:val="000000"/>
                <w:szCs w:val="22"/>
              </w:rPr>
              <w:t>col_mac_byv</w:t>
            </w:r>
          </w:p>
        </w:tc>
        <w:tc>
          <w:tcPr>
            <w:tcW w:w="7101" w:type="dxa"/>
            <w:tcBorders>
              <w:top w:val="nil"/>
              <w:bottom w:val="nil"/>
            </w:tcBorders>
            <w:shd w:val="clear" w:color="auto" w:fill="FFF2CC" w:themeFill="accent4" w:themeFillTint="33"/>
          </w:tcPr>
          <w:p w14:paraId="1356C387" w14:textId="36CFB87B" w:rsidR="00427AC6" w:rsidRPr="009161E3" w:rsidRDefault="00427AC6" w:rsidP="00CF348B">
            <w:pPr>
              <w:rPr>
                <w:szCs w:val="22"/>
              </w:rPr>
            </w:pPr>
            <w:r>
              <w:rPr>
                <w:szCs w:val="22"/>
              </w:rPr>
              <w:t>Colour maculation blue-yellow channel (b*)</w:t>
            </w:r>
            <w:r w:rsidR="004D0480">
              <w:rPr>
                <w:szCs w:val="22"/>
              </w:rPr>
              <w:t>.</w:t>
            </w:r>
          </w:p>
        </w:tc>
      </w:tr>
      <w:tr w:rsidR="00427AC6" w:rsidRPr="009161E3" w14:paraId="26724935" w14:textId="77777777" w:rsidTr="00CF348B">
        <w:tc>
          <w:tcPr>
            <w:tcW w:w="1925" w:type="dxa"/>
            <w:tcBorders>
              <w:top w:val="nil"/>
              <w:bottom w:val="nil"/>
            </w:tcBorders>
            <w:shd w:val="clear" w:color="auto" w:fill="FFE599" w:themeFill="accent4" w:themeFillTint="66"/>
            <w:vAlign w:val="bottom"/>
          </w:tcPr>
          <w:p w14:paraId="11E6437C" w14:textId="77777777" w:rsidR="00427AC6" w:rsidRPr="009161E3" w:rsidRDefault="00427AC6" w:rsidP="00CF348B">
            <w:pPr>
              <w:rPr>
                <w:szCs w:val="22"/>
              </w:rPr>
            </w:pPr>
            <w:r>
              <w:rPr>
                <w:rFonts w:ascii="Calibri" w:hAnsi="Calibri" w:cs="Calibri"/>
                <w:color w:val="000000"/>
                <w:szCs w:val="22"/>
              </w:rPr>
              <w:t>col_top_lmv</w:t>
            </w:r>
          </w:p>
        </w:tc>
        <w:tc>
          <w:tcPr>
            <w:tcW w:w="7101" w:type="dxa"/>
            <w:tcBorders>
              <w:top w:val="nil"/>
              <w:bottom w:val="nil"/>
            </w:tcBorders>
            <w:shd w:val="clear" w:color="auto" w:fill="FFE599" w:themeFill="accent4" w:themeFillTint="66"/>
          </w:tcPr>
          <w:p w14:paraId="49B7ACF0" w14:textId="64C0B9B9" w:rsidR="00427AC6" w:rsidRPr="009161E3" w:rsidRDefault="00427AC6" w:rsidP="00CF348B">
            <w:pPr>
              <w:rPr>
                <w:szCs w:val="22"/>
              </w:rPr>
            </w:pPr>
            <w:r>
              <w:rPr>
                <w:szCs w:val="22"/>
              </w:rPr>
              <w:t>Colour top luminance channel (L*)</w:t>
            </w:r>
            <w:r w:rsidR="004D0480">
              <w:rPr>
                <w:szCs w:val="22"/>
              </w:rPr>
              <w:t>.</w:t>
            </w:r>
          </w:p>
        </w:tc>
      </w:tr>
      <w:tr w:rsidR="00427AC6" w:rsidRPr="009161E3" w14:paraId="0B273A66" w14:textId="77777777" w:rsidTr="00CF348B">
        <w:tc>
          <w:tcPr>
            <w:tcW w:w="1925" w:type="dxa"/>
            <w:tcBorders>
              <w:top w:val="nil"/>
              <w:bottom w:val="nil"/>
            </w:tcBorders>
            <w:shd w:val="clear" w:color="auto" w:fill="FFE599" w:themeFill="accent4" w:themeFillTint="66"/>
            <w:vAlign w:val="bottom"/>
          </w:tcPr>
          <w:p w14:paraId="096F3DD0" w14:textId="77777777" w:rsidR="00427AC6" w:rsidRPr="009161E3" w:rsidRDefault="00427AC6" w:rsidP="00CF348B">
            <w:pPr>
              <w:rPr>
                <w:szCs w:val="22"/>
              </w:rPr>
            </w:pPr>
            <w:r>
              <w:rPr>
                <w:rFonts w:ascii="Calibri" w:hAnsi="Calibri" w:cs="Calibri"/>
                <w:color w:val="000000"/>
                <w:szCs w:val="22"/>
              </w:rPr>
              <w:t>col_top_rgv</w:t>
            </w:r>
          </w:p>
        </w:tc>
        <w:tc>
          <w:tcPr>
            <w:tcW w:w="7101" w:type="dxa"/>
            <w:tcBorders>
              <w:top w:val="nil"/>
              <w:bottom w:val="nil"/>
            </w:tcBorders>
            <w:shd w:val="clear" w:color="auto" w:fill="FFE599" w:themeFill="accent4" w:themeFillTint="66"/>
          </w:tcPr>
          <w:p w14:paraId="0BA319F3" w14:textId="3E7CC07B" w:rsidR="00427AC6" w:rsidRPr="009161E3" w:rsidRDefault="00427AC6" w:rsidP="00CF348B">
            <w:pPr>
              <w:rPr>
                <w:szCs w:val="22"/>
              </w:rPr>
            </w:pPr>
            <w:r>
              <w:rPr>
                <w:szCs w:val="22"/>
              </w:rPr>
              <w:t>Colour top green-red channel (a*)</w:t>
            </w:r>
            <w:r w:rsidR="004D0480">
              <w:rPr>
                <w:szCs w:val="22"/>
              </w:rPr>
              <w:t>.</w:t>
            </w:r>
          </w:p>
        </w:tc>
      </w:tr>
      <w:tr w:rsidR="00427AC6" w:rsidRPr="009161E3" w14:paraId="5F12F620" w14:textId="77777777" w:rsidTr="00CF348B">
        <w:tc>
          <w:tcPr>
            <w:tcW w:w="1925" w:type="dxa"/>
            <w:tcBorders>
              <w:top w:val="nil"/>
              <w:bottom w:val="nil"/>
            </w:tcBorders>
            <w:shd w:val="clear" w:color="auto" w:fill="FFE599" w:themeFill="accent4" w:themeFillTint="66"/>
            <w:vAlign w:val="bottom"/>
          </w:tcPr>
          <w:p w14:paraId="7AF81A97" w14:textId="77777777" w:rsidR="00427AC6" w:rsidRPr="009161E3" w:rsidRDefault="00427AC6" w:rsidP="00CF348B">
            <w:pPr>
              <w:rPr>
                <w:szCs w:val="22"/>
              </w:rPr>
            </w:pPr>
            <w:r>
              <w:rPr>
                <w:rFonts w:ascii="Calibri" w:hAnsi="Calibri" w:cs="Calibri"/>
                <w:color w:val="000000"/>
                <w:szCs w:val="22"/>
              </w:rPr>
              <w:t>col_top_byv</w:t>
            </w:r>
          </w:p>
        </w:tc>
        <w:tc>
          <w:tcPr>
            <w:tcW w:w="7101" w:type="dxa"/>
            <w:tcBorders>
              <w:top w:val="nil"/>
              <w:bottom w:val="nil"/>
            </w:tcBorders>
            <w:shd w:val="clear" w:color="auto" w:fill="FFE599" w:themeFill="accent4" w:themeFillTint="66"/>
          </w:tcPr>
          <w:p w14:paraId="1B211442" w14:textId="66001DD8" w:rsidR="00427AC6" w:rsidRPr="009161E3" w:rsidRDefault="00427AC6" w:rsidP="00CF348B">
            <w:pPr>
              <w:rPr>
                <w:szCs w:val="22"/>
              </w:rPr>
            </w:pPr>
            <w:r>
              <w:rPr>
                <w:szCs w:val="22"/>
              </w:rPr>
              <w:t>Colour top blue-yellow channel (b*)</w:t>
            </w:r>
            <w:r w:rsidR="004D0480">
              <w:rPr>
                <w:szCs w:val="22"/>
              </w:rPr>
              <w:t>.</w:t>
            </w:r>
          </w:p>
        </w:tc>
      </w:tr>
      <w:tr w:rsidR="00427AC6" w:rsidRPr="009161E3" w14:paraId="53B9AD20" w14:textId="77777777" w:rsidTr="00CF348B">
        <w:tc>
          <w:tcPr>
            <w:tcW w:w="1925" w:type="dxa"/>
            <w:tcBorders>
              <w:top w:val="nil"/>
              <w:bottom w:val="nil"/>
            </w:tcBorders>
            <w:shd w:val="clear" w:color="auto" w:fill="FFF2CC" w:themeFill="accent4" w:themeFillTint="33"/>
            <w:vAlign w:val="bottom"/>
          </w:tcPr>
          <w:p w14:paraId="757914C5" w14:textId="77777777" w:rsidR="00427AC6" w:rsidRPr="009161E3" w:rsidRDefault="00427AC6" w:rsidP="00CF348B">
            <w:pPr>
              <w:rPr>
                <w:szCs w:val="22"/>
              </w:rPr>
            </w:pPr>
            <w:r>
              <w:rPr>
                <w:rFonts w:ascii="Calibri" w:hAnsi="Calibri" w:cs="Calibri"/>
                <w:color w:val="000000"/>
                <w:szCs w:val="22"/>
              </w:rPr>
              <w:t>col_bot_lmv</w:t>
            </w:r>
          </w:p>
        </w:tc>
        <w:tc>
          <w:tcPr>
            <w:tcW w:w="7101" w:type="dxa"/>
            <w:tcBorders>
              <w:top w:val="nil"/>
              <w:bottom w:val="nil"/>
            </w:tcBorders>
            <w:shd w:val="clear" w:color="auto" w:fill="FFF2CC" w:themeFill="accent4" w:themeFillTint="33"/>
          </w:tcPr>
          <w:p w14:paraId="411EC007" w14:textId="50EE09D6" w:rsidR="00427AC6" w:rsidRPr="009161E3" w:rsidRDefault="00427AC6" w:rsidP="00CF348B">
            <w:pPr>
              <w:rPr>
                <w:szCs w:val="22"/>
              </w:rPr>
            </w:pPr>
            <w:r>
              <w:rPr>
                <w:szCs w:val="22"/>
              </w:rPr>
              <w:t>Colour bot luminance channel (L*)</w:t>
            </w:r>
            <w:r w:rsidR="004D0480">
              <w:rPr>
                <w:szCs w:val="22"/>
              </w:rPr>
              <w:t>.</w:t>
            </w:r>
          </w:p>
        </w:tc>
      </w:tr>
      <w:tr w:rsidR="00427AC6" w:rsidRPr="009161E3" w14:paraId="66643DC3" w14:textId="77777777" w:rsidTr="00CF348B">
        <w:tc>
          <w:tcPr>
            <w:tcW w:w="1925" w:type="dxa"/>
            <w:tcBorders>
              <w:top w:val="nil"/>
              <w:bottom w:val="nil"/>
            </w:tcBorders>
            <w:shd w:val="clear" w:color="auto" w:fill="FFF2CC" w:themeFill="accent4" w:themeFillTint="33"/>
            <w:vAlign w:val="bottom"/>
          </w:tcPr>
          <w:p w14:paraId="153383A3" w14:textId="77777777" w:rsidR="00427AC6" w:rsidRPr="009161E3" w:rsidRDefault="00427AC6" w:rsidP="00CF348B">
            <w:pPr>
              <w:rPr>
                <w:szCs w:val="22"/>
              </w:rPr>
            </w:pPr>
            <w:r>
              <w:rPr>
                <w:rFonts w:ascii="Calibri" w:hAnsi="Calibri" w:cs="Calibri"/>
                <w:color w:val="000000"/>
                <w:szCs w:val="22"/>
              </w:rPr>
              <w:t>col_bot_rgv</w:t>
            </w:r>
          </w:p>
        </w:tc>
        <w:tc>
          <w:tcPr>
            <w:tcW w:w="7101" w:type="dxa"/>
            <w:tcBorders>
              <w:top w:val="nil"/>
              <w:bottom w:val="nil"/>
            </w:tcBorders>
            <w:shd w:val="clear" w:color="auto" w:fill="FFF2CC" w:themeFill="accent4" w:themeFillTint="33"/>
          </w:tcPr>
          <w:p w14:paraId="744DC3FA" w14:textId="5DF7816C" w:rsidR="00427AC6" w:rsidRPr="009161E3" w:rsidRDefault="00427AC6" w:rsidP="00CF348B">
            <w:pPr>
              <w:rPr>
                <w:szCs w:val="22"/>
              </w:rPr>
            </w:pPr>
            <w:r>
              <w:rPr>
                <w:szCs w:val="22"/>
              </w:rPr>
              <w:t>Colour bot green-red channel (a*)</w:t>
            </w:r>
            <w:r w:rsidR="004D0480">
              <w:rPr>
                <w:szCs w:val="22"/>
              </w:rPr>
              <w:t>.</w:t>
            </w:r>
          </w:p>
        </w:tc>
      </w:tr>
      <w:tr w:rsidR="00427AC6" w:rsidRPr="009161E3" w14:paraId="5AE6497F" w14:textId="77777777" w:rsidTr="00CF348B">
        <w:tc>
          <w:tcPr>
            <w:tcW w:w="1925" w:type="dxa"/>
            <w:tcBorders>
              <w:top w:val="nil"/>
              <w:bottom w:val="nil"/>
            </w:tcBorders>
            <w:shd w:val="clear" w:color="auto" w:fill="FFF2CC" w:themeFill="accent4" w:themeFillTint="33"/>
            <w:vAlign w:val="bottom"/>
          </w:tcPr>
          <w:p w14:paraId="2EA24A11" w14:textId="77777777" w:rsidR="00427AC6" w:rsidRPr="009161E3" w:rsidRDefault="00427AC6" w:rsidP="00CF348B">
            <w:pPr>
              <w:rPr>
                <w:szCs w:val="22"/>
              </w:rPr>
            </w:pPr>
            <w:r>
              <w:rPr>
                <w:rFonts w:ascii="Calibri" w:hAnsi="Calibri" w:cs="Calibri"/>
                <w:color w:val="000000"/>
                <w:szCs w:val="22"/>
              </w:rPr>
              <w:t>col_bot_byv</w:t>
            </w:r>
          </w:p>
        </w:tc>
        <w:tc>
          <w:tcPr>
            <w:tcW w:w="7101" w:type="dxa"/>
            <w:tcBorders>
              <w:top w:val="nil"/>
              <w:bottom w:val="nil"/>
            </w:tcBorders>
            <w:shd w:val="clear" w:color="auto" w:fill="FFF2CC" w:themeFill="accent4" w:themeFillTint="33"/>
          </w:tcPr>
          <w:p w14:paraId="23003B0E" w14:textId="58B56736" w:rsidR="00427AC6" w:rsidRPr="009161E3" w:rsidRDefault="00427AC6" w:rsidP="00CF348B">
            <w:pPr>
              <w:rPr>
                <w:szCs w:val="22"/>
              </w:rPr>
            </w:pPr>
            <w:r>
              <w:rPr>
                <w:szCs w:val="22"/>
              </w:rPr>
              <w:t>Colour bot blue-yellow channel (b*)</w:t>
            </w:r>
            <w:r w:rsidR="004D0480">
              <w:rPr>
                <w:szCs w:val="22"/>
              </w:rPr>
              <w:t>.</w:t>
            </w:r>
          </w:p>
        </w:tc>
      </w:tr>
      <w:tr w:rsidR="00427AC6" w:rsidRPr="00427AC6" w14:paraId="3B97760A" w14:textId="77777777" w:rsidTr="00CF348B">
        <w:tc>
          <w:tcPr>
            <w:tcW w:w="1925" w:type="dxa"/>
            <w:tcBorders>
              <w:top w:val="nil"/>
              <w:bottom w:val="nil"/>
            </w:tcBorders>
            <w:shd w:val="clear" w:color="auto" w:fill="FFE599" w:themeFill="accent4" w:themeFillTint="66"/>
            <w:vAlign w:val="bottom"/>
          </w:tcPr>
          <w:p w14:paraId="031E59E6" w14:textId="77777777" w:rsidR="00427AC6" w:rsidRPr="00427AC6" w:rsidRDefault="00427AC6" w:rsidP="00CF348B">
            <w:pPr>
              <w:rPr>
                <w:szCs w:val="22"/>
              </w:rPr>
            </w:pPr>
            <w:r w:rsidRPr="00427AC6">
              <w:rPr>
                <w:rFonts w:ascii="Calibri" w:hAnsi="Calibri" w:cs="Calibri"/>
                <w:color w:val="000000"/>
                <w:szCs w:val="22"/>
              </w:rPr>
              <w:t>col_grd_sig</w:t>
            </w:r>
          </w:p>
        </w:tc>
        <w:tc>
          <w:tcPr>
            <w:tcW w:w="7101" w:type="dxa"/>
            <w:tcBorders>
              <w:top w:val="nil"/>
              <w:bottom w:val="nil"/>
            </w:tcBorders>
            <w:shd w:val="clear" w:color="auto" w:fill="FFE599" w:themeFill="accent4" w:themeFillTint="66"/>
          </w:tcPr>
          <w:p w14:paraId="3E6B75EA" w14:textId="1E1DF5D5" w:rsidR="00427AC6" w:rsidRPr="00427AC6" w:rsidRDefault="00427AC6" w:rsidP="00CF348B">
            <w:pPr>
              <w:rPr>
                <w:szCs w:val="22"/>
              </w:rPr>
            </w:pPr>
            <w:r w:rsidRPr="00427AC6">
              <w:rPr>
                <w:szCs w:val="22"/>
              </w:rPr>
              <w:t>Colour gradient sigma between top and bottom</w:t>
            </w:r>
            <w:r w:rsidR="004D0480">
              <w:rPr>
                <w:szCs w:val="22"/>
              </w:rPr>
              <w:t>.</w:t>
            </w:r>
          </w:p>
        </w:tc>
      </w:tr>
      <w:tr w:rsidR="00427AC6" w:rsidRPr="009161E3" w14:paraId="5B3A76D9" w14:textId="77777777" w:rsidTr="00CF348B">
        <w:tc>
          <w:tcPr>
            <w:tcW w:w="1925" w:type="dxa"/>
            <w:tcBorders>
              <w:top w:val="nil"/>
            </w:tcBorders>
            <w:shd w:val="clear" w:color="auto" w:fill="FFE599" w:themeFill="accent4" w:themeFillTint="66"/>
            <w:vAlign w:val="bottom"/>
          </w:tcPr>
          <w:p w14:paraId="3C983AEB" w14:textId="77777777" w:rsidR="00427AC6" w:rsidRPr="009161E3" w:rsidRDefault="00427AC6" w:rsidP="00CF348B">
            <w:pPr>
              <w:rPr>
                <w:szCs w:val="22"/>
              </w:rPr>
            </w:pPr>
            <w:r>
              <w:rPr>
                <w:rFonts w:ascii="Calibri" w:hAnsi="Calibri" w:cs="Calibri"/>
                <w:color w:val="000000"/>
                <w:szCs w:val="22"/>
              </w:rPr>
              <w:t>col_grd_hgt</w:t>
            </w:r>
          </w:p>
        </w:tc>
        <w:tc>
          <w:tcPr>
            <w:tcW w:w="7101" w:type="dxa"/>
            <w:tcBorders>
              <w:top w:val="nil"/>
            </w:tcBorders>
            <w:shd w:val="clear" w:color="auto" w:fill="FFE599" w:themeFill="accent4" w:themeFillTint="66"/>
          </w:tcPr>
          <w:p w14:paraId="371928AE" w14:textId="77777777" w:rsidR="00427AC6" w:rsidRPr="009161E3" w:rsidRDefault="00427AC6" w:rsidP="00CF348B">
            <w:pPr>
              <w:rPr>
                <w:szCs w:val="22"/>
              </w:rPr>
            </w:pPr>
            <w:r>
              <w:rPr>
                <w:szCs w:val="22"/>
              </w:rPr>
              <w:t>Height of the colour gradient.</w:t>
            </w:r>
          </w:p>
        </w:tc>
      </w:tr>
      <w:tr w:rsidR="00427AC6" w:rsidRPr="009161E3" w14:paraId="2EA231CC" w14:textId="77777777" w:rsidTr="00CF348B">
        <w:tc>
          <w:tcPr>
            <w:tcW w:w="1925" w:type="dxa"/>
            <w:shd w:val="clear" w:color="auto" w:fill="DBDBDB" w:themeFill="accent3" w:themeFillTint="66"/>
            <w:vAlign w:val="bottom"/>
          </w:tcPr>
          <w:p w14:paraId="6CEE424A" w14:textId="77777777" w:rsidR="00427AC6" w:rsidRPr="009161E3" w:rsidRDefault="00427AC6" w:rsidP="00CF348B">
            <w:pPr>
              <w:rPr>
                <w:szCs w:val="22"/>
              </w:rPr>
            </w:pPr>
            <w:r>
              <w:rPr>
                <w:rFonts w:ascii="Calibri" w:hAnsi="Calibri" w:cs="Calibri"/>
                <w:color w:val="000000"/>
                <w:szCs w:val="22"/>
              </w:rPr>
              <w:t>spk_one_lvl</w:t>
            </w:r>
          </w:p>
        </w:tc>
        <w:tc>
          <w:tcPr>
            <w:tcW w:w="7101" w:type="dxa"/>
            <w:shd w:val="clear" w:color="auto" w:fill="DBDBDB" w:themeFill="accent3" w:themeFillTint="66"/>
          </w:tcPr>
          <w:p w14:paraId="0B71FA76" w14:textId="1B89986B" w:rsidR="00427AC6" w:rsidRPr="009161E3" w:rsidRDefault="00427AC6" w:rsidP="00CF348B">
            <w:pPr>
              <w:rPr>
                <w:szCs w:val="22"/>
              </w:rPr>
            </w:pPr>
            <w:r>
              <w:rPr>
                <w:szCs w:val="22"/>
              </w:rPr>
              <w:t>Intensity of speckling 1</w:t>
            </w:r>
            <w:r w:rsidR="004D0480">
              <w:rPr>
                <w:szCs w:val="22"/>
              </w:rPr>
              <w:t>.</w:t>
            </w:r>
          </w:p>
        </w:tc>
      </w:tr>
      <w:tr w:rsidR="00427AC6" w:rsidRPr="009161E3" w14:paraId="4CA25A6D" w14:textId="77777777" w:rsidTr="00CF348B">
        <w:trPr>
          <w:trHeight w:val="68"/>
        </w:trPr>
        <w:tc>
          <w:tcPr>
            <w:tcW w:w="1925" w:type="dxa"/>
            <w:shd w:val="clear" w:color="auto" w:fill="DBDBDB" w:themeFill="accent3" w:themeFillTint="66"/>
            <w:vAlign w:val="bottom"/>
          </w:tcPr>
          <w:p w14:paraId="1F5D2A0A" w14:textId="77777777" w:rsidR="00427AC6" w:rsidRPr="009161E3" w:rsidRDefault="00427AC6" w:rsidP="00CF348B">
            <w:pPr>
              <w:rPr>
                <w:szCs w:val="22"/>
              </w:rPr>
            </w:pPr>
            <w:r>
              <w:rPr>
                <w:rFonts w:ascii="Calibri" w:hAnsi="Calibri" w:cs="Calibri"/>
                <w:color w:val="000000"/>
                <w:szCs w:val="22"/>
              </w:rPr>
              <w:t>spk_one_rto</w:t>
            </w:r>
          </w:p>
        </w:tc>
        <w:tc>
          <w:tcPr>
            <w:tcW w:w="7101" w:type="dxa"/>
            <w:shd w:val="clear" w:color="auto" w:fill="DBDBDB" w:themeFill="accent3" w:themeFillTint="66"/>
          </w:tcPr>
          <w:p w14:paraId="54228DAF" w14:textId="639B817F" w:rsidR="00427AC6" w:rsidRPr="009161E3" w:rsidRDefault="00427AC6" w:rsidP="00CF348B">
            <w:pPr>
              <w:rPr>
                <w:szCs w:val="22"/>
              </w:rPr>
            </w:pPr>
            <w:r>
              <w:rPr>
                <w:szCs w:val="22"/>
              </w:rPr>
              <w:t>Ratio of light to dark speckling 1</w:t>
            </w:r>
            <w:r w:rsidR="004D0480">
              <w:rPr>
                <w:szCs w:val="22"/>
              </w:rPr>
              <w:t>.</w:t>
            </w:r>
          </w:p>
        </w:tc>
      </w:tr>
      <w:tr w:rsidR="00427AC6" w:rsidRPr="009161E3" w14:paraId="7D281F96" w14:textId="77777777" w:rsidTr="00CF348B">
        <w:tc>
          <w:tcPr>
            <w:tcW w:w="1925" w:type="dxa"/>
            <w:shd w:val="clear" w:color="auto" w:fill="DBDBDB" w:themeFill="accent3" w:themeFillTint="66"/>
            <w:vAlign w:val="bottom"/>
          </w:tcPr>
          <w:p w14:paraId="0B73D800" w14:textId="77777777" w:rsidR="00427AC6" w:rsidRPr="009161E3" w:rsidRDefault="00427AC6" w:rsidP="00CF348B">
            <w:pPr>
              <w:rPr>
                <w:szCs w:val="22"/>
              </w:rPr>
            </w:pPr>
            <w:r>
              <w:rPr>
                <w:rFonts w:ascii="Calibri" w:hAnsi="Calibri" w:cs="Calibri"/>
                <w:color w:val="000000"/>
                <w:szCs w:val="22"/>
              </w:rPr>
              <w:t>spk_one_sig</w:t>
            </w:r>
          </w:p>
        </w:tc>
        <w:tc>
          <w:tcPr>
            <w:tcW w:w="7101" w:type="dxa"/>
            <w:shd w:val="clear" w:color="auto" w:fill="DBDBDB" w:themeFill="accent3" w:themeFillTint="66"/>
          </w:tcPr>
          <w:p w14:paraId="763227A7" w14:textId="2982430A" w:rsidR="00427AC6" w:rsidRPr="009161E3" w:rsidRDefault="00427AC6" w:rsidP="00CF348B">
            <w:pPr>
              <w:rPr>
                <w:szCs w:val="22"/>
              </w:rPr>
            </w:pPr>
            <w:r>
              <w:rPr>
                <w:szCs w:val="22"/>
              </w:rPr>
              <w:t>Gaussian sigma of speckling 1</w:t>
            </w:r>
            <w:r w:rsidR="004D0480">
              <w:rPr>
                <w:szCs w:val="22"/>
              </w:rPr>
              <w:t>.</w:t>
            </w:r>
          </w:p>
        </w:tc>
      </w:tr>
      <w:tr w:rsidR="00427AC6" w:rsidRPr="009161E3" w14:paraId="0746453F" w14:textId="77777777" w:rsidTr="00CF348B">
        <w:tc>
          <w:tcPr>
            <w:tcW w:w="1925" w:type="dxa"/>
            <w:shd w:val="clear" w:color="auto" w:fill="DBDBDB" w:themeFill="accent3" w:themeFillTint="66"/>
            <w:vAlign w:val="bottom"/>
          </w:tcPr>
          <w:p w14:paraId="0750A951" w14:textId="77777777" w:rsidR="00427AC6" w:rsidRPr="009161E3" w:rsidRDefault="00427AC6" w:rsidP="00CF348B">
            <w:pPr>
              <w:rPr>
                <w:szCs w:val="22"/>
              </w:rPr>
            </w:pPr>
            <w:r>
              <w:rPr>
                <w:rFonts w:ascii="Calibri" w:hAnsi="Calibri" w:cs="Calibri"/>
                <w:color w:val="000000"/>
                <w:szCs w:val="22"/>
              </w:rPr>
              <w:t>spk_one_ycp</w:t>
            </w:r>
          </w:p>
        </w:tc>
        <w:tc>
          <w:tcPr>
            <w:tcW w:w="7101" w:type="dxa"/>
            <w:shd w:val="clear" w:color="auto" w:fill="DBDBDB" w:themeFill="accent3" w:themeFillTint="66"/>
          </w:tcPr>
          <w:p w14:paraId="3C7C4A97" w14:textId="50F05A8F" w:rsidR="00427AC6" w:rsidRPr="009161E3" w:rsidRDefault="00427AC6" w:rsidP="00CF348B">
            <w:pPr>
              <w:rPr>
                <w:szCs w:val="22"/>
              </w:rPr>
            </w:pPr>
            <w:r>
              <w:rPr>
                <w:szCs w:val="22"/>
              </w:rPr>
              <w:t>Y coordinate speckle sheet 1</w:t>
            </w:r>
            <w:r w:rsidR="004D0480">
              <w:rPr>
                <w:szCs w:val="22"/>
              </w:rPr>
              <w:t>.</w:t>
            </w:r>
          </w:p>
        </w:tc>
      </w:tr>
      <w:tr w:rsidR="00427AC6" w:rsidRPr="009161E3" w14:paraId="29600B9D" w14:textId="77777777" w:rsidTr="00CF348B">
        <w:tc>
          <w:tcPr>
            <w:tcW w:w="1925" w:type="dxa"/>
            <w:shd w:val="clear" w:color="auto" w:fill="EDEDED" w:themeFill="accent3" w:themeFillTint="33"/>
            <w:vAlign w:val="bottom"/>
          </w:tcPr>
          <w:p w14:paraId="2DDB32D1" w14:textId="77777777" w:rsidR="00427AC6" w:rsidRPr="009161E3" w:rsidRDefault="00427AC6" w:rsidP="00CF348B">
            <w:pPr>
              <w:rPr>
                <w:szCs w:val="22"/>
              </w:rPr>
            </w:pPr>
            <w:r>
              <w:rPr>
                <w:rFonts w:ascii="Calibri" w:hAnsi="Calibri" w:cs="Calibri"/>
                <w:color w:val="000000"/>
                <w:szCs w:val="22"/>
              </w:rPr>
              <w:t>spk_two_lvl</w:t>
            </w:r>
          </w:p>
        </w:tc>
        <w:tc>
          <w:tcPr>
            <w:tcW w:w="7101" w:type="dxa"/>
            <w:shd w:val="clear" w:color="auto" w:fill="EDEDED" w:themeFill="accent3" w:themeFillTint="33"/>
          </w:tcPr>
          <w:p w14:paraId="4D3946DB" w14:textId="2024609C" w:rsidR="00427AC6" w:rsidRPr="009161E3" w:rsidRDefault="00427AC6" w:rsidP="00CF348B">
            <w:pPr>
              <w:rPr>
                <w:szCs w:val="22"/>
              </w:rPr>
            </w:pPr>
            <w:r>
              <w:rPr>
                <w:szCs w:val="22"/>
              </w:rPr>
              <w:t>Intensity of speckling 2</w:t>
            </w:r>
            <w:r w:rsidR="004D0480">
              <w:rPr>
                <w:szCs w:val="22"/>
              </w:rPr>
              <w:t>.</w:t>
            </w:r>
          </w:p>
        </w:tc>
      </w:tr>
      <w:tr w:rsidR="00427AC6" w:rsidRPr="009161E3" w14:paraId="111DC549" w14:textId="77777777" w:rsidTr="00CF348B">
        <w:tc>
          <w:tcPr>
            <w:tcW w:w="1925" w:type="dxa"/>
            <w:shd w:val="clear" w:color="auto" w:fill="EDEDED" w:themeFill="accent3" w:themeFillTint="33"/>
            <w:vAlign w:val="bottom"/>
          </w:tcPr>
          <w:p w14:paraId="64AA4785" w14:textId="77777777" w:rsidR="00427AC6" w:rsidRPr="009161E3" w:rsidRDefault="00427AC6" w:rsidP="00CF348B">
            <w:pPr>
              <w:rPr>
                <w:szCs w:val="22"/>
              </w:rPr>
            </w:pPr>
            <w:r>
              <w:rPr>
                <w:rFonts w:ascii="Calibri" w:hAnsi="Calibri" w:cs="Calibri"/>
                <w:color w:val="000000"/>
                <w:szCs w:val="22"/>
              </w:rPr>
              <w:t>spk_two_rto</w:t>
            </w:r>
          </w:p>
        </w:tc>
        <w:tc>
          <w:tcPr>
            <w:tcW w:w="7101" w:type="dxa"/>
            <w:shd w:val="clear" w:color="auto" w:fill="EDEDED" w:themeFill="accent3" w:themeFillTint="33"/>
          </w:tcPr>
          <w:p w14:paraId="7386B013" w14:textId="2A5400CD" w:rsidR="00427AC6" w:rsidRPr="009161E3" w:rsidRDefault="00427AC6" w:rsidP="00CF348B">
            <w:pPr>
              <w:rPr>
                <w:szCs w:val="22"/>
              </w:rPr>
            </w:pPr>
            <w:r>
              <w:rPr>
                <w:szCs w:val="22"/>
              </w:rPr>
              <w:t>Ratio of light to dark speckling 2</w:t>
            </w:r>
            <w:r w:rsidR="004D0480">
              <w:rPr>
                <w:szCs w:val="22"/>
              </w:rPr>
              <w:t>.</w:t>
            </w:r>
          </w:p>
        </w:tc>
      </w:tr>
      <w:tr w:rsidR="00427AC6" w:rsidRPr="009161E3" w14:paraId="4DEC46C9" w14:textId="77777777" w:rsidTr="00CF348B">
        <w:tc>
          <w:tcPr>
            <w:tcW w:w="1925" w:type="dxa"/>
            <w:tcBorders>
              <w:bottom w:val="nil"/>
            </w:tcBorders>
            <w:shd w:val="clear" w:color="auto" w:fill="EDEDED" w:themeFill="accent3" w:themeFillTint="33"/>
            <w:vAlign w:val="bottom"/>
          </w:tcPr>
          <w:p w14:paraId="3E264914" w14:textId="77777777" w:rsidR="00427AC6" w:rsidRPr="009161E3" w:rsidRDefault="00427AC6" w:rsidP="00CF348B">
            <w:pPr>
              <w:rPr>
                <w:szCs w:val="22"/>
              </w:rPr>
            </w:pPr>
            <w:r>
              <w:rPr>
                <w:rFonts w:ascii="Calibri" w:hAnsi="Calibri" w:cs="Calibri"/>
                <w:color w:val="000000"/>
                <w:szCs w:val="22"/>
              </w:rPr>
              <w:t>spk_two_sig</w:t>
            </w:r>
          </w:p>
        </w:tc>
        <w:tc>
          <w:tcPr>
            <w:tcW w:w="7101" w:type="dxa"/>
            <w:tcBorders>
              <w:bottom w:val="nil"/>
            </w:tcBorders>
            <w:shd w:val="clear" w:color="auto" w:fill="EDEDED" w:themeFill="accent3" w:themeFillTint="33"/>
          </w:tcPr>
          <w:p w14:paraId="5DCE49A6" w14:textId="3A234385" w:rsidR="00427AC6" w:rsidRPr="009161E3" w:rsidRDefault="00427AC6" w:rsidP="00CF348B">
            <w:pPr>
              <w:rPr>
                <w:szCs w:val="22"/>
              </w:rPr>
            </w:pPr>
            <w:r>
              <w:rPr>
                <w:szCs w:val="22"/>
              </w:rPr>
              <w:t>Gaussian sigma of speckling 2</w:t>
            </w:r>
            <w:r w:rsidR="004D0480">
              <w:rPr>
                <w:szCs w:val="22"/>
              </w:rPr>
              <w:t>.</w:t>
            </w:r>
          </w:p>
        </w:tc>
      </w:tr>
      <w:tr w:rsidR="00427AC6" w:rsidRPr="009161E3" w14:paraId="05065415" w14:textId="77777777" w:rsidTr="00CF348B">
        <w:tc>
          <w:tcPr>
            <w:tcW w:w="1925" w:type="dxa"/>
            <w:tcBorders>
              <w:top w:val="nil"/>
              <w:bottom w:val="single" w:sz="4" w:space="0" w:color="auto"/>
            </w:tcBorders>
            <w:shd w:val="clear" w:color="auto" w:fill="EDEDED" w:themeFill="accent3" w:themeFillTint="33"/>
            <w:vAlign w:val="bottom"/>
          </w:tcPr>
          <w:p w14:paraId="7C6472EB" w14:textId="77777777" w:rsidR="00427AC6" w:rsidRPr="009161E3" w:rsidRDefault="00427AC6" w:rsidP="00CF348B">
            <w:pPr>
              <w:rPr>
                <w:szCs w:val="22"/>
              </w:rPr>
            </w:pPr>
            <w:r>
              <w:rPr>
                <w:rFonts w:ascii="Calibri" w:hAnsi="Calibri" w:cs="Calibri"/>
                <w:color w:val="000000"/>
                <w:szCs w:val="22"/>
              </w:rPr>
              <w:t>spk_two_ycp</w:t>
            </w:r>
          </w:p>
        </w:tc>
        <w:tc>
          <w:tcPr>
            <w:tcW w:w="7101" w:type="dxa"/>
            <w:tcBorders>
              <w:top w:val="nil"/>
              <w:bottom w:val="single" w:sz="4" w:space="0" w:color="auto"/>
            </w:tcBorders>
            <w:shd w:val="clear" w:color="auto" w:fill="EDEDED" w:themeFill="accent3" w:themeFillTint="33"/>
          </w:tcPr>
          <w:p w14:paraId="3499A2C6" w14:textId="2BDE4742" w:rsidR="00427AC6" w:rsidRPr="009161E3" w:rsidRDefault="00427AC6" w:rsidP="00CF348B">
            <w:pPr>
              <w:rPr>
                <w:szCs w:val="22"/>
              </w:rPr>
            </w:pPr>
            <w:r>
              <w:rPr>
                <w:szCs w:val="22"/>
              </w:rPr>
              <w:t>Y coordinate speckle sheet 2</w:t>
            </w:r>
            <w:r w:rsidR="004D0480">
              <w:rPr>
                <w:szCs w:val="22"/>
              </w:rPr>
              <w:t>.</w:t>
            </w:r>
          </w:p>
        </w:tc>
      </w:tr>
    </w:tbl>
    <w:p w14:paraId="5ED46E69" w14:textId="77777777" w:rsidR="00427AC6" w:rsidRDefault="00427AC6" w:rsidP="00427AC6">
      <w:pPr>
        <w:pStyle w:val="Heading2"/>
      </w:pPr>
    </w:p>
    <w:p w14:paraId="21E706EF" w14:textId="7259B297" w:rsidR="00427AC6" w:rsidRPr="00427AC6" w:rsidRDefault="00427AC6" w:rsidP="00427AC6"/>
    <w:p w14:paraId="2B5E0B6A" w14:textId="77777777" w:rsidR="004F0967" w:rsidRPr="004F0967" w:rsidRDefault="004F0967" w:rsidP="004F0967"/>
    <w:p w14:paraId="43128F3B" w14:textId="4FE00C69" w:rsidR="00D330A0" w:rsidRPr="00D330A0" w:rsidRDefault="00FA510E" w:rsidP="004F0967">
      <w:pPr>
        <w:pStyle w:val="NoSpacing"/>
      </w:pPr>
      <w:r>
        <w:rPr>
          <w:rFonts w:eastAsiaTheme="majorEastAsia"/>
        </w:rPr>
        <w:t>Maculation</w:t>
      </w:r>
    </w:p>
    <w:p w14:paraId="621CB96E" w14:textId="5220E95B" w:rsidR="00A95FF6" w:rsidRPr="004F0967" w:rsidRDefault="00FA510E" w:rsidP="004F0967">
      <w:r>
        <w:t>Animal</w:t>
      </w:r>
      <w:r w:rsidR="001066CB">
        <w:t xml:space="preserve"> maculation</w:t>
      </w:r>
      <w:r w:rsidR="00A95FF6">
        <w:t xml:space="preserve"> </w:t>
      </w:r>
      <w:r w:rsidR="001066CB">
        <w:t>is</w:t>
      </w:r>
      <w:r w:rsidR="009556B1">
        <w:t xml:space="preserve"> generated </w:t>
      </w:r>
      <w:r w:rsidR="00A95FF6">
        <w:t>using</w:t>
      </w:r>
      <w:r w:rsidR="009556B1">
        <w:t xml:space="preserve"> </w:t>
      </w:r>
      <w:r w:rsidR="001167A7">
        <w:t>Gr</w:t>
      </w:r>
      <w:r w:rsidR="00A95FF6">
        <w:t>a</w:t>
      </w:r>
      <w:r w:rsidR="001167A7">
        <w:t xml:space="preserve">y-Scott </w:t>
      </w:r>
      <w:r w:rsidR="009556B1">
        <w:t>reaction diffusion</w:t>
      </w:r>
      <w:r w:rsidR="00CD5AFE">
        <w:t xml:space="preserve"> </w:t>
      </w:r>
      <w:r w:rsidR="00CD5AFE">
        <w:fldChar w:fldCharType="begin"/>
      </w:r>
      <w:r w:rsidR="007F2084">
        <w:instrText xml:space="preserve"> ADDIN EN.CITE &lt;EndNote&gt;&lt;Cite&gt;&lt;Author&gt;Allen&lt;/Author&gt;&lt;Year&gt;2010&lt;/Year&gt;&lt;RecNum&gt;38&lt;/RecNum&gt;&lt;DisplayText&gt;(Allen et al., 2010, Kondo and Miura, 2010)&lt;/DisplayText&gt;&lt;record&gt;&lt;rec-number&gt;38&lt;/rec-number&gt;&lt;foreign-keys&gt;&lt;key app="EN" db-id="dtvppp0wj99vxjevztg5dww09f0wzatafrxt" timestamp="1639349121" guid="413a9dae-8cf5-4a51-86b7-04a80e36775b"&gt;38&lt;/key&gt;&lt;/foreign-keys&gt;&lt;ref-type name="Journal Article"&gt;17&lt;/ref-type&gt;&lt;contributors&gt;&lt;authors&gt;&lt;author&gt;Allen, William L&lt;/author&gt;&lt;author&gt;Cuthill, Innes C&lt;/author&gt;&lt;author&gt;Scott-Samuel, Nicholas E&lt;/author&gt;&lt;author&gt;Baddeley, Roland&lt;/author&gt;&lt;/authors&gt;&lt;/contributors&gt;&lt;titles&gt;&lt;title&gt;Why the leopard got its spots: relating pattern development to ecology in felids&lt;/title&gt;&lt;secondary-title&gt;Proceedings of the Royal Society B: Biological Sciences&lt;/secondary-title&gt;&lt;/titles&gt;&lt;periodical&gt;&lt;full-title&gt;Proceedings of the Royal Society B: Biological Sciences&lt;/full-title&gt;&lt;/periodical&gt;&lt;pages&gt;1373-1380&lt;/pages&gt;&lt;volume&gt;278&lt;/volume&gt;&lt;number&gt;1710&lt;/number&gt;&lt;dates&gt;&lt;year&gt;2010&lt;/year&gt;&lt;/dates&gt;&lt;isbn&gt;0962-8452&lt;/isbn&gt;&lt;urls&gt;&lt;/urls&gt;&lt;/record&gt;&lt;/Cite&gt;&lt;Cite&gt;&lt;Author&gt;Kondo&lt;/Author&gt;&lt;Year&gt;2010&lt;/Year&gt;&lt;RecNum&gt;50&lt;/RecNum&gt;&lt;record&gt;&lt;rec-number&gt;50&lt;/rec-number&gt;&lt;foreign-keys&gt;&lt;key app="EN" db-id="tasrwezt5dfsfme92eqprrtox5aeszw5dxx9" timestamp="1612870014"&gt;50&lt;/key&gt;&lt;/foreign-keys&gt;&lt;ref-type name="Journal Article"&gt;17&lt;/ref-type&gt;&lt;contributors&gt;&lt;authors&gt;&lt;author&gt;Kondo, Shigeru&lt;/author&gt;&lt;author&gt;Miura, Takashi&lt;/author&gt;&lt;/authors&gt;&lt;/contributors&gt;&lt;titles&gt;&lt;title&gt;Reaction-Diffusion Model as a Framework for Understanding Biological Pattern Formation&lt;/title&gt;&lt;secondary-title&gt;Science&lt;/secondary-title&gt;&lt;/titles&gt;&lt;periodical&gt;&lt;full-title&gt;Science&lt;/full-title&gt;&lt;/periodical&gt;&lt;pages&gt;1616&lt;/pages&gt;&lt;volume&gt;329&lt;/volume&gt;&lt;number&gt;5999&lt;/number&gt;&lt;dates&gt;&lt;year&gt;2010&lt;/year&gt;&lt;/dates&gt;&lt;urls&gt;&lt;related-urls&gt;&lt;url&gt;http://science.sciencemag.org/content/329/5999/1616.abstract&lt;/url&gt;&lt;/related-urls&gt;&lt;/urls&gt;&lt;electronic-resource-num&gt;10.1126/science.1179047&lt;/electronic-resource-num&gt;&lt;/record&gt;&lt;/Cite&gt;&lt;/EndNote&gt;</w:instrText>
      </w:r>
      <w:r w:rsidR="00CD5AFE">
        <w:fldChar w:fldCharType="separate"/>
      </w:r>
      <w:r w:rsidR="00CD5AFE">
        <w:rPr>
          <w:noProof/>
        </w:rPr>
        <w:t>(Allen et al., 2010, Kondo and Miura, 2010)</w:t>
      </w:r>
      <w:r w:rsidR="00CD5AFE">
        <w:fldChar w:fldCharType="end"/>
      </w:r>
      <w:r w:rsidR="009556B1">
        <w:t xml:space="preserve">. Given that </w:t>
      </w:r>
      <w:r w:rsidR="00C56E29">
        <w:t>most of</w:t>
      </w:r>
      <w:r w:rsidR="009556B1">
        <w:t xml:space="preserve"> the reaction-diff</w:t>
      </w:r>
      <w:r w:rsidR="00452CFE">
        <w:t>usion</w:t>
      </w:r>
      <w:r w:rsidR="00C56E29">
        <w:t xml:space="preserve"> space </w:t>
      </w:r>
      <w:r w:rsidR="00AF4A04">
        <w:t xml:space="preserve">(F and K values) result </w:t>
      </w:r>
      <w:r w:rsidR="009556B1">
        <w:t xml:space="preserve">in blank black or </w:t>
      </w:r>
      <w:r w:rsidR="00C56E29">
        <w:t>grey</w:t>
      </w:r>
      <w:r w:rsidR="009556B1">
        <w:t xml:space="preserve"> space</w:t>
      </w:r>
      <w:r w:rsidR="00452CFE">
        <w:t>s</w:t>
      </w:r>
      <w:r w:rsidR="009556B1">
        <w:t xml:space="preserve">, </w:t>
      </w:r>
      <w:r w:rsidR="00C56E29">
        <w:t xml:space="preserve">our </w:t>
      </w:r>
      <w:r w:rsidR="00AF4A04">
        <w:t>system uses a non-linear selection of the space</w:t>
      </w:r>
      <w:r w:rsidR="00C56E29">
        <w:t xml:space="preserve">. </w:t>
      </w:r>
      <w:r w:rsidR="00C56E29" w:rsidRPr="004F0967">
        <w:t>We did this by manually selecting (subjectively)</w:t>
      </w:r>
      <w:r w:rsidR="00C56E29">
        <w:rPr>
          <w:rFonts w:ascii="Calibri" w:hAnsi="Calibri" w:cs="Calibri"/>
        </w:rPr>
        <w:t xml:space="preserve"> </w:t>
      </w:r>
      <w:r w:rsidR="00C56E29" w:rsidRPr="004F0967">
        <w:t>the bounds of interesting patterns, then creating a model (4th degree polynomial in this case) to work out K-min and k-max from F. From these values a 2D</w:t>
      </w:r>
      <w:r w:rsidR="00A1442D" w:rsidRPr="004F0967">
        <w:t xml:space="preserve"> pattern</w:t>
      </w:r>
      <w:r w:rsidR="00C56E29" w:rsidRPr="004F0967">
        <w:t xml:space="preserve"> plot is generated and used to provide </w:t>
      </w:r>
      <w:r w:rsidR="00A1442D" w:rsidRPr="004F0967">
        <w:t>the gamut of reaction-diffusion patterns used by CamoEvo</w:t>
      </w:r>
      <w:r w:rsidR="004D7332" w:rsidRPr="004F0967">
        <w:t xml:space="preserve"> (Figure 4)</w:t>
      </w:r>
      <w:r w:rsidR="004F0967">
        <w:t xml:space="preserve"> </w:t>
      </w:r>
      <w:r w:rsidR="00A1442D" w:rsidRPr="004F0967">
        <w:t>.</w:t>
      </w:r>
      <w:r w:rsidR="00AF4A04" w:rsidRPr="004F0967">
        <w:t xml:space="preserve"> New plots can be generated using </w:t>
      </w:r>
      <w:r w:rsidR="004F0967">
        <w:t>"</w:t>
      </w:r>
      <w:r w:rsidR="00E86170" w:rsidRPr="004F0967">
        <w:t>\CamoReq\Reaction_Diffusion_Pattern_Generator_gradient_smlap_adaptivek.java"</w:t>
      </w:r>
      <w:r w:rsidR="00AF4A04" w:rsidRPr="004F0967">
        <w:t>.</w:t>
      </w:r>
    </w:p>
    <w:p w14:paraId="12E8CA11" w14:textId="7D52D57D" w:rsidR="000E2B00" w:rsidRPr="00AF4A04" w:rsidRDefault="000E2B00" w:rsidP="00CD5AFE">
      <w:pPr>
        <w:rPr>
          <w:color w:val="FF0000"/>
        </w:rPr>
      </w:pPr>
    </w:p>
    <w:p w14:paraId="06669AFB" w14:textId="7E2B7D55" w:rsidR="004D7332" w:rsidRDefault="00CD5AFE" w:rsidP="00CD5AFE">
      <w:pPr>
        <w:jc w:val="center"/>
        <w:rPr>
          <w:b/>
          <w:i/>
        </w:rPr>
      </w:pPr>
      <w:r>
        <w:rPr>
          <w:noProof/>
        </w:rPr>
        <w:lastRenderedPageBreak/>
        <w:drawing>
          <wp:inline distT="0" distB="0" distL="0" distR="0" wp14:anchorId="1D6CA976" wp14:editId="06B65B87">
            <wp:extent cx="3505248" cy="180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505248" cy="1800000"/>
                    </a:xfrm>
                    <a:prstGeom prst="rect">
                      <a:avLst/>
                    </a:prstGeom>
                  </pic:spPr>
                </pic:pic>
              </a:graphicData>
            </a:graphic>
          </wp:inline>
        </w:drawing>
      </w:r>
    </w:p>
    <w:p w14:paraId="450BB991" w14:textId="77777777" w:rsidR="002B6303" w:rsidRDefault="002B6303" w:rsidP="00CD5AFE">
      <w:pPr>
        <w:jc w:val="center"/>
        <w:rPr>
          <w:b/>
          <w:i/>
        </w:rPr>
      </w:pPr>
    </w:p>
    <w:p w14:paraId="4EE1230A" w14:textId="219258D5" w:rsidR="00A95FF6" w:rsidRPr="000E2B00" w:rsidRDefault="00A95FF6" w:rsidP="00A95FF6">
      <w:pPr>
        <w:rPr>
          <w:i/>
          <w:sz w:val="18"/>
        </w:rPr>
      </w:pPr>
      <w:r w:rsidRPr="000E2B00">
        <w:rPr>
          <w:b/>
          <w:i/>
          <w:sz w:val="18"/>
        </w:rPr>
        <w:t>Figure 4</w:t>
      </w:r>
      <w:r w:rsidRPr="000E2B00">
        <w:rPr>
          <w:i/>
          <w:sz w:val="18"/>
        </w:rPr>
        <w:t>. Left: the generated Gray-Scott reaction-diffusion space and the polynomial selected points shown in yellow. Right: the output 2D pattern space for the polynomial K and linear F.</w:t>
      </w:r>
    </w:p>
    <w:p w14:paraId="26CC4DDF" w14:textId="4DEF7146" w:rsidR="001167A7" w:rsidRDefault="001167A7" w:rsidP="009556B1"/>
    <w:p w14:paraId="17F62F01" w14:textId="56BF5E18" w:rsidR="009556B1" w:rsidRDefault="007F0384" w:rsidP="009556B1">
      <w:r>
        <w:t>It is from this reaction-diffusion</w:t>
      </w:r>
      <w:r w:rsidR="004D7332">
        <w:t xml:space="preserve"> plot </w:t>
      </w:r>
      <w:r w:rsidR="009556B1">
        <w:t xml:space="preserve">that a </w:t>
      </w:r>
      <w:r w:rsidR="004D7332">
        <w:t>region</w:t>
      </w:r>
      <w:r w:rsidR="009556B1">
        <w:t xml:space="preserve"> is sampled </w:t>
      </w:r>
      <w:r w:rsidR="001066CB">
        <w:t>using the genome</w:t>
      </w:r>
      <w:r w:rsidR="009556B1">
        <w:t xml:space="preserve"> and then </w:t>
      </w:r>
      <w:r w:rsidR="69A67762">
        <w:t xml:space="preserve">rotated </w:t>
      </w:r>
      <w:r w:rsidR="004D7332">
        <w:t xml:space="preserve">and scaled to produce additional </w:t>
      </w:r>
      <w:r w:rsidR="001066CB">
        <w:t xml:space="preserve">maculation </w:t>
      </w:r>
      <w:r w:rsidR="004D7332">
        <w:t xml:space="preserve">patterns. For example, </w:t>
      </w:r>
      <w:r w:rsidR="00AF4A04">
        <w:t>increasing the aspect ratio converts</w:t>
      </w:r>
      <w:r w:rsidR="004D7332">
        <w:t xml:space="preserve"> spots into stripes (Figure 5). </w:t>
      </w:r>
      <w:r w:rsidR="00AE0E2C">
        <w:t>U</w:t>
      </w:r>
      <w:r w:rsidR="009556B1">
        <w:t>sing a pattern sheet</w:t>
      </w:r>
      <w:r w:rsidR="00AE0E2C">
        <w:t>,</w:t>
      </w:r>
      <w:r w:rsidR="009556B1">
        <w:t xml:space="preserve"> in this </w:t>
      </w:r>
      <w:r w:rsidR="001B25E7">
        <w:t>way,</w:t>
      </w:r>
      <w:r w:rsidR="00BE0659">
        <w:t xml:space="preserve"> saves time as</w:t>
      </w:r>
      <w:r w:rsidR="00AE0E2C">
        <w:t xml:space="preserve"> the</w:t>
      </w:r>
      <w:r w:rsidR="00BE0659">
        <w:t xml:space="preserve"> lengthy reaction-diffusion pattern generation </w:t>
      </w:r>
      <w:r w:rsidR="00E86170">
        <w:t>does not</w:t>
      </w:r>
      <w:r w:rsidR="00BE0659">
        <w:t xml:space="preserve"> need to run for each individual and </w:t>
      </w:r>
      <w:r w:rsidR="3F102399">
        <w:t>e</w:t>
      </w:r>
      <w:r w:rsidR="00ED3140">
        <w:t>nsures perfect heritability of maculation</w:t>
      </w:r>
      <w:r w:rsidR="009556B1">
        <w:t>.</w:t>
      </w:r>
      <w:r w:rsidR="00E74CF4">
        <w:t xml:space="preserve"> </w:t>
      </w:r>
      <w:r w:rsidR="00ED3140">
        <w:t>Maculation can also be set to be mirrored bilaterally and all the targets with animal shapes are set to do this by default.</w:t>
      </w:r>
      <w:r w:rsidR="00427AC6">
        <w:t xml:space="preserve"> For examples of animal maculation see Figure 6.</w:t>
      </w:r>
    </w:p>
    <w:p w14:paraId="21299B55" w14:textId="77777777" w:rsidR="000E2B00" w:rsidRPr="004D7332" w:rsidRDefault="000E2B00" w:rsidP="009556B1"/>
    <w:p w14:paraId="5A84D20D" w14:textId="3783FDA9" w:rsidR="001A3C26" w:rsidRDefault="00FB23B2" w:rsidP="000E2B00">
      <w:pPr>
        <w:jc w:val="center"/>
      </w:pPr>
      <w:r>
        <w:rPr>
          <w:noProof/>
        </w:rPr>
        <w:drawing>
          <wp:inline distT="0" distB="0" distL="0" distR="0" wp14:anchorId="32044313" wp14:editId="4518CAA4">
            <wp:extent cx="5400000" cy="223068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00000" cy="2230686"/>
                    </a:xfrm>
                    <a:prstGeom prst="rect">
                      <a:avLst/>
                    </a:prstGeom>
                    <a:noFill/>
                  </pic:spPr>
                </pic:pic>
              </a:graphicData>
            </a:graphic>
          </wp:inline>
        </w:drawing>
      </w:r>
    </w:p>
    <w:p w14:paraId="76ACDC63" w14:textId="505BD6A3" w:rsidR="00E74CF4" w:rsidRDefault="00E74CF4" w:rsidP="00E74CF4">
      <w:pPr>
        <w:jc w:val="center"/>
      </w:pPr>
    </w:p>
    <w:p w14:paraId="3780BB11" w14:textId="0C059067" w:rsidR="00FB23B2" w:rsidRDefault="00E74CF4" w:rsidP="009556B1">
      <w:pPr>
        <w:rPr>
          <w:i/>
          <w:sz w:val="18"/>
        </w:rPr>
      </w:pPr>
      <w:r w:rsidRPr="000E2B00">
        <w:rPr>
          <w:b/>
          <w:i/>
          <w:sz w:val="18"/>
        </w:rPr>
        <w:t xml:space="preserve">Figure </w:t>
      </w:r>
      <w:r w:rsidR="00A1442D" w:rsidRPr="000E2B00">
        <w:rPr>
          <w:b/>
          <w:i/>
          <w:sz w:val="18"/>
        </w:rPr>
        <w:t>5</w:t>
      </w:r>
      <w:r w:rsidR="00AE0E2C" w:rsidRPr="000E2B00">
        <w:rPr>
          <w:i/>
          <w:sz w:val="18"/>
        </w:rPr>
        <w:t xml:space="preserve">. Schematic of the animal pattern generation system used by CamoEvo. A section of the reaction-diffusion gamut is selected, scaled and shaded with a gradient before being thresholded. Depending on what target shape is selected the pattern is mirrored bilaterally. Colouration is then applied to both the background and the pattern in addition to edge enhancement and speckling. All these features are regulated by different genes. </w:t>
      </w:r>
    </w:p>
    <w:p w14:paraId="4C816721" w14:textId="77777777" w:rsidR="007F2DDD" w:rsidRDefault="007F2DDD" w:rsidP="009556B1">
      <w:pPr>
        <w:rPr>
          <w:i/>
          <w:sz w:val="18"/>
        </w:rPr>
      </w:pPr>
    </w:p>
    <w:p w14:paraId="6A1F26C8" w14:textId="77777777" w:rsidR="00FB23B2" w:rsidRDefault="00FB23B2" w:rsidP="009556B1">
      <w:pPr>
        <w:rPr>
          <w:i/>
          <w:sz w:val="18"/>
        </w:rPr>
      </w:pPr>
    </w:p>
    <w:p w14:paraId="33BCF5DE" w14:textId="7DC0B9EA" w:rsidR="00FB23B2" w:rsidRDefault="00FB23B2" w:rsidP="00FB23B2">
      <w:pPr>
        <w:jc w:val="center"/>
        <w:rPr>
          <w:i/>
          <w:sz w:val="18"/>
        </w:rPr>
      </w:pPr>
      <w:r>
        <w:rPr>
          <w:i/>
          <w:noProof/>
          <w:sz w:val="18"/>
        </w:rPr>
        <w:drawing>
          <wp:inline distT="0" distB="0" distL="0" distR="0" wp14:anchorId="65A951BF" wp14:editId="64FC745E">
            <wp:extent cx="4320000" cy="2280106"/>
            <wp:effectExtent l="0" t="0" r="444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13119"/>
                    <a:stretch/>
                  </pic:blipFill>
                  <pic:spPr bwMode="auto">
                    <a:xfrm>
                      <a:off x="0" y="0"/>
                      <a:ext cx="4320000" cy="2280106"/>
                    </a:xfrm>
                    <a:prstGeom prst="rect">
                      <a:avLst/>
                    </a:prstGeom>
                    <a:noFill/>
                    <a:ln>
                      <a:noFill/>
                    </a:ln>
                    <a:extLst>
                      <a:ext uri="{53640926-AAD7-44D8-BBD7-CCE9431645EC}">
                        <a14:shadowObscured xmlns:a14="http://schemas.microsoft.com/office/drawing/2010/main"/>
                      </a:ext>
                    </a:extLst>
                  </pic:spPr>
                </pic:pic>
              </a:graphicData>
            </a:graphic>
          </wp:inline>
        </w:drawing>
      </w:r>
    </w:p>
    <w:p w14:paraId="20AD684B" w14:textId="64381B6C" w:rsidR="00FB23B2" w:rsidRDefault="00FB23B2" w:rsidP="009556B1">
      <w:pPr>
        <w:rPr>
          <w:i/>
          <w:sz w:val="18"/>
        </w:rPr>
      </w:pPr>
    </w:p>
    <w:p w14:paraId="090C2B5D" w14:textId="66F3FA92" w:rsidR="00FB23B2" w:rsidRDefault="00FB23B2" w:rsidP="00FB23B2">
      <w:pPr>
        <w:rPr>
          <w:i/>
          <w:sz w:val="18"/>
        </w:rPr>
      </w:pPr>
      <w:r w:rsidRPr="000E2B00">
        <w:rPr>
          <w:b/>
          <w:i/>
          <w:sz w:val="18"/>
        </w:rPr>
        <w:t xml:space="preserve">Figure </w:t>
      </w:r>
      <w:r>
        <w:rPr>
          <w:b/>
          <w:i/>
          <w:sz w:val="18"/>
        </w:rPr>
        <w:t>6</w:t>
      </w:r>
      <w:r w:rsidRPr="000E2B00">
        <w:rPr>
          <w:i/>
          <w:sz w:val="18"/>
        </w:rPr>
        <w:t xml:space="preserve">. </w:t>
      </w:r>
      <w:r w:rsidR="007F2DDD">
        <w:rPr>
          <w:i/>
          <w:sz w:val="18"/>
        </w:rPr>
        <w:t xml:space="preserve">Examples of random over dispersed maculation, showing the background in light grey and the maculation in dark grey. All genes not relating to maculation were switched off. </w:t>
      </w:r>
    </w:p>
    <w:p w14:paraId="068914C7" w14:textId="1A7ED353" w:rsidR="00FB23B2" w:rsidRDefault="00FB23B2" w:rsidP="009556B1">
      <w:pPr>
        <w:rPr>
          <w:i/>
          <w:sz w:val="18"/>
        </w:rPr>
      </w:pPr>
    </w:p>
    <w:p w14:paraId="52E8A0BE" w14:textId="77DA0E2F" w:rsidR="00427AC6" w:rsidRDefault="00427AC6" w:rsidP="009556B1"/>
    <w:p w14:paraId="667742F6" w14:textId="5012B1DB" w:rsidR="00E02C9F" w:rsidRDefault="00E02C9F" w:rsidP="007F2DDD">
      <w:pPr>
        <w:pStyle w:val="NoSpacing"/>
      </w:pPr>
      <w:r>
        <w:rPr>
          <w:rFonts w:eastAsiaTheme="majorEastAsia"/>
        </w:rPr>
        <w:lastRenderedPageBreak/>
        <w:t>Colouration</w:t>
      </w:r>
    </w:p>
    <w:p w14:paraId="6BA7ABBC" w14:textId="494A6FAB" w:rsidR="00E02C9F" w:rsidRDefault="00427AC6" w:rsidP="009556B1">
      <w:r>
        <w:t xml:space="preserve">Animal colouration is generated using the CIELAb colour space </w:t>
      </w:r>
      <w:r>
        <w:fldChar w:fldCharType="begin"/>
      </w:r>
      <w:r>
        <w:instrText xml:space="preserve"> ADDIN EN.CITE &lt;EndNote&gt;&lt;Cite&gt;&lt;Author&gt;McCamy&lt;/Author&gt;&lt;Year&gt;1992&lt;/Year&gt;&lt;RecNum&gt;49&lt;/RecNum&gt;&lt;DisplayText&gt;(McCamy, 1992)&lt;/DisplayText&gt;&lt;record&gt;&lt;rec-number&gt;49&lt;/rec-number&gt;&lt;foreign-keys&gt;&lt;key app="EN" db-id="tasrwezt5dfsfme92eqprrtox5aeszw5dxx9" timestamp="1612869881"&gt;49&lt;/key&gt;&lt;/foreign-keys&gt;&lt;ref-type name="Journal Article"&gt;17&lt;/ref-type&gt;&lt;contributors&gt;&lt;authors&gt;&lt;author&gt;McCamy, C. S.&lt;/author&gt;&lt;/authors&gt;&lt;/contributors&gt;&lt;titles&gt;&lt;title&gt;Correlated color temperature as an explicit function of chromaticity coordinates&lt;/title&gt;&lt;secondary-title&gt;Color Research &amp;amp; Application&lt;/secondary-title&gt;&lt;/titles&gt;&lt;periodical&gt;&lt;full-title&gt;Color Research &amp;amp; Application&lt;/full-title&gt;&lt;/periodical&gt;&lt;pages&gt;142-144&lt;/pages&gt;&lt;volume&gt;17&lt;/volume&gt;&lt;number&gt;2&lt;/number&gt;&lt;dates&gt;&lt;year&gt;1992&lt;/year&gt;&lt;/dates&gt;&lt;isbn&gt;0361-2317&lt;/isbn&gt;&lt;urls&gt;&lt;related-urls&gt;&lt;url&gt;https://onlinelibrary.wiley.com/doi/abs/10.1002/col.5080170211&lt;/url&gt;&lt;/related-urls&gt;&lt;/urls&gt;&lt;electronic-resource-num&gt;https://doi.org/10.1002/col.5080170211&lt;/electronic-resource-num&gt;&lt;/record&gt;&lt;/Cite&gt;&lt;/EndNote&gt;</w:instrText>
      </w:r>
      <w:r>
        <w:fldChar w:fldCharType="separate"/>
      </w:r>
      <w:r>
        <w:rPr>
          <w:noProof/>
        </w:rPr>
        <w:t>(McCamy, 1992)</w:t>
      </w:r>
      <w:r>
        <w:fldChar w:fldCharType="end"/>
      </w:r>
      <w:r>
        <w:t>.</w:t>
      </w:r>
      <w:r w:rsidR="007F0384">
        <w:t xml:space="preserve"> The L*, a* and b*values can be adjusted in order to impose biological limitations or to speed up the optimisation of colour by limiting the population to the colouration of the background</w:t>
      </w:r>
      <w:r w:rsidR="007F2DDD">
        <w:t xml:space="preserve"> (Figure 7)</w:t>
      </w:r>
      <w:r w:rsidR="007F0384">
        <w:t>.</w:t>
      </w:r>
      <w:r w:rsidR="007F2DDD">
        <w:t xml:space="preserve"> </w:t>
      </w:r>
    </w:p>
    <w:p w14:paraId="13556ED1" w14:textId="76983466" w:rsidR="00E02C9F" w:rsidRDefault="00E02C9F" w:rsidP="009556B1"/>
    <w:p w14:paraId="481F3127" w14:textId="7F8BB2A8" w:rsidR="00E02C9F" w:rsidRDefault="00EA39AC" w:rsidP="00EA39AC">
      <w:pPr>
        <w:jc w:val="center"/>
      </w:pPr>
      <w:r>
        <w:rPr>
          <w:noProof/>
        </w:rPr>
        <w:drawing>
          <wp:inline distT="0" distB="0" distL="0" distR="0" wp14:anchorId="59E666F6" wp14:editId="7708E13A">
            <wp:extent cx="4320000" cy="2989069"/>
            <wp:effectExtent l="0" t="0" r="4445"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320000" cy="2989069"/>
                    </a:xfrm>
                    <a:prstGeom prst="rect">
                      <a:avLst/>
                    </a:prstGeom>
                    <a:noFill/>
                  </pic:spPr>
                </pic:pic>
              </a:graphicData>
            </a:graphic>
          </wp:inline>
        </w:drawing>
      </w:r>
    </w:p>
    <w:p w14:paraId="2D51E3B6" w14:textId="36DABE95" w:rsidR="00EA39AC" w:rsidRDefault="00EA39AC" w:rsidP="00EA39AC">
      <w:pPr>
        <w:jc w:val="center"/>
      </w:pPr>
    </w:p>
    <w:p w14:paraId="5A328DEE" w14:textId="0A515612" w:rsidR="00EA39AC" w:rsidRDefault="00EA39AC" w:rsidP="00EA39AC">
      <w:pPr>
        <w:rPr>
          <w:i/>
          <w:sz w:val="18"/>
        </w:rPr>
      </w:pPr>
      <w:r w:rsidRPr="000E2B00">
        <w:rPr>
          <w:b/>
          <w:i/>
          <w:sz w:val="18"/>
        </w:rPr>
        <w:t xml:space="preserve">Figure </w:t>
      </w:r>
      <w:r>
        <w:rPr>
          <w:b/>
          <w:i/>
          <w:sz w:val="18"/>
        </w:rPr>
        <w:t>7</w:t>
      </w:r>
      <w:r w:rsidRPr="000E2B00">
        <w:rPr>
          <w:i/>
          <w:sz w:val="18"/>
        </w:rPr>
        <w:t xml:space="preserve">. </w:t>
      </w:r>
      <w:r>
        <w:rPr>
          <w:i/>
          <w:sz w:val="18"/>
        </w:rPr>
        <w:t>Colouration generated using two different colour spaces. Above shows a broader colour space with a* and b* ranges of    -80 to 80. Below shows the same population but with the colour space narrowed to an a* range of -50 to 50 and -10 to 60.</w:t>
      </w:r>
    </w:p>
    <w:p w14:paraId="607BCD55" w14:textId="18E43823" w:rsidR="00EA39AC" w:rsidRDefault="00EA39AC" w:rsidP="00EA39AC">
      <w:pPr>
        <w:rPr>
          <w:i/>
          <w:sz w:val="18"/>
        </w:rPr>
      </w:pPr>
    </w:p>
    <w:p w14:paraId="064A5DAD" w14:textId="41506334" w:rsidR="00F53ED2" w:rsidRDefault="00F53ED2" w:rsidP="00F53ED2">
      <w:r>
        <w:t xml:space="preserve">There are three different regions of colouration the maculation, the top of the background and the bottom of the background. The colour of the background is created using a gradient of the top and bottom colours and there are two genes that regulate the height and </w:t>
      </w:r>
      <w:r w:rsidR="007F2084">
        <w:t>sigma (smoothn</w:t>
      </w:r>
      <w:r w:rsidR="00B2298A">
        <w:t>ess) of the gradient (Figure 8)</w:t>
      </w:r>
      <w:r w:rsidR="007F2084">
        <w:t>.</w:t>
      </w:r>
    </w:p>
    <w:p w14:paraId="01BB0EA8" w14:textId="4106FBF5" w:rsidR="007F2084" w:rsidRDefault="007F2084" w:rsidP="00F53ED2"/>
    <w:p w14:paraId="43FCC816" w14:textId="2961E6B8" w:rsidR="007F2084" w:rsidRDefault="007F2084" w:rsidP="007F2084">
      <w:pPr>
        <w:jc w:val="center"/>
      </w:pPr>
      <w:r>
        <w:rPr>
          <w:noProof/>
        </w:rPr>
        <w:drawing>
          <wp:inline distT="0" distB="0" distL="0" distR="0" wp14:anchorId="486E4BC5" wp14:editId="2E87F9EE">
            <wp:extent cx="3600000" cy="2490891"/>
            <wp:effectExtent l="0" t="0" r="635"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600000" cy="2490891"/>
                    </a:xfrm>
                    <a:prstGeom prst="rect">
                      <a:avLst/>
                    </a:prstGeom>
                    <a:noFill/>
                  </pic:spPr>
                </pic:pic>
              </a:graphicData>
            </a:graphic>
          </wp:inline>
        </w:drawing>
      </w:r>
    </w:p>
    <w:p w14:paraId="5C631CE4" w14:textId="74293592" w:rsidR="007F2084" w:rsidRDefault="007F2084" w:rsidP="00F53ED2"/>
    <w:p w14:paraId="1170DB4D" w14:textId="46DADA1B" w:rsidR="007F2084" w:rsidRDefault="007F2084" w:rsidP="007F2084">
      <w:pPr>
        <w:rPr>
          <w:i/>
          <w:sz w:val="18"/>
        </w:rPr>
      </w:pPr>
      <w:r w:rsidRPr="000E2B00">
        <w:rPr>
          <w:b/>
          <w:i/>
          <w:sz w:val="18"/>
        </w:rPr>
        <w:t xml:space="preserve">Figure </w:t>
      </w:r>
      <w:r>
        <w:rPr>
          <w:b/>
          <w:i/>
          <w:sz w:val="18"/>
        </w:rPr>
        <w:t>8</w:t>
      </w:r>
      <w:r w:rsidRPr="000E2B00">
        <w:rPr>
          <w:i/>
          <w:sz w:val="18"/>
        </w:rPr>
        <w:t xml:space="preserve">. </w:t>
      </w:r>
      <w:r>
        <w:rPr>
          <w:i/>
          <w:sz w:val="18"/>
        </w:rPr>
        <w:t>The shading genes for background colouration. Using change in luminance as an example (shading does include a* and b* normally). The luminance change from the top most to bottom most point on the image is shown to the left of each circular target.</w:t>
      </w:r>
    </w:p>
    <w:p w14:paraId="6BF91DBE" w14:textId="27C1896B" w:rsidR="007F2084" w:rsidRDefault="007F2084" w:rsidP="00F53ED2"/>
    <w:p w14:paraId="32BA6A86" w14:textId="34BA2851" w:rsidR="002A2764" w:rsidRDefault="002A2764" w:rsidP="009556B1"/>
    <w:p w14:paraId="64A9790D" w14:textId="77777777" w:rsidR="002A2764" w:rsidRDefault="002A2764" w:rsidP="009556B1"/>
    <w:p w14:paraId="0DEA55FA" w14:textId="2E096D97" w:rsidR="00A34E8E" w:rsidRDefault="00A34E8E" w:rsidP="00A34E8E">
      <w:pPr>
        <w:pStyle w:val="NoSpacing"/>
        <w:rPr>
          <w:rFonts w:eastAsiaTheme="majorEastAsia"/>
        </w:rPr>
      </w:pPr>
      <w:r>
        <w:rPr>
          <w:rFonts w:eastAsiaTheme="majorEastAsia"/>
        </w:rPr>
        <w:t>Edge Enhancement</w:t>
      </w:r>
    </w:p>
    <w:p w14:paraId="0DA54A99" w14:textId="64F02FD1" w:rsidR="00F96423" w:rsidRPr="002A2764" w:rsidRDefault="00A34E8E" w:rsidP="009556B1">
      <w:pPr>
        <w:rPr>
          <w:rFonts w:eastAsiaTheme="majorEastAsia"/>
        </w:rPr>
      </w:pPr>
      <w:r>
        <w:rPr>
          <w:rFonts w:eastAsiaTheme="majorEastAsia"/>
        </w:rPr>
        <w:t xml:space="preserve">Edge enhancement is created by increasing the difference in luminance at the </w:t>
      </w:r>
      <w:r w:rsidR="007F2084">
        <w:rPr>
          <w:rFonts w:eastAsiaTheme="majorEastAsia"/>
        </w:rPr>
        <w:t>border</w:t>
      </w:r>
      <w:r>
        <w:rPr>
          <w:rFonts w:eastAsiaTheme="majorEastAsia"/>
        </w:rPr>
        <w:t xml:space="preserve"> </w:t>
      </w:r>
      <w:r w:rsidR="007F2084">
        <w:rPr>
          <w:rFonts w:eastAsiaTheme="majorEastAsia"/>
        </w:rPr>
        <w:t xml:space="preserve">(dark gets darker and light gets lighter) </w:t>
      </w:r>
      <w:r>
        <w:rPr>
          <w:rFonts w:eastAsiaTheme="majorEastAsia"/>
        </w:rPr>
        <w:t>between the maculation</w:t>
      </w:r>
      <w:r w:rsidR="007F2084">
        <w:rPr>
          <w:rFonts w:eastAsiaTheme="majorEastAsia"/>
        </w:rPr>
        <w:t xml:space="preserve"> and then adjusting the</w:t>
      </w:r>
      <w:r w:rsidR="00864F4D">
        <w:rPr>
          <w:rFonts w:eastAsiaTheme="majorEastAsia"/>
        </w:rPr>
        <w:t xml:space="preserve"> sharpness of the</w:t>
      </w:r>
      <w:r w:rsidR="007F2084">
        <w:rPr>
          <w:rFonts w:eastAsiaTheme="majorEastAsia"/>
        </w:rPr>
        <w:t xml:space="preserve"> slope and breadth of the peak between the increased and original contrast (Figure 9) </w:t>
      </w:r>
      <w:r w:rsidR="007F2084">
        <w:rPr>
          <w:rFonts w:eastAsiaTheme="majorEastAsia"/>
        </w:rPr>
        <w:fldChar w:fldCharType="begin">
          <w:fldData xml:space="preserve">PEVuZE5vdGU+PENpdGU+PEF1dGhvcj5FZ2FuPC9BdXRob3I+PFllYXI+MjAxNjwvWWVhcj48UmVj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</w:fldData>
        </w:fldChar>
      </w:r>
      <w:r w:rsidR="007F2084">
        <w:rPr>
          <w:rFonts w:eastAsiaTheme="majorEastAsia"/>
        </w:rPr>
        <w:instrText xml:space="preserve"> ADDIN EN.CITE </w:instrText>
      </w:r>
      <w:r w:rsidR="007F2084">
        <w:rPr>
          <w:rFonts w:eastAsiaTheme="majorEastAsia"/>
        </w:rPr>
        <w:fldChar w:fldCharType="begin">
          <w:fldData xml:space="preserve">PEVuZE5vdGU+PENpdGU+PEF1dGhvcj5FZ2FuPC9BdXRob3I+PFllYXI+MjAxNjwvWWVhcj48UmVj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</w:fldData>
        </w:fldChar>
      </w:r>
      <w:r w:rsidR="007F2084">
        <w:rPr>
          <w:rFonts w:eastAsiaTheme="majorEastAsia"/>
        </w:rPr>
        <w:instrText xml:space="preserve"> ADDIN EN.CITE.DATA </w:instrText>
      </w:r>
      <w:r w:rsidR="007F2084">
        <w:rPr>
          <w:rFonts w:eastAsiaTheme="majorEastAsia"/>
        </w:rPr>
      </w:r>
      <w:r w:rsidR="007F2084">
        <w:rPr>
          <w:rFonts w:eastAsiaTheme="majorEastAsia"/>
        </w:rPr>
        <w:fldChar w:fldCharType="end"/>
      </w:r>
      <w:r w:rsidR="007F2084">
        <w:rPr>
          <w:rFonts w:eastAsiaTheme="majorEastAsia"/>
        </w:rPr>
      </w:r>
      <w:r w:rsidR="007F2084">
        <w:rPr>
          <w:rFonts w:eastAsiaTheme="majorEastAsia"/>
        </w:rPr>
        <w:fldChar w:fldCharType="separate"/>
      </w:r>
      <w:r w:rsidR="007F2084">
        <w:rPr>
          <w:rFonts w:eastAsiaTheme="majorEastAsia"/>
          <w:noProof/>
        </w:rPr>
        <w:t>(Egan et al., 2016, Sharman and Lovell, 2019)</w:t>
      </w:r>
      <w:r w:rsidR="007F2084">
        <w:rPr>
          <w:rFonts w:eastAsiaTheme="majorEastAsia"/>
        </w:rPr>
        <w:fldChar w:fldCharType="end"/>
      </w:r>
      <w:r w:rsidR="007F2084">
        <w:rPr>
          <w:rFonts w:eastAsiaTheme="majorEastAsia"/>
        </w:rPr>
        <w:t>. For each of these characteristics (intensity, sigma and expansion) there is also a ratio gene which alters the value between the light and dark region allowing for asymmetry in the shape of the wave.</w:t>
      </w:r>
      <w:r w:rsidR="00864F4D">
        <w:rPr>
          <w:rFonts w:eastAsiaTheme="majorEastAsia"/>
        </w:rPr>
        <w:t xml:space="preserve"> </w:t>
      </w:r>
      <w:r w:rsidR="00E1674D">
        <w:rPr>
          <w:rFonts w:eastAsiaTheme="majorEastAsia"/>
        </w:rPr>
        <w:t xml:space="preserve"> </w:t>
      </w:r>
      <w:r w:rsidR="00E1674D">
        <w:rPr>
          <w:rFonts w:eastAsiaTheme="majorEastAsia"/>
          <w:i/>
        </w:rPr>
        <w:t>Note: the average luminance for the maculation and the background is conserved, by re-adjusting the mean after edge enhancement is applied.</w:t>
      </w:r>
    </w:p>
    <w:p w14:paraId="37D4A233" w14:textId="58827DAF" w:rsidR="004D7332" w:rsidRDefault="007F2084" w:rsidP="00E1674D">
      <w:pPr>
        <w:jc w:val="center"/>
      </w:pPr>
      <w:r>
        <w:rPr>
          <w:noProof/>
        </w:rPr>
        <w:lastRenderedPageBreak/>
        <w:drawing>
          <wp:inline distT="0" distB="0" distL="0" distR="0" wp14:anchorId="47290753" wp14:editId="6244CADD">
            <wp:extent cx="3600000" cy="2490891"/>
            <wp:effectExtent l="0" t="0" r="635"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600000" cy="2490891"/>
                    </a:xfrm>
                    <a:prstGeom prst="rect">
                      <a:avLst/>
                    </a:prstGeom>
                    <a:noFill/>
                  </pic:spPr>
                </pic:pic>
              </a:graphicData>
            </a:graphic>
          </wp:inline>
        </w:drawing>
      </w:r>
    </w:p>
    <w:p w14:paraId="211C7599" w14:textId="6D88A4D9" w:rsidR="00E1674D" w:rsidRDefault="00E1674D" w:rsidP="00E1674D">
      <w:pPr>
        <w:jc w:val="center"/>
      </w:pPr>
    </w:p>
    <w:p w14:paraId="2E290302" w14:textId="77777777" w:rsidR="002A2764" w:rsidRPr="00E1674D" w:rsidRDefault="002A2764" w:rsidP="00E1674D">
      <w:pPr>
        <w:jc w:val="center"/>
      </w:pPr>
    </w:p>
    <w:p w14:paraId="7023F283" w14:textId="461F027F" w:rsidR="007F2084" w:rsidRDefault="007F2084" w:rsidP="007F2084">
      <w:pPr>
        <w:rPr>
          <w:i/>
          <w:sz w:val="18"/>
        </w:rPr>
      </w:pPr>
      <w:r w:rsidRPr="000E2B00">
        <w:rPr>
          <w:b/>
          <w:i/>
          <w:sz w:val="18"/>
        </w:rPr>
        <w:t xml:space="preserve">Figure </w:t>
      </w:r>
      <w:r>
        <w:rPr>
          <w:b/>
          <w:i/>
          <w:sz w:val="18"/>
        </w:rPr>
        <w:t>9</w:t>
      </w:r>
      <w:r w:rsidRPr="000E2B00">
        <w:rPr>
          <w:i/>
          <w:sz w:val="18"/>
        </w:rPr>
        <w:t xml:space="preserve">. </w:t>
      </w:r>
      <w:r>
        <w:rPr>
          <w:i/>
          <w:sz w:val="18"/>
        </w:rPr>
        <w:t xml:space="preserve">The edge enhancement genes for animal pattern generation. The middle for each row shows the same base </w:t>
      </w:r>
      <w:r w:rsidR="00204583">
        <w:rPr>
          <w:i/>
          <w:sz w:val="18"/>
        </w:rPr>
        <w:t>pattern. The left shows the pattern with the corresponding value decreased and the right shows the value increased. The graph to the bottom left of each image shows the luminance transect taken perpendicular to the edge of the maculation and the background. Increasing the intensity increases the contrast. Lower sigma values</w:t>
      </w:r>
      <w:r w:rsidR="005B2C62">
        <w:rPr>
          <w:i/>
          <w:sz w:val="18"/>
        </w:rPr>
        <w:t xml:space="preserve"> produce</w:t>
      </w:r>
      <w:r w:rsidR="00204583">
        <w:rPr>
          <w:i/>
          <w:sz w:val="18"/>
        </w:rPr>
        <w:t xml:space="preserve"> sharper </w:t>
      </w:r>
      <w:r w:rsidR="005B2C62">
        <w:rPr>
          <w:i/>
          <w:sz w:val="18"/>
        </w:rPr>
        <w:t xml:space="preserve">peaks </w:t>
      </w:r>
      <w:r w:rsidR="00204583">
        <w:rPr>
          <w:i/>
          <w:sz w:val="18"/>
        </w:rPr>
        <w:t xml:space="preserve">and higher values </w:t>
      </w:r>
      <w:r w:rsidR="005B2C62">
        <w:rPr>
          <w:i/>
          <w:sz w:val="18"/>
        </w:rPr>
        <w:t xml:space="preserve">lead to </w:t>
      </w:r>
      <w:r w:rsidR="00204583">
        <w:rPr>
          <w:i/>
          <w:sz w:val="18"/>
        </w:rPr>
        <w:t>smoother</w:t>
      </w:r>
      <w:r w:rsidR="005B2C62">
        <w:rPr>
          <w:i/>
          <w:sz w:val="18"/>
        </w:rPr>
        <w:t xml:space="preserve"> peaks</w:t>
      </w:r>
      <w:r w:rsidR="00204583">
        <w:rPr>
          <w:i/>
          <w:sz w:val="18"/>
        </w:rPr>
        <w:t xml:space="preserve">. Increased expansion makes the peak </w:t>
      </w:r>
      <w:r w:rsidR="005B2C62">
        <w:rPr>
          <w:i/>
          <w:sz w:val="18"/>
        </w:rPr>
        <w:t>flatter.</w:t>
      </w:r>
    </w:p>
    <w:p w14:paraId="0B3235DE" w14:textId="1397B012" w:rsidR="00427AC6" w:rsidRDefault="00427AC6" w:rsidP="009556B1">
      <w:pPr>
        <w:rPr>
          <w:i/>
          <w:sz w:val="18"/>
        </w:rPr>
      </w:pPr>
    </w:p>
    <w:p w14:paraId="3D4A5D5C" w14:textId="7A67F824" w:rsidR="00427AC6" w:rsidRDefault="00427AC6" w:rsidP="009556B1">
      <w:pPr>
        <w:rPr>
          <w:i/>
          <w:sz w:val="18"/>
        </w:rPr>
      </w:pPr>
    </w:p>
    <w:p w14:paraId="78FE1EC4" w14:textId="5152533A" w:rsidR="00FC6698" w:rsidRDefault="00FC6698" w:rsidP="00FC6698">
      <w:pPr>
        <w:pStyle w:val="NoSpacing"/>
        <w:rPr>
          <w:rFonts w:eastAsiaTheme="majorEastAsia"/>
        </w:rPr>
      </w:pPr>
      <w:r>
        <w:rPr>
          <w:rFonts w:eastAsiaTheme="majorEastAsia"/>
        </w:rPr>
        <w:t>Speckling</w:t>
      </w:r>
    </w:p>
    <w:p w14:paraId="30263A56" w14:textId="156FB659" w:rsidR="00E1674D" w:rsidRDefault="00864F4D" w:rsidP="00E1674D">
      <w:pPr>
        <w:rPr>
          <w:rFonts w:eastAsiaTheme="majorEastAsia"/>
          <w:i/>
        </w:rPr>
      </w:pPr>
      <w:r>
        <w:t>In addition to maculation, speckling patterns are generated for the intensity channel using random noise and Gaussian blurring to create patterns of varying intensity and spatial scale</w:t>
      </w:r>
      <w:r w:rsidR="00E1674D">
        <w:t xml:space="preserve"> (Figure 10_</w:t>
      </w:r>
      <w:r>
        <w:t xml:space="preserve">. </w:t>
      </w:r>
      <w:r w:rsidR="00E1674D">
        <w:t xml:space="preserve">This is repeated twice to allow for noise at different spatial frequencies. Like edge enhancement the intensity of the light and dark maculation is regulated by ratio genes. The random noise for the speckling is sourced from two different noise sheets to insure perfect heritability. The Y-coordinate can also be shifted to allow the position of the speckling to be adjusted slightly. </w:t>
      </w:r>
      <w:r w:rsidR="00E1674D" w:rsidRPr="00E1674D">
        <w:rPr>
          <w:rFonts w:eastAsiaTheme="majorEastAsia"/>
          <w:i/>
        </w:rPr>
        <w:t>Note: the average luminance for the maculation and the background is conserved, by re-adjusting the mean after speckling is applied.</w:t>
      </w:r>
    </w:p>
    <w:p w14:paraId="79B3203D" w14:textId="14807D3A" w:rsidR="00E1674D" w:rsidRDefault="00E1674D" w:rsidP="00E1674D"/>
    <w:p w14:paraId="2050CF92" w14:textId="77777777" w:rsidR="002A2764" w:rsidRPr="00E1674D" w:rsidRDefault="002A2764" w:rsidP="00E1674D"/>
    <w:p w14:paraId="61B9699E" w14:textId="02794701" w:rsidR="00427AC6" w:rsidRDefault="00E1674D" w:rsidP="00E1674D">
      <w:pPr>
        <w:jc w:val="center"/>
      </w:pPr>
      <w:r>
        <w:rPr>
          <w:noProof/>
        </w:rPr>
        <w:drawing>
          <wp:inline distT="0" distB="0" distL="0" distR="0" wp14:anchorId="4C6B5F6E" wp14:editId="0CEE73B0">
            <wp:extent cx="3600000" cy="2490891"/>
            <wp:effectExtent l="0" t="0" r="635"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600000" cy="2490891"/>
                    </a:xfrm>
                    <a:prstGeom prst="rect">
                      <a:avLst/>
                    </a:prstGeom>
                    <a:noFill/>
                  </pic:spPr>
                </pic:pic>
              </a:graphicData>
            </a:graphic>
          </wp:inline>
        </w:drawing>
      </w:r>
    </w:p>
    <w:p w14:paraId="01A5AE22" w14:textId="77777777" w:rsidR="002A2764" w:rsidRDefault="002A2764" w:rsidP="00E1674D">
      <w:pPr>
        <w:jc w:val="center"/>
      </w:pPr>
    </w:p>
    <w:p w14:paraId="243D9AA9" w14:textId="418BFF53" w:rsidR="00E1674D" w:rsidRDefault="00E1674D" w:rsidP="00E1674D">
      <w:pPr>
        <w:rPr>
          <w:i/>
          <w:sz w:val="18"/>
        </w:rPr>
      </w:pPr>
      <w:r w:rsidRPr="000E2B00">
        <w:rPr>
          <w:b/>
          <w:i/>
          <w:sz w:val="18"/>
        </w:rPr>
        <w:t xml:space="preserve">Figure </w:t>
      </w:r>
      <w:r>
        <w:rPr>
          <w:b/>
          <w:i/>
          <w:sz w:val="18"/>
        </w:rPr>
        <w:t>10</w:t>
      </w:r>
      <w:r w:rsidRPr="000E2B00">
        <w:rPr>
          <w:i/>
          <w:sz w:val="18"/>
        </w:rPr>
        <w:t xml:space="preserve">. </w:t>
      </w:r>
      <w:r>
        <w:rPr>
          <w:i/>
          <w:sz w:val="18"/>
        </w:rPr>
        <w:t xml:space="preserve">The </w:t>
      </w:r>
      <w:r w:rsidR="005B2C62">
        <w:rPr>
          <w:i/>
          <w:sz w:val="18"/>
        </w:rPr>
        <w:t>speckling genes</w:t>
      </w:r>
      <w:r>
        <w:rPr>
          <w:i/>
          <w:sz w:val="18"/>
        </w:rPr>
        <w:t xml:space="preserve"> for animal pattern generation. The middle for each row shows the same base pattern. The left shows the pattern with the corresponding value decreased and the right shows the value increased. The graph to the bottom left of each image shows the</w:t>
      </w:r>
      <w:r w:rsidR="005B2C62">
        <w:rPr>
          <w:i/>
          <w:sz w:val="18"/>
        </w:rPr>
        <w:t xml:space="preserve"> histogram for luminance values of the shape</w:t>
      </w:r>
      <w:r>
        <w:rPr>
          <w:i/>
          <w:sz w:val="18"/>
        </w:rPr>
        <w:t xml:space="preserve">. Increasing the intensity increases </w:t>
      </w:r>
      <w:r w:rsidR="005B2C62">
        <w:rPr>
          <w:i/>
          <w:sz w:val="18"/>
        </w:rPr>
        <w:t>the standard deviation of luminance</w:t>
      </w:r>
      <w:r>
        <w:rPr>
          <w:i/>
          <w:sz w:val="18"/>
        </w:rPr>
        <w:t xml:space="preserve">. </w:t>
      </w:r>
      <w:r w:rsidR="007414EC">
        <w:rPr>
          <w:i/>
          <w:sz w:val="18"/>
        </w:rPr>
        <w:t xml:space="preserve">Increasing the sigma value lowers the spatial frequency. Lower ratios decrease the deviation of values greater than the original mean and higher ratios decrease the deviation of values darker then the mean. </w:t>
      </w:r>
    </w:p>
    <w:p w14:paraId="2D5B77C4" w14:textId="4C626173" w:rsidR="00E1674D" w:rsidRPr="00E1674D" w:rsidRDefault="00E1674D" w:rsidP="00E1674D"/>
    <w:p w14:paraId="7BA560CD" w14:textId="21AB8B69" w:rsidR="00180664" w:rsidRDefault="0044784A" w:rsidP="00180664">
      <w:pPr>
        <w:pStyle w:val="Heading2"/>
      </w:pPr>
      <w:bookmarkStart w:id="11" w:name="_Toc90421518"/>
      <w:r>
        <w:t>Egg Patterns</w:t>
      </w:r>
      <w:bookmarkEnd w:id="11"/>
    </w:p>
    <w:p w14:paraId="2AE766A5" w14:textId="3C935302" w:rsidR="00180664" w:rsidRDefault="00180664" w:rsidP="00180664"/>
    <w:p w14:paraId="313603A8" w14:textId="77777777" w:rsidR="00180664" w:rsidRDefault="00180664" w:rsidP="00180664">
      <w:pPr>
        <w:pStyle w:val="NoSpacing"/>
        <w:rPr>
          <w:rFonts w:eastAsiaTheme="majorEastAsia"/>
        </w:rPr>
      </w:pPr>
      <w:r>
        <w:rPr>
          <w:rFonts w:eastAsiaTheme="majorEastAsia"/>
        </w:rPr>
        <w:t>Genes</w:t>
      </w:r>
    </w:p>
    <w:p w14:paraId="00370E37" w14:textId="7FFAB032" w:rsidR="00180664" w:rsidRDefault="00180664" w:rsidP="00180664">
      <w:r>
        <w:t>The 3</w:t>
      </w:r>
      <w:r w:rsidR="004D0480">
        <w:t>1</w:t>
      </w:r>
      <w:r>
        <w:t xml:space="preserve"> genes for the </w:t>
      </w:r>
      <w:r w:rsidR="004D0480">
        <w:t>egg</w:t>
      </w:r>
      <w:r>
        <w:t xml:space="preserve"> pattern generation are divided up into the following main sections</w:t>
      </w:r>
      <w:r w:rsidR="004D0480">
        <w:t>: pores (2), patterns (20) and colour (9).</w:t>
      </w:r>
      <w:r w:rsidR="00D27DCC">
        <w:t xml:space="preserve"> </w:t>
      </w:r>
    </w:p>
    <w:p w14:paraId="4F467988" w14:textId="2138F86A" w:rsidR="00D27DCC" w:rsidRDefault="00D27DCC" w:rsidP="00180664"/>
    <w:p w14:paraId="15F19937" w14:textId="5A0F3524" w:rsidR="00180664" w:rsidRDefault="00D27DCC" w:rsidP="00180664">
      <w:r>
        <w:t>Egg pore patterns are generated with the same speckling method as the reaction-diffusion generation system though at a reduced range.</w:t>
      </w:r>
    </w:p>
    <w:p w14:paraId="0A18C697" w14:textId="77777777" w:rsidR="00180664" w:rsidRDefault="00180664" w:rsidP="00180664">
      <w:pPr>
        <w:rPr>
          <w:i/>
        </w:rPr>
      </w:pPr>
    </w:p>
    <w:p w14:paraId="73873CC9" w14:textId="77777777" w:rsidR="00180664" w:rsidRDefault="00180664" w:rsidP="00180664">
      <w:pPr>
        <w:rPr>
          <w:i/>
          <w:iCs/>
          <w:szCs w:val="20"/>
        </w:rPr>
      </w:pPr>
      <w:r w:rsidRPr="369642AF">
        <w:rPr>
          <w:b/>
          <w:bCs/>
          <w:i/>
          <w:iCs/>
          <w:szCs w:val="20"/>
        </w:rPr>
        <w:t>Table 2</w:t>
      </w:r>
      <w:r w:rsidRPr="369642AF">
        <w:rPr>
          <w:i/>
          <w:iCs/>
          <w:szCs w:val="20"/>
        </w:rPr>
        <w:t>. The pattern generation genes for the Gaussian egg pattern generation.</w:t>
      </w:r>
    </w:p>
    <w:tbl>
      <w:tblPr>
        <w:tblStyle w:val="PlainTable2"/>
        <w:tblW w:w="0" w:type="auto"/>
        <w:tblLook w:val="0620" w:firstRow="1" w:lastRow="0" w:firstColumn="0" w:lastColumn="0" w:noHBand="1" w:noVBand="1"/>
      </w:tblPr>
      <w:tblGrid>
        <w:gridCol w:w="2716"/>
        <w:gridCol w:w="6310"/>
      </w:tblGrid>
      <w:tr w:rsidR="00180664" w14:paraId="77A3C041" w14:textId="77777777" w:rsidTr="00CF348B">
        <w:trPr>
          <w:cnfStyle w:val="100000000000" w:firstRow="1" w:lastRow="0" w:firstColumn="0" w:lastColumn="0" w:oddVBand="0" w:evenVBand="0" w:oddHBand="0" w:evenHBand="0" w:firstRowFirstColumn="0" w:firstRowLastColumn="0" w:lastRowFirstColumn="0" w:lastRowLastColumn="0"/>
        </w:trPr>
        <w:tc>
          <w:tcPr>
            <w:tcW w:w="2716" w:type="dxa"/>
          </w:tcPr>
          <w:p w14:paraId="2633D21F" w14:textId="77777777" w:rsidR="00180664" w:rsidRPr="00F8242C" w:rsidRDefault="00180664" w:rsidP="00CF348B">
            <w:r w:rsidRPr="00F8242C">
              <w:t>gene name</w:t>
            </w:r>
          </w:p>
        </w:tc>
        <w:tc>
          <w:tcPr>
            <w:tcW w:w="6310" w:type="dxa"/>
          </w:tcPr>
          <w:p w14:paraId="2D10C6B4" w14:textId="77777777" w:rsidR="00180664" w:rsidRPr="00F8242C" w:rsidRDefault="00180664" w:rsidP="00CF348B">
            <w:r w:rsidRPr="00F8242C">
              <w:t>Function</w:t>
            </w:r>
          </w:p>
        </w:tc>
      </w:tr>
      <w:tr w:rsidR="00180664" w14:paraId="7819E6FC" w14:textId="77777777" w:rsidTr="00180664">
        <w:tc>
          <w:tcPr>
            <w:tcW w:w="2716" w:type="dxa"/>
            <w:shd w:val="clear" w:color="auto" w:fill="AEAAAA" w:themeFill="background2" w:themeFillShade="BF"/>
          </w:tcPr>
          <w:p w14:paraId="601367C9" w14:textId="77777777" w:rsidR="00180664" w:rsidRPr="00E46E95" w:rsidRDefault="00180664" w:rsidP="00CF348B">
            <w:r w:rsidRPr="00E46E95">
              <w:t>por_int_lvl</w:t>
            </w:r>
          </w:p>
        </w:tc>
        <w:tc>
          <w:tcPr>
            <w:tcW w:w="6310" w:type="dxa"/>
            <w:shd w:val="clear" w:color="auto" w:fill="AEAAAA" w:themeFill="background2" w:themeFillShade="BF"/>
          </w:tcPr>
          <w:p w14:paraId="638172B1" w14:textId="5EDC016E" w:rsidR="00180664" w:rsidRPr="000E2B00" w:rsidRDefault="00180664" w:rsidP="00CF348B">
            <w:r>
              <w:t>Pore intensity</w:t>
            </w:r>
            <w:r w:rsidR="004D0480">
              <w:t>.</w:t>
            </w:r>
          </w:p>
        </w:tc>
      </w:tr>
      <w:tr w:rsidR="00180664" w14:paraId="160DCC3E" w14:textId="77777777" w:rsidTr="00180664">
        <w:tc>
          <w:tcPr>
            <w:tcW w:w="2716" w:type="dxa"/>
            <w:shd w:val="clear" w:color="auto" w:fill="AEAAAA" w:themeFill="background2" w:themeFillShade="BF"/>
          </w:tcPr>
          <w:p w14:paraId="14BF46F6" w14:textId="77777777" w:rsidR="00180664" w:rsidRPr="00E46E95" w:rsidRDefault="00180664" w:rsidP="00CF348B">
            <w:pPr>
              <w:rPr>
                <w:szCs w:val="22"/>
              </w:rPr>
            </w:pPr>
            <w:r w:rsidRPr="00E46E95">
              <w:t>por_sig_lvl</w:t>
            </w:r>
          </w:p>
        </w:tc>
        <w:tc>
          <w:tcPr>
            <w:tcW w:w="6310" w:type="dxa"/>
            <w:shd w:val="clear" w:color="auto" w:fill="AEAAAA" w:themeFill="background2" w:themeFillShade="BF"/>
          </w:tcPr>
          <w:p w14:paraId="09121720" w14:textId="6942338A" w:rsidR="00180664" w:rsidRPr="000E2B00" w:rsidRDefault="00180664" w:rsidP="00CF348B">
            <w:pPr>
              <w:rPr>
                <w:szCs w:val="22"/>
              </w:rPr>
            </w:pPr>
            <w:r>
              <w:rPr>
                <w:szCs w:val="22"/>
              </w:rPr>
              <w:t>Pore size</w:t>
            </w:r>
            <w:r w:rsidR="004D0480">
              <w:rPr>
                <w:szCs w:val="22"/>
              </w:rPr>
              <w:t>.</w:t>
            </w:r>
          </w:p>
        </w:tc>
      </w:tr>
      <w:tr w:rsidR="00180664" w14:paraId="301ED899" w14:textId="77777777" w:rsidTr="00180664">
        <w:tc>
          <w:tcPr>
            <w:tcW w:w="2716" w:type="dxa"/>
            <w:shd w:val="clear" w:color="auto" w:fill="FFF2CC" w:themeFill="accent4" w:themeFillTint="33"/>
          </w:tcPr>
          <w:p w14:paraId="2A61210B" w14:textId="1CCA8BE1" w:rsidR="00180664" w:rsidRPr="00E46E95" w:rsidRDefault="00180664" w:rsidP="00CF348B">
            <w:pPr>
              <w:rPr>
                <w:szCs w:val="22"/>
              </w:rPr>
            </w:pPr>
            <w:r>
              <w:t>pat</w:t>
            </w:r>
            <w:r w:rsidRPr="00E46E95">
              <w:t>_noi_int</w:t>
            </w:r>
          </w:p>
        </w:tc>
        <w:tc>
          <w:tcPr>
            <w:tcW w:w="6310" w:type="dxa"/>
            <w:shd w:val="clear" w:color="auto" w:fill="FFF2CC" w:themeFill="accent4" w:themeFillTint="33"/>
          </w:tcPr>
          <w:p w14:paraId="6B3D7783" w14:textId="44F028E5" w:rsidR="00180664" w:rsidRPr="009161E3" w:rsidRDefault="00180664" w:rsidP="00CF348B">
            <w:pPr>
              <w:rPr>
                <w:szCs w:val="22"/>
              </w:rPr>
            </w:pPr>
            <w:r>
              <w:rPr>
                <w:szCs w:val="22"/>
              </w:rPr>
              <w:t>Speckling of background</w:t>
            </w:r>
            <w:r w:rsidR="004D0480">
              <w:rPr>
                <w:szCs w:val="22"/>
              </w:rPr>
              <w:t>.</w:t>
            </w:r>
          </w:p>
        </w:tc>
      </w:tr>
      <w:tr w:rsidR="00180664" w14:paraId="182C021A" w14:textId="77777777" w:rsidTr="00180664">
        <w:tc>
          <w:tcPr>
            <w:tcW w:w="2716" w:type="dxa"/>
            <w:shd w:val="clear" w:color="auto" w:fill="FFF2CC" w:themeFill="accent4" w:themeFillTint="33"/>
          </w:tcPr>
          <w:p w14:paraId="2A6830BD" w14:textId="7ADB02A2" w:rsidR="00180664" w:rsidRPr="00E46E95" w:rsidRDefault="00180664" w:rsidP="00CF348B">
            <w:pPr>
              <w:rPr>
                <w:szCs w:val="22"/>
              </w:rPr>
            </w:pPr>
            <w:r>
              <w:t>pat</w:t>
            </w:r>
            <w:r w:rsidRPr="00E46E95">
              <w:t>_noi_sig</w:t>
            </w:r>
          </w:p>
        </w:tc>
        <w:tc>
          <w:tcPr>
            <w:tcW w:w="6310" w:type="dxa"/>
            <w:shd w:val="clear" w:color="auto" w:fill="FFF2CC" w:themeFill="accent4" w:themeFillTint="33"/>
          </w:tcPr>
          <w:p w14:paraId="7A227D40" w14:textId="5179E3E0" w:rsidR="00180664" w:rsidRPr="009161E3" w:rsidRDefault="00180664" w:rsidP="00CF348B">
            <w:pPr>
              <w:rPr>
                <w:szCs w:val="22"/>
              </w:rPr>
            </w:pPr>
            <w:r>
              <w:rPr>
                <w:szCs w:val="22"/>
              </w:rPr>
              <w:t>Speckling blur</w:t>
            </w:r>
            <w:r w:rsidR="004D0480">
              <w:rPr>
                <w:szCs w:val="22"/>
              </w:rPr>
              <w:t>.</w:t>
            </w:r>
          </w:p>
        </w:tc>
      </w:tr>
      <w:tr w:rsidR="00180664" w14:paraId="35D52C38" w14:textId="77777777" w:rsidTr="00180664">
        <w:tc>
          <w:tcPr>
            <w:tcW w:w="2716" w:type="dxa"/>
            <w:shd w:val="clear" w:color="auto" w:fill="FFF2CC" w:themeFill="accent4" w:themeFillTint="33"/>
          </w:tcPr>
          <w:p w14:paraId="6B59710A" w14:textId="2A0805B5" w:rsidR="00180664" w:rsidRPr="00E46E95" w:rsidRDefault="00180664" w:rsidP="00CF348B">
            <w:pPr>
              <w:rPr>
                <w:szCs w:val="22"/>
              </w:rPr>
            </w:pPr>
            <w:r>
              <w:t>pat</w:t>
            </w:r>
            <w:r w:rsidRPr="00E46E95">
              <w:t>_noi_thr</w:t>
            </w:r>
          </w:p>
        </w:tc>
        <w:tc>
          <w:tcPr>
            <w:tcW w:w="6310" w:type="dxa"/>
            <w:shd w:val="clear" w:color="auto" w:fill="FFF2CC" w:themeFill="accent4" w:themeFillTint="33"/>
          </w:tcPr>
          <w:p w14:paraId="6152856A" w14:textId="6BFC4C4C" w:rsidR="00180664" w:rsidRPr="009161E3" w:rsidRDefault="00180664" w:rsidP="00CF348B">
            <w:pPr>
              <w:rPr>
                <w:szCs w:val="22"/>
              </w:rPr>
            </w:pPr>
            <w:r>
              <w:rPr>
                <w:szCs w:val="22"/>
              </w:rPr>
              <w:t>Threshold for speckles</w:t>
            </w:r>
            <w:r w:rsidR="004D0480">
              <w:rPr>
                <w:szCs w:val="22"/>
              </w:rPr>
              <w:t>.</w:t>
            </w:r>
          </w:p>
        </w:tc>
      </w:tr>
      <w:tr w:rsidR="00180664" w14:paraId="50F019E1" w14:textId="77777777" w:rsidTr="00CF348B">
        <w:tc>
          <w:tcPr>
            <w:tcW w:w="2716" w:type="dxa"/>
            <w:shd w:val="clear" w:color="auto" w:fill="FFE599" w:themeFill="accent4" w:themeFillTint="66"/>
          </w:tcPr>
          <w:p w14:paraId="4E0E2BB9" w14:textId="77777777" w:rsidR="00180664" w:rsidRPr="00E46E95" w:rsidRDefault="00180664" w:rsidP="00CF348B">
            <w:pPr>
              <w:rPr>
                <w:rFonts w:ascii="Calibri" w:hAnsi="Calibri"/>
                <w:color w:val="000000"/>
                <w:szCs w:val="22"/>
              </w:rPr>
            </w:pPr>
            <w:r w:rsidRPr="00E46E95">
              <w:t>pat_mc1_xcd</w:t>
            </w:r>
          </w:p>
        </w:tc>
        <w:tc>
          <w:tcPr>
            <w:tcW w:w="6310" w:type="dxa"/>
            <w:shd w:val="clear" w:color="auto" w:fill="FFE599" w:themeFill="accent4" w:themeFillTint="66"/>
          </w:tcPr>
          <w:p w14:paraId="10B027B6" w14:textId="345908C3" w:rsidR="00180664" w:rsidRPr="009161E3" w:rsidRDefault="00180664" w:rsidP="00CF348B">
            <w:pPr>
              <w:rPr>
                <w:szCs w:val="22"/>
              </w:rPr>
            </w:pPr>
            <w:r>
              <w:rPr>
                <w:szCs w:val="22"/>
              </w:rPr>
              <w:t>Maculation 1 x coordinate</w:t>
            </w:r>
            <w:r w:rsidR="004D0480">
              <w:rPr>
                <w:szCs w:val="22"/>
              </w:rPr>
              <w:t>.</w:t>
            </w:r>
          </w:p>
        </w:tc>
      </w:tr>
      <w:tr w:rsidR="00180664" w14:paraId="791BE592" w14:textId="77777777" w:rsidTr="00CF348B">
        <w:tc>
          <w:tcPr>
            <w:tcW w:w="2716" w:type="dxa"/>
            <w:shd w:val="clear" w:color="auto" w:fill="FFE599" w:themeFill="accent4" w:themeFillTint="66"/>
          </w:tcPr>
          <w:p w14:paraId="261D9F63" w14:textId="77777777" w:rsidR="00180664" w:rsidRPr="00E46E95" w:rsidRDefault="00180664" w:rsidP="00CF348B">
            <w:pPr>
              <w:rPr>
                <w:szCs w:val="22"/>
              </w:rPr>
            </w:pPr>
            <w:r w:rsidRPr="00E46E95">
              <w:t>pat_mc1_ycd</w:t>
            </w:r>
          </w:p>
        </w:tc>
        <w:tc>
          <w:tcPr>
            <w:tcW w:w="6310" w:type="dxa"/>
            <w:shd w:val="clear" w:color="auto" w:fill="FFE599" w:themeFill="accent4" w:themeFillTint="66"/>
          </w:tcPr>
          <w:p w14:paraId="597859DA" w14:textId="6BAF83F5" w:rsidR="00180664" w:rsidRDefault="00180664" w:rsidP="00CF348B">
            <w:pPr>
              <w:rPr>
                <w:szCs w:val="22"/>
              </w:rPr>
            </w:pPr>
            <w:r>
              <w:rPr>
                <w:szCs w:val="22"/>
              </w:rPr>
              <w:t>Maculation 1 y coordinate</w:t>
            </w:r>
            <w:r w:rsidR="004D0480">
              <w:rPr>
                <w:szCs w:val="22"/>
              </w:rPr>
              <w:t>.</w:t>
            </w:r>
          </w:p>
        </w:tc>
      </w:tr>
      <w:tr w:rsidR="00180664" w14:paraId="1362C501" w14:textId="77777777" w:rsidTr="00CF348B">
        <w:tc>
          <w:tcPr>
            <w:tcW w:w="2716" w:type="dxa"/>
            <w:shd w:val="clear" w:color="auto" w:fill="FFE599" w:themeFill="accent4" w:themeFillTint="66"/>
          </w:tcPr>
          <w:p w14:paraId="3E430907" w14:textId="77777777" w:rsidR="00180664" w:rsidRPr="00E46E95" w:rsidRDefault="00180664" w:rsidP="00CF348B">
            <w:pPr>
              <w:rPr>
                <w:rFonts w:ascii="Calibri" w:hAnsi="Calibri"/>
                <w:color w:val="000000"/>
                <w:szCs w:val="22"/>
              </w:rPr>
            </w:pPr>
            <w:r w:rsidRPr="00E46E95">
              <w:t>pat_mc1_thr</w:t>
            </w:r>
          </w:p>
        </w:tc>
        <w:tc>
          <w:tcPr>
            <w:tcW w:w="6310" w:type="dxa"/>
            <w:shd w:val="clear" w:color="auto" w:fill="FFE599" w:themeFill="accent4" w:themeFillTint="66"/>
          </w:tcPr>
          <w:p w14:paraId="2CBE161B" w14:textId="1D170804" w:rsidR="00180664" w:rsidRPr="009161E3" w:rsidRDefault="00180664" w:rsidP="00CF348B">
            <w:pPr>
              <w:rPr>
                <w:szCs w:val="22"/>
              </w:rPr>
            </w:pPr>
            <w:r>
              <w:rPr>
                <w:szCs w:val="22"/>
              </w:rPr>
              <w:t>Maculation 1 threshold</w:t>
            </w:r>
            <w:r w:rsidR="004D0480">
              <w:rPr>
                <w:szCs w:val="22"/>
              </w:rPr>
              <w:t>.</w:t>
            </w:r>
          </w:p>
        </w:tc>
      </w:tr>
      <w:tr w:rsidR="00180664" w14:paraId="1DDB3AEA" w14:textId="77777777" w:rsidTr="00CF348B">
        <w:tc>
          <w:tcPr>
            <w:tcW w:w="2716" w:type="dxa"/>
            <w:shd w:val="clear" w:color="auto" w:fill="FFE599" w:themeFill="accent4" w:themeFillTint="66"/>
          </w:tcPr>
          <w:p w14:paraId="4F2C7DDF" w14:textId="77777777" w:rsidR="00180664" w:rsidRPr="00E46E95" w:rsidRDefault="00180664" w:rsidP="00CF348B">
            <w:pPr>
              <w:rPr>
                <w:rFonts w:ascii="Calibri" w:hAnsi="Calibri"/>
                <w:color w:val="000000"/>
                <w:szCs w:val="22"/>
              </w:rPr>
            </w:pPr>
            <w:r w:rsidRPr="00E46E95">
              <w:t>pat_mc1_sig</w:t>
            </w:r>
          </w:p>
        </w:tc>
        <w:tc>
          <w:tcPr>
            <w:tcW w:w="6310" w:type="dxa"/>
            <w:shd w:val="clear" w:color="auto" w:fill="FFE599" w:themeFill="accent4" w:themeFillTint="66"/>
          </w:tcPr>
          <w:p w14:paraId="78E5AAED" w14:textId="0C37DFF7" w:rsidR="00180664" w:rsidRPr="009161E3" w:rsidRDefault="00180664" w:rsidP="00CF348B">
            <w:pPr>
              <w:rPr>
                <w:szCs w:val="22"/>
              </w:rPr>
            </w:pPr>
            <w:r>
              <w:rPr>
                <w:szCs w:val="22"/>
              </w:rPr>
              <w:t>Maculation 1 sigma</w:t>
            </w:r>
            <w:r w:rsidR="004D0480">
              <w:rPr>
                <w:szCs w:val="22"/>
              </w:rPr>
              <w:t>.</w:t>
            </w:r>
          </w:p>
        </w:tc>
      </w:tr>
      <w:tr w:rsidR="00180664" w14:paraId="40CF8E53" w14:textId="77777777" w:rsidTr="00CF348B">
        <w:tc>
          <w:tcPr>
            <w:tcW w:w="2716" w:type="dxa"/>
            <w:shd w:val="clear" w:color="auto" w:fill="FFE599" w:themeFill="accent4" w:themeFillTint="66"/>
          </w:tcPr>
          <w:p w14:paraId="7E6FDD60" w14:textId="77777777" w:rsidR="00180664" w:rsidRPr="00E46E95" w:rsidRDefault="00180664" w:rsidP="00CF348B">
            <w:pPr>
              <w:rPr>
                <w:rFonts w:ascii="Calibri" w:hAnsi="Calibri"/>
                <w:color w:val="000000"/>
                <w:szCs w:val="22"/>
              </w:rPr>
            </w:pPr>
            <w:r w:rsidRPr="00E46E95">
              <w:t>pat_mc1_med</w:t>
            </w:r>
          </w:p>
        </w:tc>
        <w:tc>
          <w:tcPr>
            <w:tcW w:w="6310" w:type="dxa"/>
            <w:shd w:val="clear" w:color="auto" w:fill="FFE599" w:themeFill="accent4" w:themeFillTint="66"/>
          </w:tcPr>
          <w:p w14:paraId="248C98D3" w14:textId="32242608" w:rsidR="00180664" w:rsidRPr="009161E3" w:rsidRDefault="00180664" w:rsidP="00CF348B">
            <w:pPr>
              <w:rPr>
                <w:szCs w:val="22"/>
              </w:rPr>
            </w:pPr>
            <w:r>
              <w:rPr>
                <w:szCs w:val="22"/>
              </w:rPr>
              <w:t>Maculation 1 median filter (creates splattered pattern)</w:t>
            </w:r>
            <w:r w:rsidR="004D0480">
              <w:rPr>
                <w:szCs w:val="22"/>
              </w:rPr>
              <w:t>.</w:t>
            </w:r>
          </w:p>
        </w:tc>
      </w:tr>
      <w:tr w:rsidR="00180664" w14:paraId="5C0941AC" w14:textId="77777777" w:rsidTr="00CF348B">
        <w:tc>
          <w:tcPr>
            <w:tcW w:w="2716" w:type="dxa"/>
            <w:shd w:val="clear" w:color="auto" w:fill="FFE599" w:themeFill="accent4" w:themeFillTint="66"/>
          </w:tcPr>
          <w:p w14:paraId="7593DE6A" w14:textId="77777777" w:rsidR="00180664" w:rsidRPr="00E46E95" w:rsidRDefault="00180664" w:rsidP="00CF348B">
            <w:pPr>
              <w:rPr>
                <w:rFonts w:ascii="Calibri" w:hAnsi="Calibri"/>
                <w:color w:val="000000"/>
                <w:szCs w:val="22"/>
              </w:rPr>
            </w:pPr>
            <w:r w:rsidRPr="00E46E95">
              <w:t>pat_mc1_noi</w:t>
            </w:r>
          </w:p>
        </w:tc>
        <w:tc>
          <w:tcPr>
            <w:tcW w:w="6310" w:type="dxa"/>
            <w:shd w:val="clear" w:color="auto" w:fill="FFE599" w:themeFill="accent4" w:themeFillTint="66"/>
          </w:tcPr>
          <w:p w14:paraId="44C887A9" w14:textId="613BC1CA" w:rsidR="00180664" w:rsidRPr="009161E3" w:rsidRDefault="00180664" w:rsidP="00CF348B">
            <w:pPr>
              <w:rPr>
                <w:szCs w:val="22"/>
              </w:rPr>
            </w:pPr>
            <w:r>
              <w:rPr>
                <w:szCs w:val="22"/>
              </w:rPr>
              <w:t>Maculation 1 additional noise</w:t>
            </w:r>
            <w:r w:rsidR="004D0480">
              <w:rPr>
                <w:szCs w:val="22"/>
              </w:rPr>
              <w:t>.</w:t>
            </w:r>
          </w:p>
        </w:tc>
      </w:tr>
      <w:tr w:rsidR="00180664" w14:paraId="1F4DAE53" w14:textId="77777777" w:rsidTr="00CF348B">
        <w:tc>
          <w:tcPr>
            <w:tcW w:w="2716" w:type="dxa"/>
            <w:shd w:val="clear" w:color="auto" w:fill="FFF2CC" w:themeFill="accent4" w:themeFillTint="33"/>
          </w:tcPr>
          <w:p w14:paraId="6A29572C" w14:textId="77777777" w:rsidR="00180664" w:rsidRPr="00E46E95" w:rsidRDefault="00180664" w:rsidP="00CF348B">
            <w:pPr>
              <w:rPr>
                <w:szCs w:val="22"/>
              </w:rPr>
            </w:pPr>
            <w:r w:rsidRPr="00E46E95">
              <w:t>pat_grd_blr</w:t>
            </w:r>
          </w:p>
        </w:tc>
        <w:tc>
          <w:tcPr>
            <w:tcW w:w="6310" w:type="dxa"/>
            <w:shd w:val="clear" w:color="auto" w:fill="FFF2CC" w:themeFill="accent4" w:themeFillTint="33"/>
          </w:tcPr>
          <w:p w14:paraId="4F021E35" w14:textId="6092CADD" w:rsidR="00180664" w:rsidRPr="009161E3" w:rsidRDefault="00180664" w:rsidP="00CF348B">
            <w:pPr>
              <w:rPr>
                <w:szCs w:val="22"/>
              </w:rPr>
            </w:pPr>
            <w:r>
              <w:rPr>
                <w:szCs w:val="22"/>
              </w:rPr>
              <w:t>Gradient sigma</w:t>
            </w:r>
            <w:r w:rsidR="004D0480">
              <w:rPr>
                <w:szCs w:val="22"/>
              </w:rPr>
              <w:t>.</w:t>
            </w:r>
          </w:p>
        </w:tc>
      </w:tr>
      <w:tr w:rsidR="00180664" w14:paraId="41CCD992" w14:textId="77777777" w:rsidTr="00CF348B">
        <w:tc>
          <w:tcPr>
            <w:tcW w:w="2716" w:type="dxa"/>
            <w:shd w:val="clear" w:color="auto" w:fill="FFF2CC" w:themeFill="accent4" w:themeFillTint="33"/>
          </w:tcPr>
          <w:p w14:paraId="02255C2E" w14:textId="77777777" w:rsidR="00180664" w:rsidRPr="00E46E95" w:rsidRDefault="00180664" w:rsidP="00CF348B">
            <w:pPr>
              <w:rPr>
                <w:szCs w:val="22"/>
              </w:rPr>
            </w:pPr>
            <w:r w:rsidRPr="00E46E95">
              <w:t>pat_grd_hgt</w:t>
            </w:r>
          </w:p>
        </w:tc>
        <w:tc>
          <w:tcPr>
            <w:tcW w:w="6310" w:type="dxa"/>
            <w:shd w:val="clear" w:color="auto" w:fill="FFF2CC" w:themeFill="accent4" w:themeFillTint="33"/>
          </w:tcPr>
          <w:p w14:paraId="6E4E02C3" w14:textId="77777777" w:rsidR="00180664" w:rsidRPr="009161E3" w:rsidRDefault="00180664" w:rsidP="00CF348B">
            <w:pPr>
              <w:rPr>
                <w:szCs w:val="22"/>
              </w:rPr>
            </w:pPr>
            <w:r>
              <w:rPr>
                <w:szCs w:val="22"/>
              </w:rPr>
              <w:t>Gradient height</w:t>
            </w:r>
            <w:r w:rsidRPr="009161E3">
              <w:rPr>
                <w:szCs w:val="22"/>
              </w:rPr>
              <w:t>.</w:t>
            </w:r>
          </w:p>
        </w:tc>
      </w:tr>
      <w:tr w:rsidR="00180664" w14:paraId="70360A4E" w14:textId="77777777" w:rsidTr="00CF348B">
        <w:tc>
          <w:tcPr>
            <w:tcW w:w="2716" w:type="dxa"/>
            <w:tcBorders>
              <w:bottom w:val="nil"/>
            </w:tcBorders>
            <w:shd w:val="clear" w:color="auto" w:fill="FFF2CC" w:themeFill="accent4" w:themeFillTint="33"/>
          </w:tcPr>
          <w:p w14:paraId="6AC381A4" w14:textId="77777777" w:rsidR="00180664" w:rsidRPr="00E46E95" w:rsidRDefault="00180664" w:rsidP="00CF348B">
            <w:pPr>
              <w:rPr>
                <w:szCs w:val="22"/>
              </w:rPr>
            </w:pPr>
            <w:r w:rsidRPr="00E46E95">
              <w:t>pat_grd_lng</w:t>
            </w:r>
          </w:p>
        </w:tc>
        <w:tc>
          <w:tcPr>
            <w:tcW w:w="6310" w:type="dxa"/>
            <w:tcBorders>
              <w:bottom w:val="nil"/>
            </w:tcBorders>
            <w:shd w:val="clear" w:color="auto" w:fill="FFF2CC" w:themeFill="accent4" w:themeFillTint="33"/>
          </w:tcPr>
          <w:p w14:paraId="695154FB" w14:textId="3FE7E3E0" w:rsidR="00180664" w:rsidRPr="009161E3" w:rsidRDefault="00180664" w:rsidP="00CF348B">
            <w:pPr>
              <w:rPr>
                <w:szCs w:val="22"/>
              </w:rPr>
            </w:pPr>
            <w:r>
              <w:rPr>
                <w:szCs w:val="22"/>
              </w:rPr>
              <w:t>Gradient length</w:t>
            </w:r>
            <w:r w:rsidR="004D0480">
              <w:rPr>
                <w:szCs w:val="22"/>
              </w:rPr>
              <w:t>.</w:t>
            </w:r>
          </w:p>
        </w:tc>
      </w:tr>
      <w:tr w:rsidR="00180664" w14:paraId="021F7BD4" w14:textId="77777777" w:rsidTr="00CF348B">
        <w:tc>
          <w:tcPr>
            <w:tcW w:w="2716" w:type="dxa"/>
            <w:tcBorders>
              <w:top w:val="nil"/>
              <w:bottom w:val="nil"/>
            </w:tcBorders>
            <w:shd w:val="clear" w:color="auto" w:fill="FFF2CC" w:themeFill="accent4" w:themeFillTint="33"/>
          </w:tcPr>
          <w:p w14:paraId="64364C78" w14:textId="77777777" w:rsidR="00180664" w:rsidRPr="00E46E95" w:rsidRDefault="00180664" w:rsidP="00CF348B">
            <w:pPr>
              <w:rPr>
                <w:szCs w:val="22"/>
              </w:rPr>
            </w:pPr>
            <w:r w:rsidRPr="00E46E95">
              <w:t>pat_grd_int</w:t>
            </w:r>
          </w:p>
        </w:tc>
        <w:tc>
          <w:tcPr>
            <w:tcW w:w="6310" w:type="dxa"/>
            <w:tcBorders>
              <w:top w:val="nil"/>
              <w:bottom w:val="nil"/>
            </w:tcBorders>
            <w:shd w:val="clear" w:color="auto" w:fill="FFF2CC" w:themeFill="accent4" w:themeFillTint="33"/>
          </w:tcPr>
          <w:p w14:paraId="1220746F" w14:textId="67EC52DF" w:rsidR="00180664" w:rsidRPr="009161E3" w:rsidRDefault="00180664" w:rsidP="00CF348B">
            <w:pPr>
              <w:rPr>
                <w:szCs w:val="22"/>
              </w:rPr>
            </w:pPr>
            <w:r>
              <w:rPr>
                <w:szCs w:val="22"/>
              </w:rPr>
              <w:t>Gradient intensity</w:t>
            </w:r>
            <w:r w:rsidR="004D0480">
              <w:rPr>
                <w:szCs w:val="22"/>
              </w:rPr>
              <w:t>.</w:t>
            </w:r>
          </w:p>
        </w:tc>
      </w:tr>
      <w:tr w:rsidR="00180664" w14:paraId="50F65112" w14:textId="77777777" w:rsidTr="00CF348B">
        <w:tc>
          <w:tcPr>
            <w:tcW w:w="2716" w:type="dxa"/>
            <w:tcBorders>
              <w:top w:val="nil"/>
            </w:tcBorders>
            <w:shd w:val="clear" w:color="auto" w:fill="FFE599" w:themeFill="accent4" w:themeFillTint="66"/>
          </w:tcPr>
          <w:p w14:paraId="0CDE1BA8" w14:textId="77777777" w:rsidR="00180664" w:rsidRPr="00E46E95" w:rsidRDefault="00180664" w:rsidP="00CF348B">
            <w:pPr>
              <w:rPr>
                <w:szCs w:val="22"/>
              </w:rPr>
            </w:pPr>
            <w:r w:rsidRPr="00E46E95">
              <w:t>pat_mc2_xcd</w:t>
            </w:r>
          </w:p>
        </w:tc>
        <w:tc>
          <w:tcPr>
            <w:tcW w:w="6310" w:type="dxa"/>
            <w:tcBorders>
              <w:top w:val="nil"/>
            </w:tcBorders>
            <w:shd w:val="clear" w:color="auto" w:fill="FFE599" w:themeFill="accent4" w:themeFillTint="66"/>
          </w:tcPr>
          <w:p w14:paraId="3FD7B2E2" w14:textId="78E621DE" w:rsidR="00180664" w:rsidRPr="009161E3" w:rsidRDefault="00180664" w:rsidP="00CF348B">
            <w:pPr>
              <w:rPr>
                <w:szCs w:val="22"/>
              </w:rPr>
            </w:pPr>
            <w:r>
              <w:rPr>
                <w:szCs w:val="22"/>
              </w:rPr>
              <w:t>Maculation 2 x coordinate</w:t>
            </w:r>
            <w:r w:rsidR="004D0480">
              <w:rPr>
                <w:szCs w:val="22"/>
              </w:rPr>
              <w:t>.</w:t>
            </w:r>
          </w:p>
        </w:tc>
      </w:tr>
      <w:tr w:rsidR="00180664" w14:paraId="0D4DFDF4" w14:textId="77777777" w:rsidTr="00CF348B">
        <w:tc>
          <w:tcPr>
            <w:tcW w:w="2716" w:type="dxa"/>
            <w:shd w:val="clear" w:color="auto" w:fill="FFE599" w:themeFill="accent4" w:themeFillTint="66"/>
          </w:tcPr>
          <w:p w14:paraId="14910D50" w14:textId="77777777" w:rsidR="00180664" w:rsidRPr="00E46E95" w:rsidRDefault="00180664" w:rsidP="00CF348B">
            <w:pPr>
              <w:rPr>
                <w:rFonts w:ascii="Calibri" w:hAnsi="Calibri"/>
                <w:color w:val="000000"/>
                <w:szCs w:val="22"/>
              </w:rPr>
            </w:pPr>
            <w:r w:rsidRPr="00E46E95">
              <w:t>pat_mc2_ycd</w:t>
            </w:r>
          </w:p>
        </w:tc>
        <w:tc>
          <w:tcPr>
            <w:tcW w:w="6310" w:type="dxa"/>
            <w:shd w:val="clear" w:color="auto" w:fill="FFE599" w:themeFill="accent4" w:themeFillTint="66"/>
          </w:tcPr>
          <w:p w14:paraId="1BB86D83" w14:textId="7CE64C4F" w:rsidR="00180664" w:rsidRPr="009161E3" w:rsidRDefault="00180664" w:rsidP="00CF348B">
            <w:pPr>
              <w:rPr>
                <w:szCs w:val="22"/>
              </w:rPr>
            </w:pPr>
            <w:r>
              <w:rPr>
                <w:szCs w:val="22"/>
              </w:rPr>
              <w:t>Maculation 2 y coordinate</w:t>
            </w:r>
            <w:r w:rsidR="004D0480">
              <w:rPr>
                <w:szCs w:val="22"/>
              </w:rPr>
              <w:t>.</w:t>
            </w:r>
          </w:p>
        </w:tc>
      </w:tr>
      <w:tr w:rsidR="00180664" w14:paraId="39E594EB" w14:textId="77777777" w:rsidTr="00CF348B">
        <w:tc>
          <w:tcPr>
            <w:tcW w:w="2716" w:type="dxa"/>
            <w:shd w:val="clear" w:color="auto" w:fill="FFE599" w:themeFill="accent4" w:themeFillTint="66"/>
          </w:tcPr>
          <w:p w14:paraId="0414386F" w14:textId="77777777" w:rsidR="00180664" w:rsidRPr="00E46E95" w:rsidRDefault="00180664" w:rsidP="00CF348B">
            <w:pPr>
              <w:rPr>
                <w:szCs w:val="22"/>
              </w:rPr>
            </w:pPr>
            <w:r w:rsidRPr="00E46E95">
              <w:t>pat_mc2_sig</w:t>
            </w:r>
          </w:p>
        </w:tc>
        <w:tc>
          <w:tcPr>
            <w:tcW w:w="6310" w:type="dxa"/>
            <w:shd w:val="clear" w:color="auto" w:fill="FFE599" w:themeFill="accent4" w:themeFillTint="66"/>
          </w:tcPr>
          <w:p w14:paraId="16C5B60B" w14:textId="3C52A0DC" w:rsidR="00180664" w:rsidRPr="009161E3" w:rsidRDefault="00180664" w:rsidP="00CF348B">
            <w:pPr>
              <w:rPr>
                <w:szCs w:val="22"/>
              </w:rPr>
            </w:pPr>
            <w:r>
              <w:rPr>
                <w:szCs w:val="22"/>
              </w:rPr>
              <w:t>Maculation 2 sigma</w:t>
            </w:r>
            <w:r w:rsidR="004D0480">
              <w:rPr>
                <w:szCs w:val="22"/>
              </w:rPr>
              <w:t>.</w:t>
            </w:r>
          </w:p>
        </w:tc>
      </w:tr>
      <w:tr w:rsidR="00180664" w14:paraId="71E138A6" w14:textId="77777777" w:rsidTr="00CF348B">
        <w:tc>
          <w:tcPr>
            <w:tcW w:w="2716" w:type="dxa"/>
            <w:shd w:val="clear" w:color="auto" w:fill="FFE599" w:themeFill="accent4" w:themeFillTint="66"/>
          </w:tcPr>
          <w:p w14:paraId="378EDBCE" w14:textId="77777777" w:rsidR="00180664" w:rsidRPr="00E46E95" w:rsidRDefault="00180664" w:rsidP="00CF348B">
            <w:pPr>
              <w:rPr>
                <w:szCs w:val="22"/>
              </w:rPr>
            </w:pPr>
            <w:r w:rsidRPr="00E46E95">
              <w:t>pat_mc2_thr</w:t>
            </w:r>
          </w:p>
        </w:tc>
        <w:tc>
          <w:tcPr>
            <w:tcW w:w="6310" w:type="dxa"/>
            <w:shd w:val="clear" w:color="auto" w:fill="FFE599" w:themeFill="accent4" w:themeFillTint="66"/>
          </w:tcPr>
          <w:p w14:paraId="7E933EE8" w14:textId="2C824AAF" w:rsidR="00180664" w:rsidRPr="009161E3" w:rsidRDefault="00180664" w:rsidP="00CF348B">
            <w:pPr>
              <w:rPr>
                <w:szCs w:val="22"/>
              </w:rPr>
            </w:pPr>
            <w:r>
              <w:rPr>
                <w:szCs w:val="22"/>
              </w:rPr>
              <w:t>Maculation 2 threshold</w:t>
            </w:r>
            <w:r w:rsidR="004D0480">
              <w:rPr>
                <w:szCs w:val="22"/>
              </w:rPr>
              <w:t>.</w:t>
            </w:r>
          </w:p>
        </w:tc>
      </w:tr>
      <w:tr w:rsidR="00180664" w14:paraId="234F4987" w14:textId="77777777" w:rsidTr="00CF348B">
        <w:tc>
          <w:tcPr>
            <w:tcW w:w="2716" w:type="dxa"/>
            <w:shd w:val="clear" w:color="auto" w:fill="FFE599" w:themeFill="accent4" w:themeFillTint="66"/>
          </w:tcPr>
          <w:p w14:paraId="68472792" w14:textId="77777777" w:rsidR="00180664" w:rsidRPr="00E46E95" w:rsidRDefault="00180664" w:rsidP="00CF348B">
            <w:pPr>
              <w:rPr>
                <w:rFonts w:ascii="Calibri" w:hAnsi="Calibri"/>
                <w:color w:val="000000"/>
                <w:szCs w:val="22"/>
              </w:rPr>
            </w:pPr>
            <w:r w:rsidRPr="00E46E95">
              <w:t>pat_mc2_rnw</w:t>
            </w:r>
          </w:p>
        </w:tc>
        <w:tc>
          <w:tcPr>
            <w:tcW w:w="6310" w:type="dxa"/>
            <w:shd w:val="clear" w:color="auto" w:fill="FFE599" w:themeFill="accent4" w:themeFillTint="66"/>
          </w:tcPr>
          <w:p w14:paraId="0CC60234" w14:textId="6FE63519" w:rsidR="00180664" w:rsidRPr="009161E3" w:rsidRDefault="00180664" w:rsidP="00CF348B">
            <w:pPr>
              <w:rPr>
                <w:szCs w:val="22"/>
              </w:rPr>
            </w:pPr>
            <w:r>
              <w:rPr>
                <w:szCs w:val="22"/>
              </w:rPr>
              <w:t xml:space="preserve">Maculation 2 random walk duration </w:t>
            </w:r>
            <w:r w:rsidR="004D0480">
              <w:rPr>
                <w:szCs w:val="22"/>
              </w:rPr>
              <w:t>(creates squiggle patterns).</w:t>
            </w:r>
          </w:p>
        </w:tc>
      </w:tr>
      <w:tr w:rsidR="004D0480" w14:paraId="6F6E967C" w14:textId="77777777" w:rsidTr="004D0480">
        <w:tc>
          <w:tcPr>
            <w:tcW w:w="2716" w:type="dxa"/>
            <w:shd w:val="clear" w:color="auto" w:fill="FFF2CC" w:themeFill="accent4" w:themeFillTint="33"/>
          </w:tcPr>
          <w:p w14:paraId="1FF27C9B" w14:textId="0A944264" w:rsidR="004D0480" w:rsidRPr="00E46E95" w:rsidRDefault="004D0480" w:rsidP="004D0480">
            <w:r w:rsidRPr="00E46E95">
              <w:t>pat_mac_noi</w:t>
            </w:r>
          </w:p>
        </w:tc>
        <w:tc>
          <w:tcPr>
            <w:tcW w:w="6310" w:type="dxa"/>
            <w:shd w:val="clear" w:color="auto" w:fill="FFF2CC" w:themeFill="accent4" w:themeFillTint="33"/>
          </w:tcPr>
          <w:p w14:paraId="34A31522" w14:textId="39B5AB2D" w:rsidR="004D0480" w:rsidRDefault="004D0480" w:rsidP="004D0480">
            <w:pPr>
              <w:rPr>
                <w:szCs w:val="22"/>
              </w:rPr>
            </w:pPr>
            <w:r>
              <w:rPr>
                <w:szCs w:val="22"/>
              </w:rPr>
              <w:t>Internal maculation noise.</w:t>
            </w:r>
          </w:p>
        </w:tc>
      </w:tr>
      <w:tr w:rsidR="004D0480" w14:paraId="46FB1CAE" w14:textId="77777777" w:rsidTr="004D0480">
        <w:tc>
          <w:tcPr>
            <w:tcW w:w="2716" w:type="dxa"/>
            <w:shd w:val="clear" w:color="auto" w:fill="FFF2CC" w:themeFill="accent4" w:themeFillTint="33"/>
          </w:tcPr>
          <w:p w14:paraId="0E37BE27" w14:textId="12FF825F" w:rsidR="004D0480" w:rsidRPr="00E46E95" w:rsidRDefault="004D0480" w:rsidP="004D0480">
            <w:r w:rsidRPr="00E46E95">
              <w:t>pat_mac_smg</w:t>
            </w:r>
          </w:p>
        </w:tc>
        <w:tc>
          <w:tcPr>
            <w:tcW w:w="6310" w:type="dxa"/>
            <w:shd w:val="clear" w:color="auto" w:fill="FFF2CC" w:themeFill="accent4" w:themeFillTint="33"/>
          </w:tcPr>
          <w:p w14:paraId="0B86A1D5" w14:textId="6F392D95" w:rsidR="004D0480" w:rsidRDefault="004D0480" w:rsidP="004D0480">
            <w:pPr>
              <w:rPr>
                <w:szCs w:val="22"/>
              </w:rPr>
            </w:pPr>
            <w:r>
              <w:rPr>
                <w:szCs w:val="22"/>
              </w:rPr>
              <w:t>External maculation smudging.</w:t>
            </w:r>
          </w:p>
        </w:tc>
      </w:tr>
      <w:tr w:rsidR="00180664" w14:paraId="3B8083DF" w14:textId="77777777" w:rsidTr="00CF348B">
        <w:tc>
          <w:tcPr>
            <w:tcW w:w="2716" w:type="dxa"/>
            <w:shd w:val="clear" w:color="auto" w:fill="ACB9CA" w:themeFill="text2" w:themeFillTint="66"/>
          </w:tcPr>
          <w:p w14:paraId="33C48235" w14:textId="77777777" w:rsidR="00180664" w:rsidRPr="00E46E95" w:rsidRDefault="00180664" w:rsidP="00CF348B">
            <w:pPr>
              <w:rPr>
                <w:rFonts w:ascii="Calibri" w:hAnsi="Calibri"/>
                <w:color w:val="000000"/>
                <w:szCs w:val="22"/>
              </w:rPr>
            </w:pPr>
            <w:r w:rsidRPr="00E46E95">
              <w:t>col_bkg_dep</w:t>
            </w:r>
          </w:p>
        </w:tc>
        <w:tc>
          <w:tcPr>
            <w:tcW w:w="6310" w:type="dxa"/>
            <w:shd w:val="clear" w:color="auto" w:fill="ACB9CA" w:themeFill="text2" w:themeFillTint="66"/>
          </w:tcPr>
          <w:p w14:paraId="14C3EDA5" w14:textId="187C42BC" w:rsidR="00180664" w:rsidRPr="009161E3" w:rsidRDefault="00180664" w:rsidP="00CF348B">
            <w:pPr>
              <w:rPr>
                <w:szCs w:val="22"/>
              </w:rPr>
            </w:pPr>
            <w:r>
              <w:rPr>
                <w:szCs w:val="22"/>
              </w:rPr>
              <w:t>Amount of pigment added to background</w:t>
            </w:r>
            <w:r w:rsidR="004D0480">
              <w:rPr>
                <w:szCs w:val="22"/>
              </w:rPr>
              <w:t>.</w:t>
            </w:r>
          </w:p>
        </w:tc>
      </w:tr>
      <w:tr w:rsidR="00180664" w14:paraId="46C1CCCC" w14:textId="77777777" w:rsidTr="00CF348B">
        <w:tc>
          <w:tcPr>
            <w:tcW w:w="2716" w:type="dxa"/>
            <w:shd w:val="clear" w:color="auto" w:fill="ACB9CA" w:themeFill="text2" w:themeFillTint="66"/>
          </w:tcPr>
          <w:p w14:paraId="4C4FCCF1" w14:textId="77777777" w:rsidR="00180664" w:rsidRPr="00E46E95" w:rsidRDefault="00180664" w:rsidP="00CF348B">
            <w:pPr>
              <w:rPr>
                <w:rFonts w:ascii="Calibri" w:hAnsi="Calibri"/>
                <w:color w:val="000000"/>
                <w:szCs w:val="22"/>
              </w:rPr>
            </w:pPr>
            <w:r w:rsidRPr="00E46E95">
              <w:t>col_bkg_pir</w:t>
            </w:r>
          </w:p>
        </w:tc>
        <w:tc>
          <w:tcPr>
            <w:tcW w:w="6310" w:type="dxa"/>
            <w:shd w:val="clear" w:color="auto" w:fill="ACB9CA" w:themeFill="text2" w:themeFillTint="66"/>
          </w:tcPr>
          <w:p w14:paraId="2C76059B" w14:textId="282ED382" w:rsidR="00180664" w:rsidRPr="009161E3" w:rsidRDefault="00180664" w:rsidP="00CF348B">
            <w:pPr>
              <w:rPr>
                <w:szCs w:val="22"/>
              </w:rPr>
            </w:pPr>
            <w:r>
              <w:rPr>
                <w:szCs w:val="22"/>
              </w:rPr>
              <w:t>Ratio of pigment added to background</w:t>
            </w:r>
            <w:r w:rsidR="004D0480">
              <w:rPr>
                <w:szCs w:val="22"/>
              </w:rPr>
              <w:t>.</w:t>
            </w:r>
          </w:p>
        </w:tc>
      </w:tr>
      <w:tr w:rsidR="00180664" w14:paraId="296C9372" w14:textId="77777777" w:rsidTr="00CF348B">
        <w:tc>
          <w:tcPr>
            <w:tcW w:w="2716" w:type="dxa"/>
            <w:shd w:val="clear" w:color="auto" w:fill="8496B0" w:themeFill="text2" w:themeFillTint="99"/>
          </w:tcPr>
          <w:p w14:paraId="13DA7E83" w14:textId="77777777" w:rsidR="00180664" w:rsidRPr="00E46E95" w:rsidRDefault="00180664" w:rsidP="00CF348B">
            <w:pPr>
              <w:rPr>
                <w:szCs w:val="22"/>
              </w:rPr>
            </w:pPr>
            <w:r w:rsidRPr="00E46E95">
              <w:t>col_pt1_dep</w:t>
            </w:r>
          </w:p>
        </w:tc>
        <w:tc>
          <w:tcPr>
            <w:tcW w:w="6310" w:type="dxa"/>
            <w:shd w:val="clear" w:color="auto" w:fill="8496B0" w:themeFill="text2" w:themeFillTint="99"/>
          </w:tcPr>
          <w:p w14:paraId="4034173F" w14:textId="62A37798" w:rsidR="00180664" w:rsidRPr="009161E3" w:rsidRDefault="00180664" w:rsidP="00CF348B">
            <w:pPr>
              <w:rPr>
                <w:szCs w:val="22"/>
              </w:rPr>
            </w:pPr>
            <w:r>
              <w:rPr>
                <w:szCs w:val="22"/>
              </w:rPr>
              <w:t>Amount of pigment added to maculation 1</w:t>
            </w:r>
            <w:r w:rsidR="004D0480">
              <w:rPr>
                <w:szCs w:val="22"/>
              </w:rPr>
              <w:t>.</w:t>
            </w:r>
          </w:p>
        </w:tc>
      </w:tr>
      <w:tr w:rsidR="00180664" w14:paraId="325756C2" w14:textId="77777777" w:rsidTr="00CF348B">
        <w:tc>
          <w:tcPr>
            <w:tcW w:w="2716" w:type="dxa"/>
            <w:shd w:val="clear" w:color="auto" w:fill="8496B0" w:themeFill="text2" w:themeFillTint="99"/>
          </w:tcPr>
          <w:p w14:paraId="456141CC" w14:textId="77777777" w:rsidR="00180664" w:rsidRPr="00E46E95" w:rsidRDefault="00180664" w:rsidP="00CF348B">
            <w:pPr>
              <w:rPr>
                <w:szCs w:val="22"/>
              </w:rPr>
            </w:pPr>
            <w:r w:rsidRPr="00E46E95">
              <w:t>col_pt1_pir</w:t>
            </w:r>
          </w:p>
        </w:tc>
        <w:tc>
          <w:tcPr>
            <w:tcW w:w="6310" w:type="dxa"/>
            <w:shd w:val="clear" w:color="auto" w:fill="8496B0" w:themeFill="text2" w:themeFillTint="99"/>
          </w:tcPr>
          <w:p w14:paraId="3F261097" w14:textId="53AD1CED" w:rsidR="00180664" w:rsidRPr="009161E3" w:rsidRDefault="00180664" w:rsidP="00CF348B">
            <w:pPr>
              <w:rPr>
                <w:szCs w:val="22"/>
              </w:rPr>
            </w:pPr>
            <w:r>
              <w:rPr>
                <w:szCs w:val="22"/>
              </w:rPr>
              <w:t>Ratio of pigment added to maculation 1</w:t>
            </w:r>
            <w:r w:rsidR="004D0480">
              <w:rPr>
                <w:szCs w:val="22"/>
              </w:rPr>
              <w:t>.</w:t>
            </w:r>
          </w:p>
        </w:tc>
      </w:tr>
      <w:tr w:rsidR="004D0480" w14:paraId="5F0030EC" w14:textId="77777777" w:rsidTr="00CF348B">
        <w:tc>
          <w:tcPr>
            <w:tcW w:w="2716" w:type="dxa"/>
            <w:shd w:val="clear" w:color="auto" w:fill="8496B0" w:themeFill="text2" w:themeFillTint="99"/>
          </w:tcPr>
          <w:p w14:paraId="463DC6E1" w14:textId="3FBB256C" w:rsidR="004D0480" w:rsidRPr="00E46E95" w:rsidRDefault="004D0480" w:rsidP="004D0480">
            <w:r w:rsidRPr="00E46E95">
              <w:t>col_pt1_rep</w:t>
            </w:r>
          </w:p>
        </w:tc>
        <w:tc>
          <w:tcPr>
            <w:tcW w:w="6310" w:type="dxa"/>
            <w:shd w:val="clear" w:color="auto" w:fill="8496B0" w:themeFill="text2" w:themeFillTint="99"/>
          </w:tcPr>
          <w:p w14:paraId="4B03772F" w14:textId="09976FBD" w:rsidR="004D0480" w:rsidRDefault="004D0480" w:rsidP="004D0480">
            <w:pPr>
              <w:rPr>
                <w:szCs w:val="22"/>
              </w:rPr>
            </w:pPr>
            <w:r>
              <w:rPr>
                <w:szCs w:val="22"/>
              </w:rPr>
              <w:t>Percentage of maculation 1 deposition in copied pattern.</w:t>
            </w:r>
          </w:p>
        </w:tc>
      </w:tr>
      <w:tr w:rsidR="004D0480" w14:paraId="7FF131B8" w14:textId="77777777" w:rsidTr="00CF348B">
        <w:tc>
          <w:tcPr>
            <w:tcW w:w="2716" w:type="dxa"/>
            <w:shd w:val="clear" w:color="auto" w:fill="ACB9CA" w:themeFill="text2" w:themeFillTint="66"/>
          </w:tcPr>
          <w:p w14:paraId="5BA82B83" w14:textId="77777777" w:rsidR="004D0480" w:rsidRPr="00E46E95" w:rsidRDefault="004D0480" w:rsidP="004D0480">
            <w:pPr>
              <w:rPr>
                <w:szCs w:val="22"/>
              </w:rPr>
            </w:pPr>
            <w:r w:rsidRPr="00E46E95">
              <w:t>col_pt2_dep</w:t>
            </w:r>
          </w:p>
        </w:tc>
        <w:tc>
          <w:tcPr>
            <w:tcW w:w="6310" w:type="dxa"/>
            <w:shd w:val="clear" w:color="auto" w:fill="ACB9CA" w:themeFill="text2" w:themeFillTint="66"/>
          </w:tcPr>
          <w:p w14:paraId="5D9A3507" w14:textId="3B810499" w:rsidR="004D0480" w:rsidRPr="009161E3" w:rsidRDefault="004D0480" w:rsidP="004D0480">
            <w:pPr>
              <w:rPr>
                <w:szCs w:val="22"/>
              </w:rPr>
            </w:pPr>
            <w:r>
              <w:rPr>
                <w:szCs w:val="22"/>
              </w:rPr>
              <w:t>Amount of pigment added to maculation 2.</w:t>
            </w:r>
          </w:p>
        </w:tc>
      </w:tr>
      <w:tr w:rsidR="004D0480" w14:paraId="1190CC80" w14:textId="77777777" w:rsidTr="00CF348B">
        <w:tc>
          <w:tcPr>
            <w:tcW w:w="2716" w:type="dxa"/>
            <w:shd w:val="clear" w:color="auto" w:fill="ACB9CA" w:themeFill="text2" w:themeFillTint="66"/>
          </w:tcPr>
          <w:p w14:paraId="630D5A6D" w14:textId="77777777" w:rsidR="004D0480" w:rsidRPr="00E46E95" w:rsidRDefault="004D0480" w:rsidP="004D0480">
            <w:pPr>
              <w:rPr>
                <w:szCs w:val="22"/>
              </w:rPr>
            </w:pPr>
            <w:r w:rsidRPr="00E46E95">
              <w:t>col_pt2_pir</w:t>
            </w:r>
          </w:p>
        </w:tc>
        <w:tc>
          <w:tcPr>
            <w:tcW w:w="6310" w:type="dxa"/>
            <w:shd w:val="clear" w:color="auto" w:fill="ACB9CA" w:themeFill="text2" w:themeFillTint="66"/>
          </w:tcPr>
          <w:p w14:paraId="1252E7BC" w14:textId="66289A16" w:rsidR="004D0480" w:rsidRPr="009161E3" w:rsidRDefault="004D0480" w:rsidP="004D0480">
            <w:pPr>
              <w:rPr>
                <w:szCs w:val="22"/>
              </w:rPr>
            </w:pPr>
            <w:r>
              <w:rPr>
                <w:szCs w:val="22"/>
              </w:rPr>
              <w:t>Ratio of pigment added to maculation 2.</w:t>
            </w:r>
          </w:p>
        </w:tc>
      </w:tr>
      <w:tr w:rsidR="004D0480" w14:paraId="377304A3" w14:textId="77777777" w:rsidTr="004D0480">
        <w:tc>
          <w:tcPr>
            <w:tcW w:w="2716" w:type="dxa"/>
            <w:shd w:val="clear" w:color="auto" w:fill="ACB9CA" w:themeFill="text2" w:themeFillTint="66"/>
          </w:tcPr>
          <w:p w14:paraId="1D52DDD6" w14:textId="77777777" w:rsidR="004D0480" w:rsidRPr="00E46E95" w:rsidRDefault="004D0480" w:rsidP="004D0480">
            <w:pPr>
              <w:rPr>
                <w:rFonts w:ascii="Calibri" w:hAnsi="Calibri"/>
                <w:color w:val="000000"/>
                <w:szCs w:val="22"/>
              </w:rPr>
            </w:pPr>
            <w:r w:rsidRPr="00E46E95">
              <w:t>col_pt2_rep</w:t>
            </w:r>
          </w:p>
        </w:tc>
        <w:tc>
          <w:tcPr>
            <w:tcW w:w="6310" w:type="dxa"/>
            <w:shd w:val="clear" w:color="auto" w:fill="ACB9CA" w:themeFill="text2" w:themeFillTint="66"/>
          </w:tcPr>
          <w:p w14:paraId="0F151929" w14:textId="373151FC" w:rsidR="004D0480" w:rsidRPr="009161E3" w:rsidRDefault="004D0480" w:rsidP="004D0480">
            <w:pPr>
              <w:rPr>
                <w:szCs w:val="22"/>
              </w:rPr>
            </w:pPr>
            <w:r>
              <w:rPr>
                <w:szCs w:val="22"/>
              </w:rPr>
              <w:t>Percentage of maculation 2 deposition in copied pattern.</w:t>
            </w:r>
          </w:p>
        </w:tc>
      </w:tr>
      <w:tr w:rsidR="004D0480" w14:paraId="4B873F0C" w14:textId="77777777" w:rsidTr="004D0480">
        <w:tc>
          <w:tcPr>
            <w:tcW w:w="2716" w:type="dxa"/>
            <w:shd w:val="clear" w:color="auto" w:fill="8496B0" w:themeFill="text2" w:themeFillTint="99"/>
          </w:tcPr>
          <w:p w14:paraId="3620A57B" w14:textId="75E56414" w:rsidR="004D0480" w:rsidRPr="00E46E95" w:rsidRDefault="00607C6D" w:rsidP="00607C6D">
            <w:pPr>
              <w:rPr>
                <w:rFonts w:ascii="Calibri" w:hAnsi="Calibri"/>
                <w:color w:val="000000"/>
                <w:szCs w:val="22"/>
              </w:rPr>
            </w:pPr>
            <w:r>
              <w:t>col</w:t>
            </w:r>
            <w:r w:rsidR="004D0480" w:rsidRPr="00E46E95">
              <w:t>_</w:t>
            </w:r>
            <w:r>
              <w:t>exp_lvl</w:t>
            </w:r>
          </w:p>
        </w:tc>
        <w:tc>
          <w:tcPr>
            <w:tcW w:w="6310" w:type="dxa"/>
            <w:shd w:val="clear" w:color="auto" w:fill="8496B0" w:themeFill="text2" w:themeFillTint="99"/>
          </w:tcPr>
          <w:p w14:paraId="1D7924D8" w14:textId="5F01DDB0" w:rsidR="004D0480" w:rsidRPr="009161E3" w:rsidRDefault="004D0480" w:rsidP="004D0480">
            <w:pPr>
              <w:rPr>
                <w:szCs w:val="22"/>
              </w:rPr>
            </w:pPr>
            <w:r>
              <w:rPr>
                <w:szCs w:val="22"/>
              </w:rPr>
              <w:t>Egg exposure.</w:t>
            </w:r>
          </w:p>
        </w:tc>
      </w:tr>
    </w:tbl>
    <w:p w14:paraId="04AA70EE" w14:textId="45D58999" w:rsidR="00180664" w:rsidRPr="00D330A0" w:rsidRDefault="00180664" w:rsidP="00180664"/>
    <w:p w14:paraId="4B71FF1E" w14:textId="34572109" w:rsidR="00180664" w:rsidRPr="00DD59A8" w:rsidRDefault="00DD59A8" w:rsidP="00DD59A8">
      <w:pPr>
        <w:pStyle w:val="NoSpacing"/>
        <w:rPr>
          <w:rFonts w:eastAsiaTheme="majorEastAsia"/>
        </w:rPr>
      </w:pPr>
      <w:r>
        <w:rPr>
          <w:rFonts w:eastAsiaTheme="majorEastAsia"/>
        </w:rPr>
        <w:t>Maculation</w:t>
      </w:r>
    </w:p>
    <w:p w14:paraId="21F74EB8" w14:textId="22292C64" w:rsidR="0073012C" w:rsidRDefault="00695BC9" w:rsidP="00695BC9">
      <w:r>
        <w:t xml:space="preserve">Unlike the other targets, </w:t>
      </w:r>
      <w:r w:rsidR="009161E3">
        <w:t xml:space="preserve">eggs </w:t>
      </w:r>
      <w:r>
        <w:t xml:space="preserve">use their own distinct pattern generation system based on egg maculation and </w:t>
      </w:r>
      <w:r w:rsidR="00E957BF">
        <w:t xml:space="preserve">pigment </w:t>
      </w:r>
      <w:r>
        <w:t>colour theory</w:t>
      </w:r>
      <w:r w:rsidR="00CD5AFE">
        <w:t xml:space="preserve"> </w:t>
      </w:r>
      <w:r w:rsidR="00CD5AFE">
        <w:fldChar w:fldCharType="begin"/>
      </w:r>
      <w:r w:rsidR="007F2084">
        <w:instrText xml:space="preserve"> ADDIN EN.CITE &lt;EndNote&gt;&lt;Cite&gt;&lt;Author&gt;Pike&lt;/Author&gt;&lt;Year&gt;2015&lt;/Year&gt;&lt;RecNum&gt;40&lt;/RecNum&gt;&lt;DisplayText&gt;(Pike, 2015, Pike, 2019)&lt;/DisplayText&gt;&lt;record&gt;&lt;rec-number&gt;40&lt;/rec-number&gt;&lt;foreign-keys&gt;&lt;key app="EN" db-id="dtvppp0wj99vxjevztg5dww09f0wzatafrxt" timestamp="1639349122" guid="49e2ebbc-15d6-4bb1-a0f0-7513438e25cd"&gt;40&lt;/key&gt;&lt;/foreign-keys&gt;&lt;ref-type name="Journal Article"&gt;17&lt;/ref-type&gt;&lt;contributors&gt;&lt;authors&gt;&lt;author&gt;Pike, Thomas W.&lt;/author&gt;&lt;/authors&gt;&lt;/contributors&gt;&lt;titles&gt;&lt;title&gt;Modelling Eggshell Maculation&lt;/title&gt;&lt;secondary-title&gt;Avian Biology Research&lt;/secondary-title&gt;&lt;/titles&gt;&lt;periodical&gt;&lt;full-title&gt;Avian Biology Research&lt;/full-title&gt;&lt;/periodical&gt;&lt;pages&gt;237-243&lt;/pages&gt;&lt;volume&gt;8&lt;/volume&gt;&lt;number&gt;4&lt;/number&gt;&lt;dates&gt;&lt;year&gt;2015&lt;/year&gt;&lt;pub-dates&gt;&lt;date&gt;2015/12/01&lt;/date&gt;&lt;/pub-dates&gt;&lt;/dates&gt;&lt;publisher&gt;SAGE Publications Ltd&lt;/publisher&gt;&lt;isbn&gt;1758-1559&lt;/isbn&gt;&lt;urls&gt;&lt;related-urls&gt;&lt;url&gt;https://doi.org/10.3184/175815515X14455297177037&lt;/url&gt;&lt;/related-urls&gt;&lt;/urls&gt;&lt;electronic-resource-num&gt;10.3184/175815515X14455297177037&lt;/electronic-resource-num&gt;&lt;access-date&gt;2021/02/09&lt;/access-date&gt;&lt;/record&gt;&lt;/Cite&gt;&lt;Cite&gt;&lt;Author&gt;Pike&lt;/Author&gt;&lt;Year&gt;2019&lt;/Year&gt;&lt;RecNum&gt;51&lt;/RecNum&gt;&lt;record&gt;&lt;rec-number&gt;51&lt;/rec-number&gt;&lt;foreign-keys&gt;&lt;key app="EN" db-id="tasrwezt5dfsfme92eqprrtox5aeszw5dxx9" timestamp="1612870093"&gt;51&lt;/key&gt;&lt;/foreign-keys&gt;&lt;ref-type name="Journal Article"&gt;17&lt;/ref-type&gt;&lt;contributors&gt;&lt;authors&gt;&lt;author&gt;Pike, Thomas W.&lt;/author&gt;&lt;/authors&gt;&lt;/contributors&gt;&lt;titles&gt;&lt;title&gt;Quantifying the maculation of avian eggs using eggshell geometry&lt;/title&gt;&lt;secondary-title&gt;Ibis&lt;/secondary-title&gt;&lt;/titles&gt;&lt;periodical&gt;&lt;full-title&gt;Ibis&lt;/full-title&gt;&lt;/periodical&gt;&lt;pages&gt;686-693&lt;/pages&gt;&lt;volume&gt;161&lt;/volume&gt;&lt;number&gt;3&lt;/number&gt;&lt;dates&gt;&lt;year&gt;2019&lt;/year&gt;&lt;/dates&gt;&lt;isbn&gt;0019-1019&lt;/isbn&gt;&lt;urls&gt;&lt;related-urls&gt;&lt;url&gt;https://onlinelibrary.wiley.com/doi/abs/10.1111/ibi.12708&lt;/url&gt;&lt;/related-urls&gt;&lt;/urls&gt;&lt;electronic-resource-num&gt;https://doi.org/10.1111/ibi.12708&lt;/electronic-resource-num&gt;&lt;/record&gt;&lt;/Cite&gt;&lt;/EndNote&gt;</w:instrText>
      </w:r>
      <w:r w:rsidR="00CD5AFE">
        <w:fldChar w:fldCharType="separate"/>
      </w:r>
      <w:r w:rsidR="00CD5AFE">
        <w:rPr>
          <w:noProof/>
        </w:rPr>
        <w:t>(Pike, 2015, Pike, 2019)</w:t>
      </w:r>
      <w:r w:rsidR="00CD5AFE">
        <w:fldChar w:fldCharType="end"/>
      </w:r>
      <w:r>
        <w:t>. Instead of using reaction-diffusion to generate the maculation</w:t>
      </w:r>
      <w:r w:rsidR="009161E3">
        <w:t>,</w:t>
      </w:r>
      <w:r>
        <w:t xml:space="preserve"> thresholding </w:t>
      </w:r>
      <w:r w:rsidR="003500B2">
        <w:t>Gaussian</w:t>
      </w:r>
      <w:r>
        <w:t xml:space="preserve"> noise and </w:t>
      </w:r>
      <w:r w:rsidR="003500B2">
        <w:t>Gaussian</w:t>
      </w:r>
      <w:r>
        <w:t xml:space="preserve"> blurred images</w:t>
      </w:r>
      <w:r w:rsidR="009161E3">
        <w:t xml:space="preserve"> are</w:t>
      </w:r>
      <w:r>
        <w:t xml:space="preserve"> used to create the speckled and spotted patterns of eggshells.</w:t>
      </w:r>
      <w:r w:rsidR="00402DDF">
        <w:t xml:space="preserve"> Like the reaction-diffusion a pattern sheet is used to reduce </w:t>
      </w:r>
      <w:r w:rsidR="009161E3">
        <w:t>generation</w:t>
      </w:r>
      <w:r w:rsidR="00402DDF">
        <w:t xml:space="preserve"> time and to improve heritability</w:t>
      </w:r>
      <w:r w:rsidR="00CF6CDE">
        <w:t xml:space="preserve"> (Figure </w:t>
      </w:r>
      <w:r w:rsidR="00DD59A8">
        <w:t>11</w:t>
      </w:r>
      <w:r w:rsidR="00CF6CDE">
        <w:t>)</w:t>
      </w:r>
      <w:r w:rsidR="00402DDF">
        <w:t xml:space="preserve">. </w:t>
      </w:r>
      <w:r w:rsidR="008E54F9">
        <w:t xml:space="preserve">This pattern sheet consists of a </w:t>
      </w:r>
      <w:r w:rsidR="009161E3">
        <w:t>1-dimensional</w:t>
      </w:r>
      <w:r w:rsidR="008E54F9">
        <w:t xml:space="preserve"> change in </w:t>
      </w:r>
      <w:r w:rsidR="003500B2">
        <w:t>Gaussian</w:t>
      </w:r>
      <w:r w:rsidR="008E54F9">
        <w:t xml:space="preserve"> noise where </w:t>
      </w:r>
      <w:r w:rsidR="003500B2">
        <w:t>Gaussian</w:t>
      </w:r>
      <w:r w:rsidR="008E54F9">
        <w:t xml:space="preserve"> noise increases along the y axis.</w:t>
      </w:r>
    </w:p>
    <w:p w14:paraId="25A2EA0E" w14:textId="11CA8EEA" w:rsidR="0073012C" w:rsidRDefault="0073012C" w:rsidP="00695BC9"/>
    <w:p w14:paraId="1EEEC5A9" w14:textId="73FEBF24" w:rsidR="00CF348B" w:rsidRDefault="0073012C" w:rsidP="0073012C">
      <w:r>
        <w:t>A gradient is applied to each pattern prior to thresholding to allow for the belted and pole concentrated patterns of eggs seen in birds. Spiral patterns are generated by applying random walk and copying the pattern to different locations</w:t>
      </w:r>
      <w:r w:rsidR="00CD5AFE">
        <w:t xml:space="preserve"> </w:t>
      </w:r>
      <w:r w:rsidR="00CD5AFE">
        <w:fldChar w:fldCharType="begin"/>
      </w:r>
      <w:r w:rsidR="007F2084">
        <w:instrText xml:space="preserve"> ADDIN EN.CITE &lt;EndNote&gt;&lt;Cite&gt;&lt;Author&gt;Pike&lt;/Author&gt;&lt;Year&gt;2015&lt;/Year&gt;&lt;RecNum&gt;40&lt;/RecNum&gt;&lt;DisplayText&gt;(Pike, 2015)&lt;/DisplayText&gt;&lt;record&gt;&lt;rec-number&gt;40&lt;/rec-number&gt;&lt;foreign-keys&gt;&lt;key app="EN" db-id="dtvppp0wj99vxjevztg5dww09f0wzatafrxt" timestamp="1639349122" guid="49e2ebbc-15d6-4bb1-a0f0-7513438e25cd"&gt;40&lt;/key&gt;&lt;/foreign-keys&gt;&lt;ref-type name="Journal Article"&gt;17&lt;/ref-type&gt;&lt;contributors&gt;&lt;authors&gt;&lt;author&gt;Pike, Thomas W.&lt;/author&gt;&lt;/authors&gt;&lt;/contributors&gt;&lt;titles&gt;&lt;title&gt;Modelling Eggshell Maculation&lt;/title&gt;&lt;secondary-title&gt;Avian Biology Research&lt;/secondary-title&gt;&lt;/titles&gt;&lt;periodical&gt;&lt;full-title&gt;Avian Biology Research&lt;/full-title&gt;&lt;/periodical&gt;&lt;pages&gt;237-243&lt;/pages&gt;&lt;volume&gt;8&lt;/volume&gt;&lt;number&gt;4&lt;/number&gt;&lt;dates&gt;&lt;year&gt;2015&lt;/year&gt;&lt;pub-dates&gt;&lt;date&gt;2015/12/01&lt;/date&gt;&lt;/pub-dates&gt;&lt;/dates&gt;&lt;publisher&gt;SAGE Publications Ltd&lt;/publisher&gt;&lt;isbn&gt;1758-1559&lt;/isbn&gt;&lt;urls&gt;&lt;related-urls&gt;&lt;url&gt;https://doi.org/10.3184/175815515X14455297177037&lt;/url&gt;&lt;/related-urls&gt;&lt;/urls&gt;&lt;electronic-resource-num&gt;10.3184/175815515X14455297177037&lt;/electronic-resource-num&gt;&lt;access-date&gt;2021/02/09&lt;/access-date&gt;&lt;/record&gt;&lt;/Cite&gt;&lt;/EndNote&gt;</w:instrText>
      </w:r>
      <w:r w:rsidR="00CD5AFE">
        <w:fldChar w:fldCharType="separate"/>
      </w:r>
      <w:r w:rsidR="00CD5AFE">
        <w:rPr>
          <w:noProof/>
        </w:rPr>
        <w:t>(Pike, 2015)</w:t>
      </w:r>
      <w:r w:rsidR="00CD5AFE">
        <w:fldChar w:fldCharType="end"/>
      </w:r>
      <w:r>
        <w:t xml:space="preserve">. Each egg can have up to 4 maculation patterns allowing for different patterns such as spots, speckles and spirals to exist concurrently. For simplicity patterns 3 and 4 are copies of patterns 1 and </w:t>
      </w:r>
      <w:r w:rsidR="009161E3">
        <w:t>2,</w:t>
      </w:r>
      <w:r w:rsidR="0033687D">
        <w:t xml:space="preserve"> respectively. These copies are shifted on the X-axis such that they are identical </w:t>
      </w:r>
      <w:r w:rsidR="00860604">
        <w:t xml:space="preserve">in terms of pattern generation, without </w:t>
      </w:r>
      <w:r w:rsidR="0033687D">
        <w:t>being the exact same pattern.</w:t>
      </w:r>
      <w:r w:rsidR="0064287D">
        <w:t xml:space="preserve"> Large blotches are created by </w:t>
      </w:r>
      <w:r w:rsidR="00DD59A8">
        <w:t xml:space="preserve">thresholding, blurring and </w:t>
      </w:r>
      <w:r w:rsidR="0064287D">
        <w:t>re-thresholding patterns 1 and 3. Spirals are created by applying random walk to patterns 2 and 4.</w:t>
      </w:r>
      <w:r w:rsidR="00DD59A8">
        <w:t xml:space="preserve"> Smeared patterns are generated by blurring the outside of the maculation. Unlike animal maculation thresholding is not binary, this allows the level of deposition to </w:t>
      </w:r>
      <w:r w:rsidR="00CF348B">
        <w:t>slope from the maximum and towards that of the background</w:t>
      </w:r>
      <w:r w:rsidR="00DD59A8">
        <w:t xml:space="preserve">.  </w:t>
      </w:r>
      <w:r w:rsidR="00CF348B">
        <w:t xml:space="preserve">Currently random walk pattern is not perfectly heritable. For examples see Figure 12. </w:t>
      </w:r>
    </w:p>
    <w:p w14:paraId="52303D90" w14:textId="058605F3" w:rsidR="00DD59A8" w:rsidRDefault="00CF348B" w:rsidP="00CF348B">
      <w:pPr>
        <w:jc w:val="center"/>
      </w:pPr>
      <w:r>
        <w:rPr>
          <w:noProof/>
        </w:rPr>
        <w:lastRenderedPageBreak/>
        <w:drawing>
          <wp:inline distT="0" distB="0" distL="0" distR="0" wp14:anchorId="415C5BCF" wp14:editId="47CC2624">
            <wp:extent cx="5400000" cy="223321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00000" cy="2233214"/>
                    </a:xfrm>
                    <a:prstGeom prst="rect">
                      <a:avLst/>
                    </a:prstGeom>
                    <a:noFill/>
                  </pic:spPr>
                </pic:pic>
              </a:graphicData>
            </a:graphic>
          </wp:inline>
        </w:drawing>
      </w:r>
    </w:p>
    <w:p w14:paraId="019EDCB3" w14:textId="77777777" w:rsidR="00CF348B" w:rsidRDefault="00CF348B" w:rsidP="00CF348B">
      <w:pPr>
        <w:jc w:val="center"/>
      </w:pPr>
    </w:p>
    <w:p w14:paraId="2D25BA28" w14:textId="417FD9C0" w:rsidR="00D00364" w:rsidRDefault="00CF348B" w:rsidP="00CF348B">
      <w:pPr>
        <w:rPr>
          <w:i/>
          <w:iCs/>
          <w:sz w:val="18"/>
          <w:szCs w:val="18"/>
        </w:rPr>
      </w:pPr>
      <w:r w:rsidRPr="369642AF">
        <w:rPr>
          <w:b/>
          <w:bCs/>
          <w:i/>
          <w:iCs/>
          <w:sz w:val="18"/>
          <w:szCs w:val="18"/>
        </w:rPr>
        <w:t xml:space="preserve">Figure </w:t>
      </w:r>
      <w:r>
        <w:rPr>
          <w:b/>
          <w:bCs/>
          <w:i/>
          <w:iCs/>
          <w:sz w:val="18"/>
          <w:szCs w:val="18"/>
        </w:rPr>
        <w:t>11</w:t>
      </w:r>
      <w:r w:rsidRPr="369642AF">
        <w:rPr>
          <w:i/>
          <w:iCs/>
          <w:sz w:val="18"/>
          <w:szCs w:val="18"/>
        </w:rPr>
        <w:t>. Schematic of the egg pattern generation system used by CamoEvo. A section of the Gaussian noise gamut is selected, blurred and shaded with a gradient before being thresholded. Colouration is then applied to both the background and the patterns.</w:t>
      </w:r>
    </w:p>
    <w:p w14:paraId="6BBFB9C2" w14:textId="5352BC84" w:rsidR="00DD59A8" w:rsidRDefault="00DD59A8" w:rsidP="0073012C"/>
    <w:p w14:paraId="0855E9A5" w14:textId="445E3A38" w:rsidR="00DD59A8" w:rsidRDefault="00CF348B" w:rsidP="00CF348B">
      <w:pPr>
        <w:jc w:val="center"/>
      </w:pPr>
      <w:r>
        <w:rPr>
          <w:noProof/>
        </w:rPr>
        <w:drawing>
          <wp:inline distT="0" distB="0" distL="0" distR="0" wp14:anchorId="1172BE30" wp14:editId="44F35C9A">
            <wp:extent cx="4320000" cy="2989069"/>
            <wp:effectExtent l="0" t="0" r="4445"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320000" cy="2989069"/>
                    </a:xfrm>
                    <a:prstGeom prst="rect">
                      <a:avLst/>
                    </a:prstGeom>
                    <a:noFill/>
                  </pic:spPr>
                </pic:pic>
              </a:graphicData>
            </a:graphic>
          </wp:inline>
        </w:drawing>
      </w:r>
    </w:p>
    <w:p w14:paraId="74B38A42" w14:textId="4FEE150E" w:rsidR="00DD59A8" w:rsidRDefault="00DD59A8" w:rsidP="0073012C"/>
    <w:p w14:paraId="3B1F2272" w14:textId="6CCE1FE5" w:rsidR="00CF348B" w:rsidRDefault="00CF348B" w:rsidP="00CF348B">
      <w:pPr>
        <w:rPr>
          <w:i/>
          <w:sz w:val="18"/>
        </w:rPr>
      </w:pPr>
      <w:r w:rsidRPr="369642AF">
        <w:rPr>
          <w:b/>
          <w:bCs/>
          <w:i/>
          <w:iCs/>
          <w:sz w:val="18"/>
          <w:szCs w:val="18"/>
        </w:rPr>
        <w:t xml:space="preserve">Figure </w:t>
      </w:r>
      <w:r>
        <w:rPr>
          <w:b/>
          <w:bCs/>
          <w:i/>
          <w:iCs/>
          <w:sz w:val="18"/>
          <w:szCs w:val="18"/>
        </w:rPr>
        <w:t>12</w:t>
      </w:r>
      <w:r w:rsidRPr="369642AF">
        <w:rPr>
          <w:i/>
          <w:iCs/>
          <w:sz w:val="18"/>
          <w:szCs w:val="18"/>
        </w:rPr>
        <w:t xml:space="preserve">. </w:t>
      </w:r>
      <w:r w:rsidRPr="000E2B00">
        <w:rPr>
          <w:i/>
          <w:sz w:val="18"/>
        </w:rPr>
        <w:t xml:space="preserve">. </w:t>
      </w:r>
      <w:r>
        <w:rPr>
          <w:i/>
          <w:sz w:val="18"/>
        </w:rPr>
        <w:t>Examples of random over dispersed egg maculation, showing the background in light grey and the maculation in dark grey. All genes not relating to maculation were switched off. As maculation is additive and thresholding is not binary, intensity varies where maculation 1 and maculation 2 collide and with the gradient curves of the noise map the maculation’s are created from.</w:t>
      </w:r>
    </w:p>
    <w:p w14:paraId="32772A9F" w14:textId="4064CB4F" w:rsidR="00DD59A8" w:rsidRDefault="00DD59A8" w:rsidP="0073012C"/>
    <w:p w14:paraId="75D86A5D" w14:textId="77777777" w:rsidR="00676D6C" w:rsidRDefault="00676D6C" w:rsidP="0073012C"/>
    <w:p w14:paraId="2455C25B" w14:textId="40009E76" w:rsidR="00DD59A8" w:rsidRPr="00427CE7" w:rsidRDefault="00CF348B" w:rsidP="00427CE7">
      <w:pPr>
        <w:pStyle w:val="NoSpacing"/>
        <w:rPr>
          <w:rFonts w:eastAsiaTheme="majorEastAsia"/>
        </w:rPr>
      </w:pPr>
      <w:r>
        <w:rPr>
          <w:rFonts w:eastAsiaTheme="majorEastAsia"/>
        </w:rPr>
        <w:t>Coluration</w:t>
      </w:r>
    </w:p>
    <w:p w14:paraId="73B7D703" w14:textId="4818CD91" w:rsidR="0073012C" w:rsidRDefault="0073012C" w:rsidP="0073012C">
      <w:r>
        <w:t xml:space="preserve">Egg background and maculation colour uses </w:t>
      </w:r>
      <w:r w:rsidR="0033687D">
        <w:t xml:space="preserve">a CIELAB </w:t>
      </w:r>
      <w:r>
        <w:t xml:space="preserve">colour space and is controlled using genes for pigment </w:t>
      </w:r>
      <w:r w:rsidR="0033687D">
        <w:t>ratio</w:t>
      </w:r>
      <w:r>
        <w:t xml:space="preserve"> and pigment deposition. Pigment type determines the </w:t>
      </w:r>
      <w:r w:rsidR="0033687D">
        <w:t xml:space="preserve">ratio of the red-yellow pigment protoporphyrin and the green-blue pigment biliverdin. While </w:t>
      </w:r>
      <w:r>
        <w:t xml:space="preserve">pigment deposition determines the </w:t>
      </w:r>
      <w:r w:rsidR="0033687D">
        <w:t>amount of pigment added.</w:t>
      </w:r>
      <w:r w:rsidR="00B224F0">
        <w:fldChar w:fldCharType="begin">
          <w:fldData xml:space="preserve">PEVuZE5vdGU+PENpdGU+PEF1dGhvcj5IYW5sZXk8L0F1dGhvcj48WWVhcj4yMDE1PC9ZZWFyPjxS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==
</w:fldData>
        </w:fldChar>
      </w:r>
      <w:r w:rsidR="00CF348B">
        <w:instrText xml:space="preserve"> ADDIN EN.CITE </w:instrText>
      </w:r>
      <w:r w:rsidR="00CF348B">
        <w:fldChar w:fldCharType="begin">
          <w:fldData xml:space="preserve">PEVuZE5vdGU+PENpdGU+PEF1dGhvcj5IYW5sZXk8L0F1dGhvcj48WWVhcj4yMDE1PC9ZZWFyPjxS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==
</w:fldData>
        </w:fldChar>
      </w:r>
      <w:r w:rsidR="00CF348B">
        <w:instrText xml:space="preserve"> ADDIN EN.CITE.DATA </w:instrText>
      </w:r>
      <w:r w:rsidR="00CF348B">
        <w:fldChar w:fldCharType="end"/>
      </w:r>
      <w:r w:rsidR="00B224F0">
        <w:fldChar w:fldCharType="separate"/>
      </w:r>
      <w:r w:rsidR="00CF348B">
        <w:rPr>
          <w:noProof/>
        </w:rPr>
        <w:t>(Hanley et al., 2015, Wisocki et al., 2020)</w:t>
      </w:r>
      <w:r w:rsidR="00B224F0">
        <w:fldChar w:fldCharType="end"/>
      </w:r>
      <w:r w:rsidR="00D330A0">
        <w:t xml:space="preserve"> </w:t>
      </w:r>
      <w:r w:rsidR="002F39E1">
        <w:t xml:space="preserve">(Figure </w:t>
      </w:r>
      <w:r w:rsidR="008D62D8">
        <w:t>13</w:t>
      </w:r>
      <w:r w:rsidR="002F39E1">
        <w:t>)</w:t>
      </w:r>
      <w:r>
        <w:t xml:space="preserve">. </w:t>
      </w:r>
      <w:r w:rsidR="00FF4FCB">
        <w:t xml:space="preserve">Increasing the amount of protoporphyrin increases the a* and b* values, though extreme concentrations decreases the b* value. Increasing the amount of biliverdin decreases the a* and b* values. Both pigments decrease the L* value but protoporphyrin does so by a greater amount. </w:t>
      </w:r>
      <w:r w:rsidR="0033687D">
        <w:t>The CIELAB colour is calculated by multiplying the pigment L</w:t>
      </w:r>
      <w:r w:rsidR="00FF4FCB">
        <w:t>*</w:t>
      </w:r>
      <w:r w:rsidR="0033687D">
        <w:t xml:space="preserve">, </w:t>
      </w:r>
      <w:r w:rsidR="00FF4FCB">
        <w:t>a* and b*</w:t>
      </w:r>
      <w:r w:rsidR="0033687D">
        <w:t xml:space="preserve"> values by their ratio and deposition. Maculation colour is calculated by adding the deposition to that of the background (maculation are always darker) and by averaging the pigment ratio weighted by deposition. The maculation copies (patterns 3 and 4) have their pigment ratio taken from their copied maculation but have their own deposition.</w:t>
      </w:r>
      <w:r w:rsidR="00D330A0">
        <w:t xml:space="preserve"> T</w:t>
      </w:r>
      <w:r w:rsidR="00373909">
        <w:t xml:space="preserve">he luminance </w:t>
      </w:r>
      <w:r w:rsidR="00572C91">
        <w:t>of maculation patterns and is calculated by subtracting the luminance from that of the background.</w:t>
      </w:r>
      <w:r>
        <w:t xml:space="preserve"> </w:t>
      </w:r>
      <w:r w:rsidR="008D62D8">
        <w:t xml:space="preserve"> </w:t>
      </w:r>
      <w:r w:rsidR="002A2764">
        <w:t xml:space="preserve">Like animal patterns the colour range of the eggs can be adjusted. </w:t>
      </w:r>
      <w:r w:rsidR="008D62D8">
        <w:t>For more examples see Figure 14.</w:t>
      </w:r>
    </w:p>
    <w:p w14:paraId="22D95085" w14:textId="2EEB9E2F" w:rsidR="0073012C" w:rsidRDefault="0073012C" w:rsidP="00695BC9"/>
    <w:p w14:paraId="7F469839" w14:textId="6B7BCF18" w:rsidR="00CF6CDE" w:rsidRDefault="00CF6CDE" w:rsidP="00CF348B"/>
    <w:p w14:paraId="07C4C64E" w14:textId="73291260" w:rsidR="00CF348B" w:rsidRDefault="00FB50DA" w:rsidP="00CF348B">
      <w:pPr>
        <w:jc w:val="center"/>
      </w:pPr>
      <w:r>
        <w:rPr>
          <w:noProof/>
        </w:rPr>
        <w:lastRenderedPageBreak/>
        <w:drawing>
          <wp:inline distT="0" distB="0" distL="0" distR="0" wp14:anchorId="1F46E44B" wp14:editId="3F1751CA">
            <wp:extent cx="5400000" cy="226833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400000" cy="2268332"/>
                    </a:xfrm>
                    <a:prstGeom prst="rect">
                      <a:avLst/>
                    </a:prstGeom>
                    <a:noFill/>
                  </pic:spPr>
                </pic:pic>
              </a:graphicData>
            </a:graphic>
          </wp:inline>
        </w:drawing>
      </w:r>
    </w:p>
    <w:p w14:paraId="1433BD6E" w14:textId="0EFF13E2" w:rsidR="008E54F9" w:rsidRDefault="008E54F9" w:rsidP="00695BC9">
      <w:pPr>
        <w:rPr>
          <w:i/>
        </w:rPr>
      </w:pPr>
    </w:p>
    <w:p w14:paraId="24A3CD0F" w14:textId="307B94F5" w:rsidR="002F39E1" w:rsidRDefault="008E54F9" w:rsidP="002A2764">
      <w:pPr>
        <w:rPr>
          <w:i/>
          <w:sz w:val="18"/>
        </w:rPr>
      </w:pPr>
      <w:r w:rsidRPr="000E2B00">
        <w:rPr>
          <w:b/>
          <w:i/>
          <w:sz w:val="18"/>
        </w:rPr>
        <w:t xml:space="preserve">Figure </w:t>
      </w:r>
      <w:r w:rsidR="008D62D8">
        <w:rPr>
          <w:b/>
          <w:i/>
          <w:sz w:val="18"/>
        </w:rPr>
        <w:t>13</w:t>
      </w:r>
      <w:r w:rsidRPr="000E2B00">
        <w:rPr>
          <w:i/>
          <w:sz w:val="18"/>
        </w:rPr>
        <w:t>.</w:t>
      </w:r>
      <w:r w:rsidR="002F39E1" w:rsidRPr="000E2B00">
        <w:rPr>
          <w:i/>
          <w:sz w:val="18"/>
        </w:rPr>
        <w:t xml:space="preserve"> Egg Colouration Gamut.</w:t>
      </w:r>
      <w:r w:rsidR="002F39E1" w:rsidRPr="000E2B00">
        <w:rPr>
          <w:sz w:val="18"/>
        </w:rPr>
        <w:t xml:space="preserve"> </w:t>
      </w:r>
      <w:r w:rsidR="005A68A6">
        <w:rPr>
          <w:i/>
          <w:sz w:val="18"/>
        </w:rPr>
        <w:t xml:space="preserve">Deposition and Pigment Ratio operate in combination to change the CIE LAB colour of the eggs. </w:t>
      </w:r>
      <w:r w:rsidR="00FB50DA">
        <w:rPr>
          <w:i/>
          <w:sz w:val="18"/>
        </w:rPr>
        <w:t xml:space="preserve">Deposition determines how much pigment is added and so makes the eggs darker. Ratio determines how much of each pigment is added.  Lower ratio = more protoporphyrin </w:t>
      </w:r>
      <w:r w:rsidR="002A2764">
        <w:rPr>
          <w:i/>
          <w:sz w:val="18"/>
        </w:rPr>
        <w:t xml:space="preserve">and higher ratio = more biliverdin. </w:t>
      </w:r>
      <w:r w:rsidR="00AA2ED5">
        <w:rPr>
          <w:i/>
          <w:sz w:val="18"/>
        </w:rPr>
        <w:t>The left shows the full colour gamut and the right shows example eggs of varying average pigment ratio and average depositon.</w:t>
      </w:r>
    </w:p>
    <w:p w14:paraId="4A9ED000" w14:textId="45F504F2" w:rsidR="002A2764" w:rsidRDefault="002A2764" w:rsidP="002F39E1">
      <w:pPr>
        <w:rPr>
          <w:i/>
          <w:sz w:val="18"/>
        </w:rPr>
      </w:pPr>
    </w:p>
    <w:p w14:paraId="63CBA109" w14:textId="4029C6D9" w:rsidR="002A2764" w:rsidRDefault="002A2764" w:rsidP="002A2764">
      <w:pPr>
        <w:jc w:val="center"/>
        <w:rPr>
          <w:i/>
          <w:sz w:val="18"/>
        </w:rPr>
      </w:pPr>
      <w:r>
        <w:rPr>
          <w:i/>
          <w:noProof/>
          <w:sz w:val="18"/>
        </w:rPr>
        <w:drawing>
          <wp:inline distT="0" distB="0" distL="0" distR="0" wp14:anchorId="67ED3A44" wp14:editId="076B86EB">
            <wp:extent cx="4320000" cy="2989070"/>
            <wp:effectExtent l="0" t="0" r="4445"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320000" cy="2989070"/>
                    </a:xfrm>
                    <a:prstGeom prst="rect">
                      <a:avLst/>
                    </a:prstGeom>
                    <a:noFill/>
                  </pic:spPr>
                </pic:pic>
              </a:graphicData>
            </a:graphic>
          </wp:inline>
        </w:drawing>
      </w:r>
    </w:p>
    <w:p w14:paraId="0E8B5CD7" w14:textId="4014B54B" w:rsidR="002A2764" w:rsidRDefault="002A2764" w:rsidP="002F39E1">
      <w:pPr>
        <w:rPr>
          <w:i/>
          <w:sz w:val="18"/>
        </w:rPr>
      </w:pPr>
    </w:p>
    <w:p w14:paraId="016FD428" w14:textId="1D6CCFB5" w:rsidR="002A2764" w:rsidRDefault="002A2764" w:rsidP="002A2764">
      <w:pPr>
        <w:rPr>
          <w:i/>
          <w:sz w:val="18"/>
        </w:rPr>
      </w:pPr>
      <w:r w:rsidRPr="000E2B00">
        <w:rPr>
          <w:b/>
          <w:i/>
          <w:sz w:val="18"/>
        </w:rPr>
        <w:t xml:space="preserve">Figure </w:t>
      </w:r>
      <w:r>
        <w:rPr>
          <w:b/>
          <w:i/>
          <w:sz w:val="18"/>
        </w:rPr>
        <w:t>14</w:t>
      </w:r>
      <w:r w:rsidRPr="000E2B00">
        <w:rPr>
          <w:i/>
          <w:sz w:val="18"/>
        </w:rPr>
        <w:t xml:space="preserve">. </w:t>
      </w:r>
      <w:r w:rsidR="00B2298A">
        <w:rPr>
          <w:i/>
          <w:sz w:val="18"/>
        </w:rPr>
        <w:t xml:space="preserve">Example egg colouration for 40 overdispersed randomly generated eggs. All genes barring those that regulate colour were locked such that only deposition and pigment ratio varied for all 4 maculations and the background of the egg. </w:t>
      </w:r>
    </w:p>
    <w:p w14:paraId="726901BB" w14:textId="7F462270" w:rsidR="00D00364" w:rsidRDefault="00D00364" w:rsidP="002A2764">
      <w:pPr>
        <w:rPr>
          <w:i/>
          <w:sz w:val="18"/>
        </w:rPr>
      </w:pPr>
    </w:p>
    <w:p w14:paraId="40A4116F" w14:textId="0E2B6328" w:rsidR="00D00364" w:rsidRDefault="00D00364" w:rsidP="002A2764">
      <w:pPr>
        <w:rPr>
          <w:i/>
          <w:sz w:val="18"/>
        </w:rPr>
      </w:pPr>
    </w:p>
    <w:p w14:paraId="3187A1BD" w14:textId="4D1ABB84" w:rsidR="00D00364" w:rsidRDefault="00D00364" w:rsidP="002A2764">
      <w:pPr>
        <w:rPr>
          <w:i/>
          <w:sz w:val="18"/>
        </w:rPr>
      </w:pPr>
    </w:p>
    <w:p w14:paraId="1598948B" w14:textId="0D0AF2FD" w:rsidR="00D00364" w:rsidRDefault="00C9479E" w:rsidP="00C9479E">
      <w:pPr>
        <w:pStyle w:val="Heading2"/>
      </w:pPr>
      <w:bookmarkStart w:id="12" w:name="_Toc90421519"/>
      <w:r>
        <w:t>Shading and Details:</w:t>
      </w:r>
      <w:bookmarkEnd w:id="12"/>
    </w:p>
    <w:p w14:paraId="5A10B933" w14:textId="12DB6A02" w:rsidR="00C9479E" w:rsidRDefault="00C9479E" w:rsidP="00C9479E"/>
    <w:p w14:paraId="59D2EFF9" w14:textId="5DE1683D" w:rsidR="008D34FA" w:rsidRDefault="00C9479E" w:rsidP="00C9479E">
      <w:r>
        <w:t xml:space="preserve">For both animal and egg patterns additional shading and details can be added. </w:t>
      </w:r>
      <w:r w:rsidRPr="00C9479E">
        <w:rPr>
          <w:i/>
        </w:rPr>
        <w:t>Note this is not a stand in for real world lighting effects.</w:t>
      </w:r>
      <w:r>
        <w:rPr>
          <w:i/>
        </w:rPr>
        <w:t xml:space="preserve"> </w:t>
      </w:r>
      <w:r>
        <w:t>These can be used to force targets to have pattern or shape cues that they have to evolve around.</w:t>
      </w:r>
      <w:r w:rsidR="008D34FA">
        <w:t xml:space="preserve"> The contrast of both the shading and details can be adjusted within the target settings make it easier to make multiple iterations of different targets. All the shader maps and details for the default targets were drawn by hand using the mask source image as a reference.</w:t>
      </w:r>
    </w:p>
    <w:p w14:paraId="50D429F5" w14:textId="69B8CCAF" w:rsidR="00AA2ED5" w:rsidRDefault="00AA2ED5" w:rsidP="00C9479E"/>
    <w:p w14:paraId="71913841" w14:textId="77777777" w:rsidR="008D34FA" w:rsidRDefault="008D34FA" w:rsidP="00C9479E"/>
    <w:p w14:paraId="25597012" w14:textId="6C9809DB" w:rsidR="00AA2ED5" w:rsidRDefault="00AA2ED5" w:rsidP="00AA2ED5">
      <w:pPr>
        <w:pStyle w:val="NoSpacing"/>
      </w:pPr>
      <w:r>
        <w:t>Shading</w:t>
      </w:r>
    </w:p>
    <w:p w14:paraId="1FBEFB1D" w14:textId="287B480D" w:rsidR="00AA2ED5" w:rsidRPr="00AA2ED5" w:rsidRDefault="00AA2ED5" w:rsidP="00AA2ED5">
      <w:r>
        <w:t>Shading works by using an RGB image with mean 127. Regions that are above 127 will appear brighter and regions that are below 127 appear darker. The map created is divided by 127 and then multiplied by the target pattern (See Figure 15).</w:t>
      </w:r>
    </w:p>
    <w:p w14:paraId="0CEFA811" w14:textId="774CD6ED" w:rsidR="00AA2ED5" w:rsidRDefault="00AA2ED5" w:rsidP="00AA2ED5"/>
    <w:p w14:paraId="610F54EA" w14:textId="6422251F" w:rsidR="00AA2ED5" w:rsidRDefault="00AA2ED5" w:rsidP="00AA2ED5">
      <w:pPr>
        <w:pStyle w:val="NoSpacing"/>
      </w:pPr>
      <w:r>
        <w:t>Details</w:t>
      </w:r>
    </w:p>
    <w:p w14:paraId="24396C73" w14:textId="0C9F912C" w:rsidR="00AA2ED5" w:rsidRPr="00AA2ED5" w:rsidRDefault="00AA2ED5" w:rsidP="00AA2ED5">
      <w:r>
        <w:t xml:space="preserve">Details work by using an alpha channel to combine the target image with a custom image. This can be used to add eyes, display patterns or specular reflectance like effects (See Figure 15). </w:t>
      </w:r>
    </w:p>
    <w:p w14:paraId="308716D4" w14:textId="65C6999E" w:rsidR="00D00364" w:rsidRDefault="00C74563" w:rsidP="00C74563">
      <w:pPr>
        <w:jc w:val="center"/>
        <w:rPr>
          <w:i/>
          <w:sz w:val="18"/>
        </w:rPr>
      </w:pPr>
      <w:r>
        <w:rPr>
          <w:i/>
          <w:noProof/>
          <w:sz w:val="18"/>
        </w:rPr>
        <w:lastRenderedPageBreak/>
        <w:drawing>
          <wp:inline distT="0" distB="0" distL="0" distR="0" wp14:anchorId="2604AE1A" wp14:editId="34EF21A7">
            <wp:extent cx="4320000" cy="2989069"/>
            <wp:effectExtent l="0" t="0" r="4445"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320000" cy="2989069"/>
                    </a:xfrm>
                    <a:prstGeom prst="rect">
                      <a:avLst/>
                    </a:prstGeom>
                    <a:noFill/>
                  </pic:spPr>
                </pic:pic>
              </a:graphicData>
            </a:graphic>
          </wp:inline>
        </w:drawing>
      </w:r>
    </w:p>
    <w:p w14:paraId="27AE75C5" w14:textId="77777777" w:rsidR="008D34FA" w:rsidRDefault="008D34FA" w:rsidP="002A2764">
      <w:pPr>
        <w:rPr>
          <w:i/>
          <w:sz w:val="18"/>
        </w:rPr>
      </w:pPr>
    </w:p>
    <w:p w14:paraId="722E9490" w14:textId="1FD0068B" w:rsidR="00D00364" w:rsidRDefault="00D00364" w:rsidP="002A2764">
      <w:pPr>
        <w:rPr>
          <w:i/>
          <w:sz w:val="18"/>
        </w:rPr>
      </w:pPr>
    </w:p>
    <w:p w14:paraId="69B21599" w14:textId="364E54FD" w:rsidR="00C74563" w:rsidRDefault="00C74563" w:rsidP="00C74563">
      <w:pPr>
        <w:rPr>
          <w:i/>
          <w:sz w:val="18"/>
        </w:rPr>
      </w:pPr>
      <w:r w:rsidRPr="000E2B00">
        <w:rPr>
          <w:b/>
          <w:i/>
          <w:sz w:val="18"/>
        </w:rPr>
        <w:t xml:space="preserve">Figure </w:t>
      </w:r>
      <w:r>
        <w:rPr>
          <w:b/>
          <w:i/>
          <w:sz w:val="18"/>
        </w:rPr>
        <w:t>15</w:t>
      </w:r>
      <w:r w:rsidRPr="000E2B00">
        <w:rPr>
          <w:i/>
          <w:sz w:val="18"/>
        </w:rPr>
        <w:t xml:space="preserve">. </w:t>
      </w:r>
      <w:r>
        <w:rPr>
          <w:i/>
          <w:sz w:val="18"/>
        </w:rPr>
        <w:t>Examples of the detail and shader system using gasshoppers and eggs. For each the base unaltered target is shown along with the same target with just the detail, just the shader and both the detail and shader. The grasshopper detail is the presence of eyes that are shifted towards brown</w:t>
      </w:r>
      <w:r w:rsidR="00C054F5">
        <w:rPr>
          <w:i/>
          <w:sz w:val="18"/>
        </w:rPr>
        <w:t xml:space="preserve"> and</w:t>
      </w:r>
      <w:r>
        <w:rPr>
          <w:i/>
          <w:sz w:val="18"/>
        </w:rPr>
        <w:t xml:space="preserve"> the egg instead has a small specular patch. The shader for the grasshopper gives it depth and clear segmentation</w:t>
      </w:r>
      <w:r w:rsidR="00C054F5">
        <w:rPr>
          <w:i/>
          <w:sz w:val="18"/>
        </w:rPr>
        <w:t>, while the egg shader just provides depth.</w:t>
      </w:r>
    </w:p>
    <w:p w14:paraId="31814B95" w14:textId="07518D76" w:rsidR="008E54F9" w:rsidRDefault="008E54F9" w:rsidP="00695BC9">
      <w:pPr>
        <w:rPr>
          <w:i/>
        </w:rPr>
      </w:pPr>
    </w:p>
    <w:p w14:paraId="3AB13751" w14:textId="5F98E8AF" w:rsidR="002657D7" w:rsidRDefault="002657D7" w:rsidP="0044784A">
      <w:pPr>
        <w:pStyle w:val="Heading2"/>
      </w:pPr>
      <w:bookmarkStart w:id="13" w:name="_Toc90421520"/>
      <w:r>
        <w:t>How Slides are Generated</w:t>
      </w:r>
      <w:r w:rsidR="00F96423">
        <w:t>?</w:t>
      </w:r>
      <w:bookmarkEnd w:id="13"/>
    </w:p>
    <w:p w14:paraId="70EA2035" w14:textId="77777777" w:rsidR="008219AA" w:rsidRDefault="008219AA" w:rsidP="009556B1"/>
    <w:p w14:paraId="2AE17F45" w14:textId="2509787E" w:rsidR="009556B1" w:rsidRDefault="008219AA" w:rsidP="009556B1">
      <w:r>
        <w:t>Each CamoEvo slide is generated using one of the background images and a number of targets equal to the group size selected. The sequence with which the targets and the backgrounds are selected is randomly generated. If the number of backgrounds provided is lower than the number of slides necessary to display all the targets, additional random sequences of backgrounds will b</w:t>
      </w:r>
      <w:r w:rsidR="00C277BE">
        <w:t xml:space="preserve">e generated and concatenated until the sequence </w:t>
      </w:r>
      <w:r>
        <w:t xml:space="preserve">is equal to the number of slides required. This means that depending on the number of backgrounds provided, not </w:t>
      </w:r>
      <w:r w:rsidR="005F41CE">
        <w:t>all</w:t>
      </w:r>
      <w:r>
        <w:t xml:space="preserve"> backgrounds will be displayed the same number of times. </w:t>
      </w:r>
      <w:r w:rsidR="009556B1">
        <w:br/>
      </w:r>
    </w:p>
    <w:p w14:paraId="2D26115F" w14:textId="5DF444FD" w:rsidR="008219AA" w:rsidRDefault="008219AA" w:rsidP="009556B1">
      <w:r>
        <w:t>When adding targets to each background the target is assigned a random x and y coordinate and rotation. The range of x and y coordinates are restricted such that the target cannot spawn within the target’s diameter of the centre. This prevents targets from being immediately located due to being at the observer’s point of focus</w:t>
      </w:r>
      <w:r w:rsidR="00C277BE">
        <w:t xml:space="preserve"> </w:t>
      </w:r>
      <w:r w:rsidR="00C277BE">
        <w:fldChar w:fldCharType="begin"/>
      </w:r>
      <w:r w:rsidR="007F2084">
        <w:instrText xml:space="preserve"> ADDIN EN.CITE &lt;EndNote&gt;&lt;Cite&gt;&lt;Author&gt;Talas&lt;/Author&gt;&lt;Year&gt;2020&lt;/Year&gt;&lt;RecNum&gt;21&lt;/RecNum&gt;&lt;DisplayText&gt;(Talas et al., 2020)&lt;/DisplayText&gt;&lt;record&gt;&lt;rec-number&gt;21&lt;/rec-number&gt;&lt;foreign-keys&gt;&lt;key app="EN" db-id="dtvppp0wj99vxjevztg5dww09f0wzatafrxt" timestamp="1639349118" guid="690214d9-73dc-437a-adac-4ac74b94463a"&gt;21&lt;/key&gt;&lt;/foreign-keys&gt;&lt;ref-type name="Journal Article"&gt;17&lt;/ref-type&gt;&lt;contributors&gt;&lt;authors&gt;&lt;author&gt;Talas, Laszlo&lt;/author&gt;&lt;author&gt;Fennell, John G.&lt;/author&gt;&lt;author&gt;Kjernsmo, Karin&lt;/author&gt;&lt;author&gt;Cuthill, Innes C.&lt;/author&gt;&lt;author&gt;Scott-Samuel, Nicholas E.&lt;/author&gt;&lt;author&gt;Baddeley, Roland J.&lt;/author&gt;&lt;/authors&gt;&lt;/contributors&gt;&lt;titles&gt;&lt;title&gt;CamoGAN: Evolving optimum camouflage with Generative Adversarial Networks&lt;/title&gt;&lt;secondary-title&gt;Methods in Ecology and Evolution&lt;/secondary-title&gt;&lt;/titles&gt;&lt;periodical&gt;&lt;full-title&gt;Methods in Ecology and Evolution&lt;/full-title&gt;&lt;/periodical&gt;&lt;pages&gt;240-247&lt;/pages&gt;&lt;volume&gt;11&lt;/volume&gt;&lt;number&gt;2&lt;/number&gt;&lt;dates&gt;&lt;year&gt;2020&lt;/year&gt;&lt;/dates&gt;&lt;isbn&gt;2041-210X&lt;/isbn&gt;&lt;urls&gt;&lt;related-urls&gt;&lt;url&gt;https://besjournals.onlinelibrary.wiley.com/doi/abs/10.1111/2041-210X.13334&lt;/url&gt;&lt;/related-urls&gt;&lt;/urls&gt;&lt;electronic-resource-num&gt;https://doi.org/10.1111/2041-210X.13334&lt;/electronic-resource-num&gt;&lt;/record&gt;&lt;/Cite&gt;&lt;/EndNote&gt;</w:instrText>
      </w:r>
      <w:r w:rsidR="00C277BE">
        <w:fldChar w:fldCharType="separate"/>
      </w:r>
      <w:r w:rsidR="00C277BE">
        <w:rPr>
          <w:noProof/>
        </w:rPr>
        <w:t>(Talas et al., 2020)</w:t>
      </w:r>
      <w:r w:rsidR="00C277BE">
        <w:fldChar w:fldCharType="end"/>
      </w:r>
      <w:r>
        <w:t xml:space="preserve">. </w:t>
      </w:r>
      <w:r w:rsidR="005F41CE">
        <w:t>For each target, a random angle between -180</w:t>
      </w:r>
      <w:r w:rsidR="005F41CE">
        <w:rPr>
          <w:vertAlign w:val="superscript"/>
        </w:rPr>
        <w:t>0</w:t>
      </w:r>
      <w:r>
        <w:t xml:space="preserve"> </w:t>
      </w:r>
      <w:r w:rsidR="005F41CE">
        <w:t>and +180</w:t>
      </w:r>
      <w:r w:rsidR="005F41CE">
        <w:rPr>
          <w:vertAlign w:val="superscript"/>
        </w:rPr>
        <w:t>0</w:t>
      </w:r>
      <w:r w:rsidR="005F41CE">
        <w:t xml:space="preserve"> is assigned</w:t>
      </w:r>
      <w:r w:rsidR="00D36A88">
        <w:t xml:space="preserve"> (</w:t>
      </w:r>
      <w:r w:rsidR="005F41CE">
        <w:t xml:space="preserve">. This angle range can be adjusted for each target type by editing the </w:t>
      </w:r>
      <w:r w:rsidR="005F41CE" w:rsidRPr="005F41CE">
        <w:t>"</w:t>
      </w:r>
      <w:r w:rsidR="005F41CE">
        <w:t>/</w:t>
      </w:r>
      <w:r w:rsidR="005F41CE" w:rsidRPr="005F41CE">
        <w:t>1 CamoEvo</w:t>
      </w:r>
      <w:r w:rsidR="005F41CE">
        <w:t>/</w:t>
      </w:r>
      <w:r w:rsidR="005F41CE" w:rsidRPr="005F41CE">
        <w:t>Targets</w:t>
      </w:r>
      <w:r w:rsidR="005F41CE">
        <w:t>/</w:t>
      </w:r>
      <w:r w:rsidR="005F41CE" w:rsidRPr="005F41CE">
        <w:t>Target_Settings.txt"</w:t>
      </w:r>
      <w:r w:rsidR="005F41CE">
        <w:t xml:space="preserve"> file. </w:t>
      </w:r>
    </w:p>
    <w:p w14:paraId="39D2D6AE" w14:textId="4565A613" w:rsidR="005F41CE" w:rsidRDefault="005F41CE" w:rsidP="009556B1"/>
    <w:p w14:paraId="67A0EFA8" w14:textId="366B829B" w:rsidR="005F41CE" w:rsidRDefault="005F41CE" w:rsidP="009556B1">
      <w:r>
        <w:t xml:space="preserve">If the group size is greater than one, multiple targets will be added to each background. Each time a target coordinate is assigned, </w:t>
      </w:r>
      <w:r w:rsidR="001F5C00">
        <w:t>the distance between the target and existing targets</w:t>
      </w:r>
      <w:r>
        <w:t xml:space="preserve"> is calculated and </w:t>
      </w:r>
      <w:r w:rsidR="001F5C00">
        <w:t>the coordinates adjusted to prevent target</w:t>
      </w:r>
      <w:r w:rsidR="00D36A88">
        <w:t>s</w:t>
      </w:r>
      <w:r>
        <w:t xml:space="preserve"> from spawning </w:t>
      </w:r>
      <w:r w:rsidR="00D36A88">
        <w:t>too close to each other, though this will fail if the targets are too big compared to the background.</w:t>
      </w:r>
    </w:p>
    <w:p w14:paraId="557E3738" w14:textId="61007F0A" w:rsidR="00C054F5" w:rsidRDefault="00C054F5" w:rsidP="009556B1"/>
    <w:p w14:paraId="6B16932C" w14:textId="74A4AC22" w:rsidR="00C054F5" w:rsidRDefault="00C054F5" w:rsidP="009556B1">
      <w:r>
        <w:t xml:space="preserve">In addition before and after the target is applied a custom script can be run. This can be used to alter the image colour, randomise the target pose or add an occlusion layer to name a few examples. </w:t>
      </w:r>
    </w:p>
    <w:p w14:paraId="66A16F8F" w14:textId="77777777" w:rsidR="005F41CE" w:rsidRPr="005F41CE" w:rsidRDefault="005F41CE" w:rsidP="009556B1"/>
    <w:p w14:paraId="1B17AD35" w14:textId="5A198CC2" w:rsidR="00A10F3A" w:rsidRPr="00712E86" w:rsidRDefault="00A10F3A" w:rsidP="00712E86"/>
    <w:p w14:paraId="18C694DB" w14:textId="3C2EB75E" w:rsidR="002657D7" w:rsidRDefault="002657D7" w:rsidP="002657D7">
      <w:pPr>
        <w:pStyle w:val="Heading1"/>
        <w:spacing w:before="0"/>
      </w:pPr>
      <w:bookmarkStart w:id="14" w:name="_Toc90421521"/>
      <w:r>
        <w:t>How to run your own Image Analyses</w:t>
      </w:r>
      <w:bookmarkEnd w:id="14"/>
    </w:p>
    <w:p w14:paraId="68621B2C" w14:textId="77777777" w:rsidR="004E3237" w:rsidRPr="004E3237" w:rsidRDefault="004E3237" w:rsidP="004E3237"/>
    <w:p w14:paraId="377ADEFF" w14:textId="032FD738" w:rsidR="002657D7" w:rsidRPr="002657D7" w:rsidRDefault="002657D7" w:rsidP="002657D7">
      <w:r>
        <w:t>If you wish to run your own</w:t>
      </w:r>
      <w:r w:rsidR="00C277BE">
        <w:t xml:space="preserve"> custom image analyses</w:t>
      </w:r>
      <w:r w:rsidR="004E3237">
        <w:t>, the slides presented by</w:t>
      </w:r>
      <w:r w:rsidR="001C1EF7">
        <w:t xml:space="preserve"> CamoEvo are all saved as .txt files. You can use the regenerate_stimuli function to recreate the slides and the regions of interest (target and local background) selections.</w:t>
      </w:r>
    </w:p>
    <w:p w14:paraId="65D2BBE5" w14:textId="641D059B" w:rsidR="00712E86" w:rsidRDefault="00712E86" w:rsidP="00914FEE"/>
    <w:p w14:paraId="486CEEAA" w14:textId="2DE4D626" w:rsidR="00414EFE" w:rsidRDefault="00414EFE" w:rsidP="00914FEE"/>
    <w:p w14:paraId="3EF847C5" w14:textId="2AAFA037" w:rsidR="00414EFE" w:rsidRDefault="00414EFE" w:rsidP="00914FEE"/>
    <w:p w14:paraId="2EA225B0" w14:textId="2C79B6CE" w:rsidR="00414EFE" w:rsidRDefault="00414EFE" w:rsidP="00914FEE"/>
    <w:p w14:paraId="5466D10E" w14:textId="77777777" w:rsidR="00414EFE" w:rsidRDefault="00414EFE" w:rsidP="00914FEE"/>
    <w:p w14:paraId="68A4D0F5" w14:textId="1F636FC3" w:rsidR="00FF5568" w:rsidRDefault="001E60E8" w:rsidP="00414EFE">
      <w:pPr>
        <w:pStyle w:val="Heading1"/>
        <w:spacing w:before="0"/>
      </w:pPr>
      <w:bookmarkStart w:id="15" w:name="_Toc90421522"/>
      <w:r>
        <w:lastRenderedPageBreak/>
        <w:t>Additional CamoEvo features</w:t>
      </w:r>
      <w:bookmarkEnd w:id="15"/>
    </w:p>
    <w:p w14:paraId="7340EEDF" w14:textId="77777777" w:rsidR="00FF5568" w:rsidRDefault="00FF5568" w:rsidP="001E60E8"/>
    <w:p w14:paraId="5247754C" w14:textId="555E9415" w:rsidR="001E60E8" w:rsidRDefault="001E60E8" w:rsidP="369642AF">
      <w:pPr>
        <w:pStyle w:val="Heading2"/>
      </w:pPr>
      <w:bookmarkStart w:id="16" w:name="_Toc90421523"/>
      <w:r w:rsidRPr="369642AF">
        <w:t>Phenotype Plotter</w:t>
      </w:r>
      <w:bookmarkEnd w:id="16"/>
    </w:p>
    <w:p w14:paraId="3614DABD" w14:textId="54FD8BC0" w:rsidR="001E60E8" w:rsidRPr="001E60E8" w:rsidRDefault="001E60E8" w:rsidP="001E60E8">
      <w:r>
        <w:t xml:space="preserve">Allows you to select a CamoEvo population and generate a plot showing the phenotype (appearance) of individuals from each generation. </w:t>
      </w:r>
      <w:r w:rsidR="31802EA0">
        <w:t xml:space="preserve">The interface allows you to </w:t>
      </w:r>
      <w:r>
        <w:t>adjust the space between rows and columns, the number of individuals shown per generation, the range of generations used</w:t>
      </w:r>
      <w:r w:rsidR="001F5C00">
        <w:t>,</w:t>
      </w:r>
      <w:r>
        <w:t xml:space="preserve"> the interval between generations</w:t>
      </w:r>
      <w:r w:rsidR="001F5C00">
        <w:t>, the ordering of individuals and the labels</w:t>
      </w:r>
      <w:r>
        <w:t>.</w:t>
      </w:r>
      <w:r w:rsidR="001F5C00">
        <w:t xml:space="preserve"> The ordering can either be: </w:t>
      </w:r>
      <w:r w:rsidR="001F5C00" w:rsidRPr="1F88D86D">
        <w:rPr>
          <w:u w:val="single"/>
        </w:rPr>
        <w:t>ranked</w:t>
      </w:r>
      <w:r w:rsidR="001F5C00">
        <w:t>, individuals are shown in order of fitness;</w:t>
      </w:r>
      <w:r w:rsidR="00FF5568">
        <w:t xml:space="preserve"> </w:t>
      </w:r>
      <w:r w:rsidR="00FF5568">
        <w:rPr>
          <w:u w:val="single"/>
        </w:rPr>
        <w:t xml:space="preserve">inverse, </w:t>
      </w:r>
      <w:r w:rsidR="00FF5568" w:rsidRPr="00FF5568">
        <w:t>individ</w:t>
      </w:r>
      <w:r w:rsidR="00FF5568">
        <w:t>uals are shown in reverse order of fitness;</w:t>
      </w:r>
      <w:r w:rsidR="001F5C00">
        <w:t xml:space="preserve"> </w:t>
      </w:r>
      <w:r w:rsidR="001F5C00" w:rsidRPr="1F88D86D">
        <w:rPr>
          <w:u w:val="single"/>
        </w:rPr>
        <w:t>category</w:t>
      </w:r>
      <w:r w:rsidR="001F5C00">
        <w:t xml:space="preserve">, individuals are shown </w:t>
      </w:r>
      <w:r w:rsidR="00FF5568">
        <w:t xml:space="preserve">in the order they are in the chromosome file </w:t>
      </w:r>
      <w:r w:rsidR="001F5C00">
        <w:t xml:space="preserve">and </w:t>
      </w:r>
      <w:r w:rsidR="001F5C00" w:rsidRPr="1F88D86D">
        <w:rPr>
          <w:u w:val="single"/>
        </w:rPr>
        <w:t>age</w:t>
      </w:r>
      <w:r w:rsidR="001F5C00">
        <w:t>, oldest to youngest.</w:t>
      </w:r>
      <w:r w:rsidR="00440300">
        <w:t xml:space="preserve"> </w:t>
      </w:r>
      <w:r w:rsidR="00440300" w:rsidRPr="1F88D86D">
        <w:rPr>
          <w:i/>
          <w:iCs/>
        </w:rPr>
        <w:t>Note</w:t>
      </w:r>
      <w:r w:rsidR="001F5C00" w:rsidRPr="1F88D86D">
        <w:rPr>
          <w:i/>
          <w:iCs/>
        </w:rPr>
        <w:t>:</w:t>
      </w:r>
      <w:r w:rsidR="00440300" w:rsidRPr="1F88D86D">
        <w:rPr>
          <w:i/>
          <w:iCs/>
        </w:rPr>
        <w:t xml:space="preserve"> the</w:t>
      </w:r>
      <w:r w:rsidR="001F5C00" w:rsidRPr="1F88D86D">
        <w:rPr>
          <w:i/>
          <w:iCs/>
        </w:rPr>
        <w:t xml:space="preserve"> plot</w:t>
      </w:r>
      <w:r w:rsidR="00440300" w:rsidRPr="1F88D86D">
        <w:rPr>
          <w:i/>
          <w:iCs/>
        </w:rPr>
        <w:t xml:space="preserve"> image is quite large and may need to be down</w:t>
      </w:r>
      <w:r w:rsidR="10D2A139" w:rsidRPr="1F88D86D">
        <w:rPr>
          <w:i/>
          <w:iCs/>
        </w:rPr>
        <w:t>-</w:t>
      </w:r>
      <w:r w:rsidR="00440300" w:rsidRPr="1F88D86D">
        <w:rPr>
          <w:i/>
          <w:iCs/>
        </w:rPr>
        <w:t xml:space="preserve">scaled before </w:t>
      </w:r>
      <w:r w:rsidR="001F5C00" w:rsidRPr="1F88D86D">
        <w:rPr>
          <w:i/>
          <w:iCs/>
        </w:rPr>
        <w:t>saving.</w:t>
      </w:r>
      <w:r w:rsidR="00440300">
        <w:t xml:space="preserve"> </w:t>
      </w:r>
    </w:p>
    <w:p w14:paraId="6E99C4BF" w14:textId="0FDAEA9B" w:rsidR="001E60E8" w:rsidRDefault="001E60E8" w:rsidP="00914FEE"/>
    <w:p w14:paraId="4B6BA76D" w14:textId="55624DBC" w:rsidR="001E60E8" w:rsidRDefault="001E60E8" w:rsidP="001E60E8">
      <w:pPr>
        <w:pStyle w:val="Heading2"/>
      </w:pPr>
      <w:bookmarkStart w:id="17" w:name="_Toc90421524"/>
      <w:r>
        <w:t>Evolution gif</w:t>
      </w:r>
      <w:bookmarkEnd w:id="17"/>
    </w:p>
    <w:p w14:paraId="5C66E67E" w14:textId="068CB60A" w:rsidR="001E60E8" w:rsidRDefault="001E60E8" w:rsidP="00914FEE">
      <w:r>
        <w:t>Allows you to cre</w:t>
      </w:r>
      <w:r w:rsidR="00C24ED0">
        <w:t>ate a gif version of the phenotype plot showing each generation as slices as opposed to columns.</w:t>
      </w:r>
    </w:p>
    <w:p w14:paraId="5F3064D0" w14:textId="3467953C" w:rsidR="009A2A19" w:rsidRDefault="009A2A19" w:rsidP="00914FEE"/>
    <w:p w14:paraId="0D5D3A28" w14:textId="6F25B45C" w:rsidR="009A2A19" w:rsidRDefault="009A2A19" w:rsidP="009A2A19">
      <w:pPr>
        <w:pStyle w:val="Heading2"/>
      </w:pPr>
      <w:bookmarkStart w:id="18" w:name="_Toc90421525"/>
      <w:r>
        <w:t>Phenotype Maker</w:t>
      </w:r>
      <w:bookmarkEnd w:id="18"/>
    </w:p>
    <w:p w14:paraId="14852815" w14:textId="737F28FF" w:rsidR="009A2A19" w:rsidRDefault="009A2A19" w:rsidP="009A2A19">
      <w:r>
        <w:t>Allows you to test the influence of genes</w:t>
      </w:r>
      <w:r w:rsidR="00E34B76">
        <w:t xml:space="preserve"> and colour space</w:t>
      </w:r>
      <w:r>
        <w:t xml:space="preserve"> on phenotype and to create custom starting genomes for experiments. </w:t>
      </w:r>
    </w:p>
    <w:p w14:paraId="4EC62FEC" w14:textId="4C92E4E8" w:rsidR="009A2A19" w:rsidRPr="009B0049" w:rsidRDefault="009A2A19" w:rsidP="00914FEE"/>
    <w:p w14:paraId="4FC76786" w14:textId="4C2E2737" w:rsidR="009B0049" w:rsidRDefault="009B0049" w:rsidP="00914FEE"/>
    <w:p w14:paraId="253D1E53" w14:textId="69D99504" w:rsidR="009B0049" w:rsidRDefault="002657D7" w:rsidP="00914FEE">
      <w:pPr>
        <w:pStyle w:val="Heading1"/>
        <w:spacing w:before="0"/>
      </w:pPr>
      <w:bookmarkStart w:id="19" w:name="_Toc90421526"/>
      <w:r>
        <w:t>How to Customise CamoE</w:t>
      </w:r>
      <w:r w:rsidR="001E60E8">
        <w:t>v</w:t>
      </w:r>
      <w:r>
        <w:t>o</w:t>
      </w:r>
      <w:bookmarkEnd w:id="19"/>
    </w:p>
    <w:p w14:paraId="3823F31A" w14:textId="77777777" w:rsidR="00AB478D" w:rsidRPr="00AB478D" w:rsidRDefault="00AB478D" w:rsidP="00AB478D"/>
    <w:p w14:paraId="37610CCA" w14:textId="4B65F1EE" w:rsidR="00AB478D" w:rsidRDefault="00EF4AEB" w:rsidP="00AB478D">
      <w:pPr>
        <w:pStyle w:val="Heading2"/>
      </w:pPr>
      <w:bookmarkStart w:id="20" w:name="_Toc90421527"/>
      <w:r>
        <w:t>Changing the GA Settings</w:t>
      </w:r>
      <w:bookmarkEnd w:id="20"/>
    </w:p>
    <w:p w14:paraId="20FF1619" w14:textId="77777777" w:rsidR="001638EC" w:rsidRPr="001638EC" w:rsidRDefault="001638EC" w:rsidP="001638EC"/>
    <w:p w14:paraId="3A6CDF08" w14:textId="32E788D8" w:rsidR="00253761" w:rsidRDefault="001E60E8" w:rsidP="001E60E8">
      <w:r>
        <w:t>Using CamoEvo</w:t>
      </w:r>
      <w:r w:rsidR="00253761">
        <w:t>’s interface</w:t>
      </w:r>
      <w:r>
        <w:t xml:space="preserve"> you </w:t>
      </w:r>
      <w:r w:rsidR="00253761">
        <w:t>can</w:t>
      </w:r>
      <w:r>
        <w:t xml:space="preserve"> adjust the number of generations and the population size used by its genetic algorithm.</w:t>
      </w:r>
      <w:r w:rsidR="00253761">
        <w:t xml:space="preserve"> However, if you wish to change other aspects of the algorithm e.g., mutation rate or crossover probability you will need to change the default settings </w:t>
      </w:r>
      <w:r w:rsidR="00AB478D">
        <w:t>that CamoEvo uses with ImageGA.</w:t>
      </w:r>
    </w:p>
    <w:p w14:paraId="187BFEF9" w14:textId="77777777" w:rsidR="00253761" w:rsidRDefault="00253761" w:rsidP="001E60E8"/>
    <w:p w14:paraId="7099CA8F" w14:textId="1F6A4D49" w:rsidR="001E60E8" w:rsidRDefault="00440300" w:rsidP="001E60E8">
      <w:r>
        <w:t>To prevent other use</w:t>
      </w:r>
      <w:r w:rsidR="5BBC435C">
        <w:t>r</w:t>
      </w:r>
      <w:r>
        <w:t>s of ImageGA from interfering with</w:t>
      </w:r>
      <w:r w:rsidR="00AB478D">
        <w:t xml:space="preserve"> or </w:t>
      </w:r>
      <w:r>
        <w:t>changing CamoEvo</w:t>
      </w:r>
      <w:r w:rsidR="00AB478D">
        <w:t>,</w:t>
      </w:r>
      <w:r>
        <w:t xml:space="preserve"> we provide a separate settings storage .txt file for CamoEvo so that CamoEvo’s settings can be adjusted independently.</w:t>
      </w:r>
      <w:r w:rsidRPr="1F88D86D">
        <w:rPr>
          <w:color w:val="FF0000"/>
        </w:rPr>
        <w:t xml:space="preserve"> </w:t>
      </w:r>
      <w:r w:rsidR="001E60E8">
        <w:t xml:space="preserve">We </w:t>
      </w:r>
      <w:r>
        <w:t xml:space="preserve">also </w:t>
      </w:r>
      <w:r w:rsidR="001E60E8">
        <w:t>provide a</w:t>
      </w:r>
      <w:r>
        <w:t>n</w:t>
      </w:r>
      <w:r w:rsidR="001E60E8">
        <w:t xml:space="preserve"> interface </w:t>
      </w:r>
      <w:r>
        <w:t>macro ‘</w:t>
      </w:r>
      <w:r w:rsidR="00AB478D">
        <w:t xml:space="preserve">/1 CamoEvo / </w:t>
      </w:r>
      <w:r w:rsidR="00253761">
        <w:t>Edit Algorithm</w:t>
      </w:r>
      <w:r w:rsidR="00AB478D">
        <w:t>.txt</w:t>
      </w:r>
      <w:r w:rsidR="00253761">
        <w:t>’</w:t>
      </w:r>
      <w:r>
        <w:t xml:space="preserve"> specifically for changing the settings used by CamoEvo that are not altered </w:t>
      </w:r>
      <w:r w:rsidR="00AB478D">
        <w:t>by the advanced settings</w:t>
      </w:r>
      <w:r>
        <w:t xml:space="preserve"> (number of generations and population size).</w:t>
      </w:r>
      <w:r w:rsidR="00253761">
        <w:t xml:space="preserve"> The genetic algorithm settings can also be manually adjusted by changing the “AlgorithmSettings.txt” file within the population folder.</w:t>
      </w:r>
    </w:p>
    <w:p w14:paraId="58732CCE" w14:textId="6608FE5A" w:rsidR="00FC3B40" w:rsidRDefault="00FC3B40" w:rsidP="001E60E8"/>
    <w:p w14:paraId="0212B1BE" w14:textId="45F25647" w:rsidR="00FC3B40" w:rsidRDefault="00FC3B40" w:rsidP="001E60E8">
      <w:r>
        <w:t>By default, CamoEvo uses the following:</w:t>
      </w:r>
    </w:p>
    <w:p w14:paraId="7CE4AAFF" w14:textId="77777777" w:rsidR="00FC3B40" w:rsidRPr="000E2B00" w:rsidRDefault="00FC3B40" w:rsidP="000E2B00"/>
    <w:p w14:paraId="671AF87F" w14:textId="381A8101" w:rsidR="00FC3B40" w:rsidRPr="000E2B00" w:rsidRDefault="00FC3B40" w:rsidP="000E2B00">
      <w:r w:rsidRPr="000E2B00">
        <w:t xml:space="preserve">Deletion Pool = </w:t>
      </w:r>
      <w:r w:rsidR="00F25121">
        <w:rPr>
          <w:b/>
          <w:bCs/>
        </w:rPr>
        <w:t>66</w:t>
      </w:r>
      <w:r w:rsidR="00AB478D" w:rsidRPr="000E2B00">
        <w:rPr>
          <w:b/>
          <w:bCs/>
        </w:rPr>
        <w:t>%</w:t>
      </w:r>
    </w:p>
    <w:p w14:paraId="10BC078A" w14:textId="5D29181D" w:rsidR="00FC3B40" w:rsidRDefault="00FC3B40" w:rsidP="000E2B00">
      <w:pPr>
        <w:rPr>
          <w:b/>
          <w:bCs/>
        </w:rPr>
      </w:pPr>
      <w:r w:rsidRPr="000E2B00">
        <w:t xml:space="preserve">Breeding Pool = </w:t>
      </w:r>
      <w:r w:rsidR="00F25121">
        <w:rPr>
          <w:b/>
          <w:bCs/>
        </w:rPr>
        <w:t>33</w:t>
      </w:r>
      <w:r w:rsidR="00AB478D" w:rsidRPr="000E2B00">
        <w:rPr>
          <w:b/>
          <w:bCs/>
        </w:rPr>
        <w:t>%</w:t>
      </w:r>
    </w:p>
    <w:p w14:paraId="0C8F0307" w14:textId="3FDE4196" w:rsidR="00F25121" w:rsidRDefault="00F25121" w:rsidP="000E2B00">
      <w:pPr>
        <w:rPr>
          <w:b/>
          <w:bCs/>
        </w:rPr>
      </w:pPr>
      <w:r>
        <w:rPr>
          <w:bCs/>
        </w:rPr>
        <w:t xml:space="preserve">Mutation Pool = </w:t>
      </w:r>
      <w:r w:rsidRPr="00F25121">
        <w:rPr>
          <w:b/>
          <w:bCs/>
        </w:rPr>
        <w:t>0%</w:t>
      </w:r>
    </w:p>
    <w:p w14:paraId="4C86F561" w14:textId="0A3BB785" w:rsidR="00F25121" w:rsidRPr="00F25121" w:rsidRDefault="00F25121" w:rsidP="000E2B00">
      <w:pPr>
        <w:rPr>
          <w:b/>
          <w:bCs/>
        </w:rPr>
      </w:pPr>
      <w:r>
        <w:rPr>
          <w:bCs/>
        </w:rPr>
        <w:t xml:space="preserve">Point Mutation Prob = </w:t>
      </w:r>
      <w:r w:rsidRPr="00F25121">
        <w:rPr>
          <w:b/>
          <w:bCs/>
        </w:rPr>
        <w:t>0.001</w:t>
      </w:r>
    </w:p>
    <w:p w14:paraId="2FFC14A0" w14:textId="13E83E03" w:rsidR="00F25121" w:rsidRPr="00F25121" w:rsidRDefault="00F25121" w:rsidP="000E2B00">
      <w:pPr>
        <w:rPr>
          <w:b/>
          <w:bCs/>
        </w:rPr>
      </w:pPr>
      <w:r>
        <w:rPr>
          <w:bCs/>
        </w:rPr>
        <w:t xml:space="preserve">Lvl1 Mutation Prob = </w:t>
      </w:r>
      <w:r w:rsidRPr="00F25121">
        <w:rPr>
          <w:b/>
          <w:bCs/>
        </w:rPr>
        <w:t>0.0125</w:t>
      </w:r>
    </w:p>
    <w:p w14:paraId="4F9FC285" w14:textId="6EA3B221" w:rsidR="00F25121" w:rsidRPr="00F25121" w:rsidRDefault="00F25121" w:rsidP="000E2B00">
      <w:pPr>
        <w:rPr>
          <w:b/>
          <w:bCs/>
        </w:rPr>
      </w:pPr>
      <w:r>
        <w:rPr>
          <w:bCs/>
        </w:rPr>
        <w:t xml:space="preserve">Lvl2 Mutation Prob = </w:t>
      </w:r>
      <w:r w:rsidRPr="00F25121">
        <w:rPr>
          <w:b/>
          <w:bCs/>
        </w:rPr>
        <w:t>0.0125</w:t>
      </w:r>
    </w:p>
    <w:p w14:paraId="18F583FE" w14:textId="7A49EF07" w:rsidR="00F25121" w:rsidRDefault="00F25121" w:rsidP="000E2B00">
      <w:pPr>
        <w:rPr>
          <w:b/>
          <w:bCs/>
        </w:rPr>
      </w:pPr>
      <w:r>
        <w:rPr>
          <w:bCs/>
        </w:rPr>
        <w:t xml:space="preserve">Link Mutation Prob = </w:t>
      </w:r>
      <w:r w:rsidRPr="00F25121">
        <w:rPr>
          <w:b/>
          <w:bCs/>
        </w:rPr>
        <w:t>0.3333</w:t>
      </w:r>
    </w:p>
    <w:p w14:paraId="0163DF99" w14:textId="1255D1C7" w:rsidR="00F25121" w:rsidRDefault="00F25121" w:rsidP="000E2B00">
      <w:pPr>
        <w:rPr>
          <w:b/>
          <w:bCs/>
        </w:rPr>
      </w:pPr>
      <w:r>
        <w:rPr>
          <w:bCs/>
        </w:rPr>
        <w:t xml:space="preserve">Gene Displace Prob = </w:t>
      </w:r>
      <w:r w:rsidRPr="00F25121">
        <w:rPr>
          <w:b/>
          <w:bCs/>
        </w:rPr>
        <w:t>0.1</w:t>
      </w:r>
    </w:p>
    <w:p w14:paraId="187A0616" w14:textId="16613303" w:rsidR="00FC3B40" w:rsidRPr="00BF4242" w:rsidRDefault="00BF4242" w:rsidP="000E2B00">
      <w:pPr>
        <w:rPr>
          <w:b/>
          <w:bCs/>
        </w:rPr>
      </w:pPr>
      <w:r>
        <w:rPr>
          <w:bCs/>
        </w:rPr>
        <w:t xml:space="preserve">Rescue Number = </w:t>
      </w:r>
      <w:r w:rsidRPr="00BF4242">
        <w:rPr>
          <w:b/>
          <w:bCs/>
        </w:rPr>
        <w:t>3</w:t>
      </w:r>
    </w:p>
    <w:p w14:paraId="76CC23CC" w14:textId="45484137" w:rsidR="00FC3B40" w:rsidRPr="000E2B00" w:rsidRDefault="00FC3B40" w:rsidP="000E2B00">
      <w:pPr>
        <w:rPr>
          <w:b/>
          <w:bCs/>
        </w:rPr>
      </w:pPr>
      <w:r w:rsidRPr="000E2B00">
        <w:t>Crossover</w:t>
      </w:r>
      <w:r w:rsidR="009166C4">
        <w:t xml:space="preserve"> </w:t>
      </w:r>
      <w:r w:rsidR="00AB478D" w:rsidRPr="000E2B00">
        <w:t>Type</w:t>
      </w:r>
      <w:r w:rsidRPr="000E2B00">
        <w:t xml:space="preserve"> = </w:t>
      </w:r>
      <w:r w:rsidR="00F25121">
        <w:rPr>
          <w:b/>
          <w:bCs/>
        </w:rPr>
        <w:t>random</w:t>
      </w:r>
    </w:p>
    <w:p w14:paraId="4606442E" w14:textId="3D43790F" w:rsidR="00AB478D" w:rsidRPr="000E2B00" w:rsidRDefault="00AB478D" w:rsidP="000E2B00">
      <w:pPr>
        <w:rPr>
          <w:b/>
          <w:bCs/>
          <w:color w:val="FF0000"/>
        </w:rPr>
      </w:pPr>
      <w:r w:rsidRPr="000E2B00">
        <w:t xml:space="preserve">Crossover Probability = </w:t>
      </w:r>
      <w:r w:rsidRPr="000E2B00">
        <w:rPr>
          <w:b/>
          <w:bCs/>
        </w:rPr>
        <w:t>1.0000</w:t>
      </w:r>
    </w:p>
    <w:p w14:paraId="3AF53DF7" w14:textId="6FDEEF28" w:rsidR="00FC3B40" w:rsidRDefault="00FC3B40" w:rsidP="000E2B00">
      <w:pPr>
        <w:rPr>
          <w:b/>
          <w:bCs/>
        </w:rPr>
      </w:pPr>
      <w:r w:rsidRPr="000E2B00">
        <w:t xml:space="preserve">Recombination = </w:t>
      </w:r>
      <w:r w:rsidRPr="000E2B00">
        <w:rPr>
          <w:b/>
          <w:bCs/>
        </w:rPr>
        <w:t>incomplete</w:t>
      </w:r>
    </w:p>
    <w:p w14:paraId="5689B58F" w14:textId="773EDC2D" w:rsidR="00BF4242" w:rsidRDefault="00BF4242" w:rsidP="000E2B00">
      <w:pPr>
        <w:rPr>
          <w:b/>
          <w:bCs/>
        </w:rPr>
      </w:pPr>
      <w:r w:rsidRPr="000E2B00">
        <w:t>Mating System =</w:t>
      </w:r>
      <w:r w:rsidRPr="000E2B00">
        <w:rPr>
          <w:b/>
          <w:bCs/>
        </w:rPr>
        <w:t xml:space="preserve"> random</w:t>
      </w:r>
    </w:p>
    <w:p w14:paraId="4191AC6C" w14:textId="6E10E54D" w:rsidR="00E252EB" w:rsidRPr="00E252EB" w:rsidRDefault="00E252EB" w:rsidP="000E2B00">
      <w:pPr>
        <w:rPr>
          <w:b/>
          <w:bCs/>
        </w:rPr>
      </w:pPr>
      <w:r>
        <w:rPr>
          <w:bCs/>
        </w:rPr>
        <w:t xml:space="preserve">Breeding Pool Assignment = </w:t>
      </w:r>
      <w:r>
        <w:rPr>
          <w:b/>
          <w:bCs/>
        </w:rPr>
        <w:t>ranked</w:t>
      </w:r>
    </w:p>
    <w:p w14:paraId="57B8C480" w14:textId="05B6E0A4" w:rsidR="00EF4AEB" w:rsidRDefault="00EF4AEB" w:rsidP="009E0D1E"/>
    <w:p w14:paraId="53D49692" w14:textId="3484AAC8" w:rsidR="00FF5568" w:rsidRDefault="00FF5568" w:rsidP="009E0D1E"/>
    <w:p w14:paraId="609877AF" w14:textId="77777777" w:rsidR="00FF5568" w:rsidRDefault="00FF5568" w:rsidP="009E0D1E"/>
    <w:p w14:paraId="310DBA64" w14:textId="086EBB52" w:rsidR="00440300" w:rsidRDefault="00EF4AEB" w:rsidP="00440300">
      <w:pPr>
        <w:pStyle w:val="Heading2"/>
      </w:pPr>
      <w:bookmarkStart w:id="21" w:name="_Toc90421528"/>
      <w:r>
        <w:t>Creating Custom Target Shapes</w:t>
      </w:r>
      <w:bookmarkEnd w:id="21"/>
    </w:p>
    <w:p w14:paraId="1B14F02A" w14:textId="77777777" w:rsidR="001638EC" w:rsidRPr="001638EC" w:rsidRDefault="001638EC" w:rsidP="001638EC"/>
    <w:p w14:paraId="067B5CB3" w14:textId="34822F5E" w:rsidR="002A5535" w:rsidRDefault="00440300" w:rsidP="00440300">
      <w:pPr>
        <w:rPr>
          <w:color w:val="FF0000"/>
        </w:rPr>
      </w:pPr>
      <w:r>
        <w:t xml:space="preserve">As individuals using CamoEvo are likely to want to tailor the size and shape of targets to their own experiments we provide an interface for creating custom targets. Users can either import existing targets they’ve made for other experiments or </w:t>
      </w:r>
      <w:r w:rsidR="002A5535">
        <w:t>create</w:t>
      </w:r>
      <w:r>
        <w:t xml:space="preserve"> new targets. </w:t>
      </w:r>
      <w:r w:rsidRPr="002A5535">
        <w:t>To make a target type you need an image of the shape you want</w:t>
      </w:r>
      <w:r w:rsidR="00F5695A" w:rsidRPr="002A5535">
        <w:t xml:space="preserve">. </w:t>
      </w:r>
      <w:r w:rsidR="002A5535" w:rsidRPr="002A5535">
        <w:t>This image needs to be a binary black and white 400x400px image where the target shape is drawn in white. The target should fit entirely within a 400px diameter circle. We provide a template circle for the purposes of creating targets.</w:t>
      </w:r>
      <w:r w:rsidR="002A5535">
        <w:t xml:space="preserve"> Alternatively, you can draw a shape using the creator itself. </w:t>
      </w:r>
    </w:p>
    <w:p w14:paraId="64EB09B2" w14:textId="3120790A" w:rsidR="00F5695A" w:rsidRDefault="00F5695A" w:rsidP="00440300">
      <w:pPr>
        <w:rPr>
          <w:color w:val="FF0000"/>
        </w:rPr>
      </w:pPr>
    </w:p>
    <w:p w14:paraId="45D04ABA" w14:textId="1C82A492" w:rsidR="002A5535" w:rsidRPr="002A5535" w:rsidRDefault="002A5535" w:rsidP="00440300">
      <w:r>
        <w:lastRenderedPageBreak/>
        <w:t>Once you have picked a shape you can then choose which pattern generation system the target will use (</w:t>
      </w:r>
      <w:r w:rsidRPr="002A5535">
        <w:t>animal maculation, animal bilateral maculation or egg maculation</w:t>
      </w:r>
      <w:r>
        <w:t>) and the size of the target. To make target scaling easier the target will be displayed against a sample background from the background image gallery chosen.</w:t>
      </w:r>
    </w:p>
    <w:p w14:paraId="19CE712C" w14:textId="77777777" w:rsidR="002A5535" w:rsidRDefault="002A5535" w:rsidP="00440300">
      <w:pPr>
        <w:rPr>
          <w:color w:val="FF0000"/>
        </w:rPr>
      </w:pPr>
    </w:p>
    <w:p w14:paraId="53A33ABE" w14:textId="4A368797" w:rsidR="00FF5568" w:rsidRDefault="002A5535" w:rsidP="009E0D1E">
      <w:r>
        <w:t xml:space="preserve">If you </w:t>
      </w:r>
      <w:r w:rsidR="005C49B7">
        <w:t>do not</w:t>
      </w:r>
      <w:r>
        <w:t xml:space="preserve"> want to use the creator, you can manually create new targets by copying one of the rows in the </w:t>
      </w:r>
      <w:r w:rsidRPr="005F41CE">
        <w:t>"</w:t>
      </w:r>
      <w:r>
        <w:t>/</w:t>
      </w:r>
      <w:r w:rsidRPr="005F41CE">
        <w:t>1 CamoEvo</w:t>
      </w:r>
      <w:r>
        <w:t>/</w:t>
      </w:r>
      <w:r w:rsidRPr="005F41CE">
        <w:t>Targets</w:t>
      </w:r>
      <w:r>
        <w:t>/</w:t>
      </w:r>
      <w:r w:rsidRPr="005F41CE">
        <w:t>Target_Settings.txt"</w:t>
      </w:r>
      <w:r>
        <w:t xml:space="preserve"> file and adjusting the values.</w:t>
      </w:r>
      <w:r w:rsidR="005C49B7">
        <w:t xml:space="preserve"> You will also need to create a folder containing the target shape containing the target image titled “target.png”.</w:t>
      </w:r>
      <w:r>
        <w:t xml:space="preserve"> The columns are organised as follows</w:t>
      </w:r>
      <w:r w:rsidR="006A5D5A">
        <w:t>:</w:t>
      </w:r>
    </w:p>
    <w:p w14:paraId="736B6F20" w14:textId="0D218BCE" w:rsidR="00FF5568" w:rsidRDefault="00FF5568" w:rsidP="009E0D1E"/>
    <w:p w14:paraId="5AFD095E" w14:textId="3CFB3E72" w:rsidR="00FF5568" w:rsidRPr="00414EFE" w:rsidRDefault="00414EFE" w:rsidP="009E0D1E">
      <w:pPr>
        <w:rPr>
          <w:i/>
        </w:rPr>
      </w:pPr>
      <w:r>
        <w:rPr>
          <w:i/>
        </w:rPr>
        <w:t>Note: the</w:t>
      </w:r>
      <w:r w:rsidR="00B8679A">
        <w:rPr>
          <w:i/>
        </w:rPr>
        <w:t xml:space="preserve"> target size,</w:t>
      </w:r>
      <w:r>
        <w:rPr>
          <w:i/>
        </w:rPr>
        <w:t xml:space="preserve"> min and max angle is copied to the psychophysics setting by the CamoEvo UI. If you want to alter the settings after instead change the Settings_Game</w:t>
      </w:r>
    </w:p>
    <w:p w14:paraId="0EDE23E8" w14:textId="33ED58AB" w:rsidR="002A5535" w:rsidRDefault="002A5535" w:rsidP="009E0D1E"/>
    <w:tbl>
      <w:tblPr>
        <w:tblStyle w:val="PlainTable4"/>
        <w:tblW w:w="0" w:type="auto"/>
        <w:tblBorders>
          <w:top w:val="single" w:sz="4" w:space="0" w:color="auto"/>
          <w:bottom w:val="single" w:sz="4" w:space="0" w:color="auto"/>
        </w:tblBorders>
        <w:tblLook w:val="04A0" w:firstRow="1" w:lastRow="0" w:firstColumn="1" w:lastColumn="0" w:noHBand="0" w:noVBand="1"/>
      </w:tblPr>
      <w:tblGrid>
        <w:gridCol w:w="1271"/>
        <w:gridCol w:w="7745"/>
      </w:tblGrid>
      <w:tr w:rsidR="002A5535" w14:paraId="5E0EDC81" w14:textId="77777777" w:rsidTr="005C4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1AFC0C67" w14:textId="4B69ABA3" w:rsidR="002A5535" w:rsidRPr="006A5D5A" w:rsidRDefault="002A5535" w:rsidP="006A5D5A">
            <w:pPr>
              <w:jc w:val="right"/>
              <w:rPr>
                <w:b w:val="0"/>
                <w:bCs w:val="0"/>
                <w:i/>
                <w:iCs/>
              </w:rPr>
            </w:pPr>
            <w:r w:rsidRPr="006A5D5A">
              <w:rPr>
                <w:b w:val="0"/>
                <w:bCs w:val="0"/>
                <w:i/>
                <w:iCs/>
              </w:rPr>
              <w:t>ID</w:t>
            </w:r>
            <w:r w:rsidR="006A5D5A" w:rsidRPr="006A5D5A">
              <w:rPr>
                <w:b w:val="0"/>
                <w:bCs w:val="0"/>
                <w:i/>
                <w:iCs/>
              </w:rPr>
              <w:t>:</w:t>
            </w:r>
          </w:p>
        </w:tc>
        <w:tc>
          <w:tcPr>
            <w:tcW w:w="7745" w:type="dxa"/>
          </w:tcPr>
          <w:p w14:paraId="52749898" w14:textId="4CD7345E" w:rsidR="002A5535" w:rsidRPr="006A5D5A" w:rsidRDefault="002A5535" w:rsidP="006A5D5A">
            <w:pPr>
              <w:cnfStyle w:val="100000000000" w:firstRow="1" w:lastRow="0" w:firstColumn="0" w:lastColumn="0" w:oddVBand="0" w:evenVBand="0" w:oddHBand="0" w:evenHBand="0" w:firstRowFirstColumn="0" w:firstRowLastColumn="0" w:lastRowFirstColumn="0" w:lastRowLastColumn="0"/>
              <w:rPr>
                <w:b w:val="0"/>
                <w:bCs w:val="0"/>
                <w:i/>
                <w:iCs/>
              </w:rPr>
            </w:pPr>
            <w:r w:rsidRPr="006A5D5A">
              <w:rPr>
                <w:b w:val="0"/>
                <w:bCs w:val="0"/>
                <w:i/>
                <w:iCs/>
              </w:rPr>
              <w:t>The unique ID for the target type distinguishing it from the others.</w:t>
            </w:r>
          </w:p>
        </w:tc>
      </w:tr>
      <w:tr w:rsidR="002A5535" w14:paraId="791E9A4B" w14:textId="77777777" w:rsidTr="005C4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7B2E202B" w14:textId="4C2C51D9" w:rsidR="002A5535" w:rsidRPr="006A5D5A" w:rsidRDefault="002A5535" w:rsidP="006A5D5A">
            <w:pPr>
              <w:jc w:val="right"/>
              <w:rPr>
                <w:b w:val="0"/>
                <w:bCs w:val="0"/>
                <w:i/>
                <w:iCs/>
              </w:rPr>
            </w:pPr>
            <w:r w:rsidRPr="006A5D5A">
              <w:rPr>
                <w:b w:val="0"/>
                <w:bCs w:val="0"/>
                <w:i/>
                <w:iCs/>
              </w:rPr>
              <w:t>Shape</w:t>
            </w:r>
            <w:r w:rsidR="006A5D5A" w:rsidRPr="006A5D5A">
              <w:rPr>
                <w:b w:val="0"/>
                <w:bCs w:val="0"/>
                <w:i/>
                <w:iCs/>
              </w:rPr>
              <w:t>:</w:t>
            </w:r>
          </w:p>
        </w:tc>
        <w:tc>
          <w:tcPr>
            <w:tcW w:w="7745" w:type="dxa"/>
          </w:tcPr>
          <w:p w14:paraId="3395139F" w14:textId="6A6F5EC1" w:rsidR="002A5535" w:rsidRPr="006A5D5A" w:rsidRDefault="006A5D5A" w:rsidP="006A5D5A">
            <w:pPr>
              <w:cnfStyle w:val="000000100000" w:firstRow="0" w:lastRow="0" w:firstColumn="0" w:lastColumn="0" w:oddVBand="0" w:evenVBand="0" w:oddHBand="1" w:evenHBand="0" w:firstRowFirstColumn="0" w:firstRowLastColumn="0" w:lastRowFirstColumn="0" w:lastRowLastColumn="0"/>
              <w:rPr>
                <w:i/>
                <w:iCs/>
              </w:rPr>
            </w:pPr>
            <w:r>
              <w:rPr>
                <w:i/>
                <w:iCs/>
              </w:rPr>
              <w:t>The name of the folder from which the target shape is taken.</w:t>
            </w:r>
          </w:p>
        </w:tc>
      </w:tr>
      <w:tr w:rsidR="002A5535" w14:paraId="457A01C2" w14:textId="77777777" w:rsidTr="005C49B7">
        <w:tc>
          <w:tcPr>
            <w:cnfStyle w:val="001000000000" w:firstRow="0" w:lastRow="0" w:firstColumn="1" w:lastColumn="0" w:oddVBand="0" w:evenVBand="0" w:oddHBand="0" w:evenHBand="0" w:firstRowFirstColumn="0" w:firstRowLastColumn="0" w:lastRowFirstColumn="0" w:lastRowLastColumn="0"/>
            <w:tcW w:w="1271" w:type="dxa"/>
          </w:tcPr>
          <w:p w14:paraId="26121FCA" w14:textId="1EF69C4B" w:rsidR="002A5535" w:rsidRPr="006A5D5A" w:rsidRDefault="002A5535" w:rsidP="006A5D5A">
            <w:pPr>
              <w:jc w:val="right"/>
              <w:rPr>
                <w:b w:val="0"/>
                <w:bCs w:val="0"/>
                <w:i/>
                <w:iCs/>
              </w:rPr>
            </w:pPr>
            <w:r w:rsidRPr="006A5D5A">
              <w:rPr>
                <w:b w:val="0"/>
                <w:bCs w:val="0"/>
                <w:i/>
                <w:iCs/>
              </w:rPr>
              <w:t>Size</w:t>
            </w:r>
          </w:p>
        </w:tc>
        <w:tc>
          <w:tcPr>
            <w:tcW w:w="7745" w:type="dxa"/>
          </w:tcPr>
          <w:p w14:paraId="205A5BA1" w14:textId="1E9E2CCC" w:rsidR="002A5535" w:rsidRPr="006A5D5A" w:rsidRDefault="006A5D5A" w:rsidP="006A5D5A">
            <w:pPr>
              <w:cnfStyle w:val="000000000000" w:firstRow="0" w:lastRow="0" w:firstColumn="0" w:lastColumn="0" w:oddVBand="0" w:evenVBand="0" w:oddHBand="0" w:evenHBand="0" w:firstRowFirstColumn="0" w:firstRowLastColumn="0" w:lastRowFirstColumn="0" w:lastRowLastColumn="0"/>
              <w:rPr>
                <w:i/>
                <w:iCs/>
              </w:rPr>
            </w:pPr>
            <w:r>
              <w:rPr>
                <w:i/>
                <w:iCs/>
              </w:rPr>
              <w:t>The size in pixels of the target.</w:t>
            </w:r>
          </w:p>
        </w:tc>
      </w:tr>
      <w:tr w:rsidR="002A5535" w14:paraId="5BF965C3" w14:textId="77777777" w:rsidTr="005C4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74A25A3F" w14:textId="0D089E74" w:rsidR="002A5535" w:rsidRPr="006A5D5A" w:rsidRDefault="002A5535" w:rsidP="006A5D5A">
            <w:pPr>
              <w:jc w:val="right"/>
              <w:rPr>
                <w:b w:val="0"/>
                <w:bCs w:val="0"/>
                <w:i/>
                <w:iCs/>
              </w:rPr>
            </w:pPr>
            <w:r w:rsidRPr="006A5D5A">
              <w:rPr>
                <w:b w:val="0"/>
                <w:bCs w:val="0"/>
                <w:i/>
                <w:iCs/>
              </w:rPr>
              <w:t>Pattern</w:t>
            </w:r>
            <w:r w:rsidR="006A5D5A" w:rsidRPr="006A5D5A">
              <w:rPr>
                <w:b w:val="0"/>
                <w:bCs w:val="0"/>
                <w:i/>
                <w:iCs/>
              </w:rPr>
              <w:t>:</w:t>
            </w:r>
          </w:p>
        </w:tc>
        <w:tc>
          <w:tcPr>
            <w:tcW w:w="7745" w:type="dxa"/>
          </w:tcPr>
          <w:p w14:paraId="136D1CDF" w14:textId="38F10FE1" w:rsidR="002A5535" w:rsidRPr="006A5D5A" w:rsidRDefault="006A5D5A" w:rsidP="00F23C4D">
            <w:pPr>
              <w:cnfStyle w:val="000000100000" w:firstRow="0" w:lastRow="0" w:firstColumn="0" w:lastColumn="0" w:oddVBand="0" w:evenVBand="0" w:oddHBand="1" w:evenHBand="0" w:firstRowFirstColumn="0" w:firstRowLastColumn="0" w:lastRowFirstColumn="0" w:lastRowLastColumn="0"/>
              <w:rPr>
                <w:i/>
                <w:iCs/>
              </w:rPr>
            </w:pPr>
            <w:r>
              <w:rPr>
                <w:i/>
                <w:iCs/>
              </w:rPr>
              <w:t xml:space="preserve">The </w:t>
            </w:r>
            <w:r w:rsidR="00F23C4D">
              <w:rPr>
                <w:i/>
                <w:iCs/>
              </w:rPr>
              <w:t>type of pattern generation used Targets / Eggs</w:t>
            </w:r>
          </w:p>
        </w:tc>
      </w:tr>
      <w:tr w:rsidR="002A5535" w14:paraId="55C661D9" w14:textId="77777777" w:rsidTr="005C49B7">
        <w:tc>
          <w:tcPr>
            <w:cnfStyle w:val="001000000000" w:firstRow="0" w:lastRow="0" w:firstColumn="1" w:lastColumn="0" w:oddVBand="0" w:evenVBand="0" w:oddHBand="0" w:evenHBand="0" w:firstRowFirstColumn="0" w:firstRowLastColumn="0" w:lastRowFirstColumn="0" w:lastRowLastColumn="0"/>
            <w:tcW w:w="1271" w:type="dxa"/>
          </w:tcPr>
          <w:p w14:paraId="09C1C003" w14:textId="1EB38549" w:rsidR="002A5535" w:rsidRPr="006A5D5A" w:rsidRDefault="002A5535" w:rsidP="006A5D5A">
            <w:pPr>
              <w:jc w:val="right"/>
              <w:rPr>
                <w:b w:val="0"/>
                <w:bCs w:val="0"/>
                <w:i/>
                <w:iCs/>
              </w:rPr>
            </w:pPr>
            <w:r w:rsidRPr="006A5D5A">
              <w:rPr>
                <w:b w:val="0"/>
                <w:bCs w:val="0"/>
                <w:i/>
                <w:iCs/>
              </w:rPr>
              <w:t>Centre</w:t>
            </w:r>
            <w:r w:rsidR="006A5D5A" w:rsidRPr="006A5D5A">
              <w:rPr>
                <w:b w:val="0"/>
                <w:bCs w:val="0"/>
                <w:i/>
                <w:iCs/>
              </w:rPr>
              <w:t>:</w:t>
            </w:r>
          </w:p>
        </w:tc>
        <w:tc>
          <w:tcPr>
            <w:tcW w:w="7745" w:type="dxa"/>
          </w:tcPr>
          <w:p w14:paraId="68EFE238" w14:textId="251464DE" w:rsidR="002A5535" w:rsidRPr="006A5D5A" w:rsidRDefault="006A5D5A" w:rsidP="006A5D5A">
            <w:pPr>
              <w:cnfStyle w:val="000000000000" w:firstRow="0" w:lastRow="0" w:firstColumn="0" w:lastColumn="0" w:oddVBand="0" w:evenVBand="0" w:oddHBand="0" w:evenHBand="0" w:firstRowFirstColumn="0" w:firstRowLastColumn="0" w:lastRowFirstColumn="0" w:lastRowLastColumn="0"/>
              <w:rPr>
                <w:i/>
                <w:iCs/>
              </w:rPr>
            </w:pPr>
            <w:r>
              <w:rPr>
                <w:i/>
                <w:iCs/>
              </w:rPr>
              <w:t>The X coordinate of the sagittal plane for bilateral symmetry.</w:t>
            </w:r>
          </w:p>
        </w:tc>
      </w:tr>
      <w:tr w:rsidR="002A5535" w14:paraId="042316AE" w14:textId="77777777" w:rsidTr="005C4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36A4A410" w14:textId="680D08E3" w:rsidR="002A5535" w:rsidRPr="006A5D5A" w:rsidRDefault="002A5535" w:rsidP="006A5D5A">
            <w:pPr>
              <w:jc w:val="right"/>
              <w:rPr>
                <w:b w:val="0"/>
                <w:bCs w:val="0"/>
                <w:i/>
                <w:iCs/>
              </w:rPr>
            </w:pPr>
            <w:r w:rsidRPr="006A5D5A">
              <w:rPr>
                <w:b w:val="0"/>
                <w:bCs w:val="0"/>
                <w:i/>
                <w:iCs/>
              </w:rPr>
              <w:t>minAngle</w:t>
            </w:r>
            <w:r w:rsidR="006A5D5A" w:rsidRPr="006A5D5A">
              <w:rPr>
                <w:b w:val="0"/>
                <w:bCs w:val="0"/>
                <w:i/>
                <w:iCs/>
              </w:rPr>
              <w:t>:</w:t>
            </w:r>
          </w:p>
        </w:tc>
        <w:tc>
          <w:tcPr>
            <w:tcW w:w="7745" w:type="dxa"/>
          </w:tcPr>
          <w:p w14:paraId="6536D8AB" w14:textId="49B95EAA" w:rsidR="002A5535" w:rsidRPr="006A5D5A" w:rsidRDefault="006A5D5A" w:rsidP="006A5D5A">
            <w:pPr>
              <w:cnfStyle w:val="000000100000" w:firstRow="0" w:lastRow="0" w:firstColumn="0" w:lastColumn="0" w:oddVBand="0" w:evenVBand="0" w:oddHBand="1" w:evenHBand="0" w:firstRowFirstColumn="0" w:firstRowLastColumn="0" w:lastRowFirstColumn="0" w:lastRowLastColumn="0"/>
              <w:rPr>
                <w:i/>
                <w:iCs/>
              </w:rPr>
            </w:pPr>
            <w:r>
              <w:rPr>
                <w:i/>
                <w:iCs/>
              </w:rPr>
              <w:t>Minimum angle of rotation.</w:t>
            </w:r>
          </w:p>
        </w:tc>
      </w:tr>
      <w:tr w:rsidR="002A5535" w14:paraId="7DB7A8C2" w14:textId="77777777" w:rsidTr="005C49B7">
        <w:trPr>
          <w:trHeight w:val="50"/>
        </w:trPr>
        <w:tc>
          <w:tcPr>
            <w:cnfStyle w:val="001000000000" w:firstRow="0" w:lastRow="0" w:firstColumn="1" w:lastColumn="0" w:oddVBand="0" w:evenVBand="0" w:oddHBand="0" w:evenHBand="0" w:firstRowFirstColumn="0" w:firstRowLastColumn="0" w:lastRowFirstColumn="0" w:lastRowLastColumn="0"/>
            <w:tcW w:w="1271" w:type="dxa"/>
          </w:tcPr>
          <w:p w14:paraId="5129BCAB" w14:textId="4E0044A3" w:rsidR="002A5535" w:rsidRPr="006A5D5A" w:rsidRDefault="002A5535" w:rsidP="006A5D5A">
            <w:pPr>
              <w:jc w:val="right"/>
              <w:rPr>
                <w:b w:val="0"/>
                <w:bCs w:val="0"/>
                <w:i/>
                <w:iCs/>
              </w:rPr>
            </w:pPr>
            <w:r w:rsidRPr="006A5D5A">
              <w:rPr>
                <w:b w:val="0"/>
                <w:bCs w:val="0"/>
                <w:i/>
                <w:iCs/>
              </w:rPr>
              <w:t>maxAngle</w:t>
            </w:r>
            <w:r w:rsidR="006A5D5A" w:rsidRPr="006A5D5A">
              <w:rPr>
                <w:b w:val="0"/>
                <w:bCs w:val="0"/>
                <w:i/>
                <w:iCs/>
              </w:rPr>
              <w:t>:</w:t>
            </w:r>
          </w:p>
        </w:tc>
        <w:tc>
          <w:tcPr>
            <w:tcW w:w="7745" w:type="dxa"/>
          </w:tcPr>
          <w:p w14:paraId="4937D372" w14:textId="5983A166" w:rsidR="002A5535" w:rsidRPr="006A5D5A" w:rsidRDefault="00153D35" w:rsidP="006A5D5A">
            <w:pPr>
              <w:cnfStyle w:val="000000000000" w:firstRow="0" w:lastRow="0" w:firstColumn="0" w:lastColumn="0" w:oddVBand="0" w:evenVBand="0" w:oddHBand="0" w:evenHBand="0" w:firstRowFirstColumn="0" w:firstRowLastColumn="0" w:lastRowFirstColumn="0" w:lastRowLastColumn="0"/>
              <w:rPr>
                <w:i/>
                <w:iCs/>
              </w:rPr>
            </w:pPr>
            <w:r>
              <w:rPr>
                <w:i/>
                <w:iCs/>
              </w:rPr>
              <w:t>Maximum angle of rotation.</w:t>
            </w:r>
          </w:p>
        </w:tc>
      </w:tr>
      <w:tr w:rsidR="00153D35" w14:paraId="2AF73D7A" w14:textId="77777777" w:rsidTr="005C49B7">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1271" w:type="dxa"/>
          </w:tcPr>
          <w:p w14:paraId="773BDEC2" w14:textId="30F01E50" w:rsidR="00153D35" w:rsidRPr="006A5D5A" w:rsidRDefault="00153D35" w:rsidP="006A5D5A">
            <w:pPr>
              <w:jc w:val="right"/>
              <w:rPr>
                <w:b w:val="0"/>
                <w:bCs w:val="0"/>
                <w:i/>
                <w:iCs/>
              </w:rPr>
            </w:pPr>
            <w:r>
              <w:rPr>
                <w:b w:val="0"/>
                <w:bCs w:val="0"/>
                <w:i/>
                <w:iCs/>
              </w:rPr>
              <w:t xml:space="preserve">Shading </w:t>
            </w:r>
            <w:r w:rsidR="00D106AB" w:rsidRPr="00D106AB">
              <w:rPr>
                <w:b w:val="0"/>
                <w:bCs w:val="0"/>
                <w:i/>
                <w:iCs/>
              </w:rPr>
              <w:t>α</w:t>
            </w:r>
            <w:r>
              <w:rPr>
                <w:b w:val="0"/>
                <w:bCs w:val="0"/>
                <w:i/>
                <w:iCs/>
              </w:rPr>
              <w:t xml:space="preserve">: </w:t>
            </w:r>
          </w:p>
        </w:tc>
        <w:tc>
          <w:tcPr>
            <w:tcW w:w="7745" w:type="dxa"/>
          </w:tcPr>
          <w:p w14:paraId="4EDDB861" w14:textId="4D13EC0D" w:rsidR="00153D35" w:rsidRDefault="00153D35" w:rsidP="006A5D5A">
            <w:pPr>
              <w:cnfStyle w:val="000000100000" w:firstRow="0" w:lastRow="0" w:firstColumn="0" w:lastColumn="0" w:oddVBand="0" w:evenVBand="0" w:oddHBand="1" w:evenHBand="0" w:firstRowFirstColumn="0" w:firstRowLastColumn="0" w:lastRowFirstColumn="0" w:lastRowLastColumn="0"/>
              <w:rPr>
                <w:i/>
                <w:iCs/>
              </w:rPr>
            </w:pPr>
            <w:r>
              <w:rPr>
                <w:i/>
                <w:iCs/>
              </w:rPr>
              <w:t>The alpha for the applied shading (if used).</w:t>
            </w:r>
          </w:p>
        </w:tc>
      </w:tr>
      <w:tr w:rsidR="00153D35" w14:paraId="5E2F097A" w14:textId="77777777" w:rsidTr="005C49B7">
        <w:trPr>
          <w:trHeight w:val="50"/>
        </w:trPr>
        <w:tc>
          <w:tcPr>
            <w:cnfStyle w:val="001000000000" w:firstRow="0" w:lastRow="0" w:firstColumn="1" w:lastColumn="0" w:oddVBand="0" w:evenVBand="0" w:oddHBand="0" w:evenHBand="0" w:firstRowFirstColumn="0" w:firstRowLastColumn="0" w:lastRowFirstColumn="0" w:lastRowLastColumn="0"/>
            <w:tcW w:w="1271" w:type="dxa"/>
          </w:tcPr>
          <w:p w14:paraId="69FE3BCC" w14:textId="40D8F117" w:rsidR="00153D35" w:rsidRPr="006A5D5A" w:rsidRDefault="00153D35" w:rsidP="006A5D5A">
            <w:pPr>
              <w:jc w:val="right"/>
              <w:rPr>
                <w:b w:val="0"/>
                <w:bCs w:val="0"/>
                <w:i/>
                <w:iCs/>
              </w:rPr>
            </w:pPr>
            <w:r>
              <w:rPr>
                <w:b w:val="0"/>
                <w:bCs w:val="0"/>
                <w:i/>
                <w:iCs/>
              </w:rPr>
              <w:t xml:space="preserve">Details </w:t>
            </w:r>
            <w:r w:rsidR="00D106AB" w:rsidRPr="00D106AB">
              <w:rPr>
                <w:b w:val="0"/>
                <w:bCs w:val="0"/>
                <w:i/>
                <w:iCs/>
              </w:rPr>
              <w:t>α</w:t>
            </w:r>
            <w:r>
              <w:rPr>
                <w:b w:val="0"/>
                <w:bCs w:val="0"/>
                <w:i/>
                <w:iCs/>
              </w:rPr>
              <w:t>:</w:t>
            </w:r>
          </w:p>
        </w:tc>
        <w:tc>
          <w:tcPr>
            <w:tcW w:w="7745" w:type="dxa"/>
          </w:tcPr>
          <w:p w14:paraId="5948F014" w14:textId="7B0FAD17" w:rsidR="00153D35" w:rsidRDefault="00153D35" w:rsidP="006A5D5A">
            <w:pPr>
              <w:cnfStyle w:val="000000000000" w:firstRow="0" w:lastRow="0" w:firstColumn="0" w:lastColumn="0" w:oddVBand="0" w:evenVBand="0" w:oddHBand="0" w:evenHBand="0" w:firstRowFirstColumn="0" w:firstRowLastColumn="0" w:lastRowFirstColumn="0" w:lastRowLastColumn="0"/>
              <w:rPr>
                <w:i/>
                <w:iCs/>
              </w:rPr>
            </w:pPr>
            <w:r>
              <w:rPr>
                <w:i/>
                <w:iCs/>
              </w:rPr>
              <w:t>The alpha for the detail (if used).</w:t>
            </w:r>
          </w:p>
        </w:tc>
      </w:tr>
      <w:tr w:rsidR="00F23C4D" w14:paraId="31D8C262" w14:textId="77777777" w:rsidTr="005C49B7">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1271" w:type="dxa"/>
          </w:tcPr>
          <w:p w14:paraId="45A10546" w14:textId="17E0C597" w:rsidR="00F23C4D" w:rsidRPr="00F23C4D" w:rsidRDefault="00F23C4D" w:rsidP="00F23C4D">
            <w:pPr>
              <w:rPr>
                <w:b w:val="0"/>
                <w:i/>
                <w:iCs/>
              </w:rPr>
            </w:pPr>
            <w:r>
              <w:rPr>
                <w:b w:val="0"/>
                <w:i/>
                <w:iCs/>
              </w:rPr>
              <w:t xml:space="preserve">   Bilateral?:</w:t>
            </w:r>
          </w:p>
        </w:tc>
        <w:tc>
          <w:tcPr>
            <w:tcW w:w="7745" w:type="dxa"/>
          </w:tcPr>
          <w:p w14:paraId="4D543096" w14:textId="152BAFE6" w:rsidR="00F23C4D" w:rsidRDefault="00F23C4D" w:rsidP="006A5D5A">
            <w:pPr>
              <w:cnfStyle w:val="000000100000" w:firstRow="0" w:lastRow="0" w:firstColumn="0" w:lastColumn="0" w:oddVBand="0" w:evenVBand="0" w:oddHBand="1" w:evenHBand="0" w:firstRowFirstColumn="0" w:firstRowLastColumn="0" w:lastRowFirstColumn="0" w:lastRowLastColumn="0"/>
              <w:rPr>
                <w:i/>
                <w:iCs/>
              </w:rPr>
            </w:pPr>
            <w:r>
              <w:rPr>
                <w:i/>
                <w:iCs/>
              </w:rPr>
              <w:t>Yes or No</w:t>
            </w:r>
            <w:r w:rsidR="00335749">
              <w:rPr>
                <w:i/>
                <w:iCs/>
              </w:rPr>
              <w:t xml:space="preserve"> to bilateral symmetry</w:t>
            </w:r>
          </w:p>
        </w:tc>
      </w:tr>
    </w:tbl>
    <w:p w14:paraId="6216CD5C" w14:textId="57350228" w:rsidR="00237844" w:rsidRDefault="00237844" w:rsidP="009E0D1E"/>
    <w:p w14:paraId="1D13BDA8" w14:textId="48EBF2A0" w:rsidR="002E05DE" w:rsidRDefault="00237844" w:rsidP="002E05DE">
      <w:pPr>
        <w:pStyle w:val="Heading1"/>
        <w:spacing w:before="0" w:line="276" w:lineRule="auto"/>
      </w:pPr>
      <w:r>
        <w:t>Psychophysics Game</w:t>
      </w:r>
    </w:p>
    <w:p w14:paraId="4F6AC658" w14:textId="0386195B" w:rsidR="002E05DE" w:rsidRDefault="002E05DE" w:rsidP="002E05DE">
      <w:pPr>
        <w:pStyle w:val="Heading2"/>
      </w:pPr>
      <w:r>
        <w:t>Requirements</w:t>
      </w:r>
    </w:p>
    <w:p w14:paraId="4A8779D8" w14:textId="1773119D" w:rsidR="002E05DE" w:rsidRDefault="002E05DE" w:rsidP="002E05DE">
      <w:pPr>
        <w:spacing w:line="360" w:lineRule="auto"/>
      </w:pPr>
      <w:r>
        <w:t>To set up a game you will need a folder containing the following:</w:t>
      </w:r>
    </w:p>
    <w:p w14:paraId="3477706E" w14:textId="4D450601" w:rsidR="002E05DE" w:rsidRDefault="002E05DE" w:rsidP="002E05DE">
      <w:pPr>
        <w:pStyle w:val="ListParagraph"/>
        <w:numPr>
          <w:ilvl w:val="0"/>
          <w:numId w:val="12"/>
        </w:numPr>
        <w:spacing w:line="360" w:lineRule="auto"/>
      </w:pPr>
      <w:r w:rsidRPr="002E05DE">
        <w:rPr>
          <w:i/>
        </w:rPr>
        <w:t>Backgrounds/ :</w:t>
      </w:r>
      <w:r>
        <w:t xml:space="preserve"> A folder containing background images only.</w:t>
      </w:r>
    </w:p>
    <w:p w14:paraId="7ED19C63" w14:textId="09F9D885" w:rsidR="002E05DE" w:rsidRDefault="002E05DE" w:rsidP="002E05DE">
      <w:pPr>
        <w:pStyle w:val="ListParagraph"/>
        <w:numPr>
          <w:ilvl w:val="0"/>
          <w:numId w:val="12"/>
        </w:numPr>
        <w:spacing w:line="360" w:lineRule="auto"/>
      </w:pPr>
      <w:r>
        <w:rPr>
          <w:i/>
        </w:rPr>
        <w:t>Targets</w:t>
      </w:r>
      <w:r w:rsidRPr="002E05DE">
        <w:rPr>
          <w:i/>
        </w:rPr>
        <w:t>/ :</w:t>
      </w:r>
      <w:r>
        <w:t xml:space="preserve"> A folder containing </w:t>
      </w:r>
      <w:r>
        <w:t>target images w</w:t>
      </w:r>
      <w:r>
        <w:t>ith alpha as 0.</w:t>
      </w:r>
    </w:p>
    <w:p w14:paraId="654CE6BF" w14:textId="04901E15" w:rsidR="002E05DE" w:rsidRDefault="002E05DE" w:rsidP="002E05DE">
      <w:pPr>
        <w:pStyle w:val="ListParagraph"/>
        <w:numPr>
          <w:ilvl w:val="0"/>
          <w:numId w:val="12"/>
        </w:numPr>
        <w:spacing w:line="360" w:lineRule="auto"/>
      </w:pPr>
      <w:r>
        <w:rPr>
          <w:i/>
        </w:rPr>
        <w:t>Training</w:t>
      </w:r>
      <w:r w:rsidRPr="002E05DE">
        <w:rPr>
          <w:i/>
        </w:rPr>
        <w:t>/ :</w:t>
      </w:r>
      <w:r>
        <w:t xml:space="preserve"> </w:t>
      </w:r>
      <w:r>
        <w:t>A folder containing dummy images shown at the beginning.</w:t>
      </w:r>
    </w:p>
    <w:p w14:paraId="6799E602" w14:textId="05549935" w:rsidR="002E05DE" w:rsidRDefault="002E05DE" w:rsidP="002E05DE">
      <w:pPr>
        <w:pStyle w:val="ListParagraph"/>
        <w:numPr>
          <w:ilvl w:val="0"/>
          <w:numId w:val="12"/>
        </w:numPr>
        <w:spacing w:line="360" w:lineRule="auto"/>
      </w:pPr>
      <w:r>
        <w:rPr>
          <w:i/>
        </w:rPr>
        <w:t>Settings_Population.txt :</w:t>
      </w:r>
      <w:r>
        <w:t xml:space="preserve"> A .txt file containing the game settings.</w:t>
      </w:r>
    </w:p>
    <w:p w14:paraId="26D87D29" w14:textId="2BD12DAB" w:rsidR="002E05DE" w:rsidRPr="002E05DE" w:rsidRDefault="002E05DE" w:rsidP="002E05DE"/>
    <w:p w14:paraId="543A213F" w14:textId="71768046" w:rsidR="00237844" w:rsidRDefault="003E7B9F" w:rsidP="00237844">
      <w:pPr>
        <w:pStyle w:val="Heading2"/>
      </w:pPr>
      <w:r>
        <w:t>Game Settings</w:t>
      </w:r>
    </w:p>
    <w:p w14:paraId="6A23FC6E" w14:textId="5077A6A0" w:rsidR="00A2024D" w:rsidRDefault="00A2024D" w:rsidP="00A2024D"/>
    <w:p w14:paraId="19403825" w14:textId="6F3F8D9D" w:rsidR="00A2024D" w:rsidRPr="00A2024D" w:rsidRDefault="00A2024D" w:rsidP="00A2024D">
      <w:r>
        <w:t xml:space="preserve">These are the setting that influence the </w:t>
      </w:r>
      <w:r w:rsidR="00BA2BC1">
        <w:t>setup of the psychophysics game.</w:t>
      </w:r>
    </w:p>
    <w:p w14:paraId="4B716468" w14:textId="25E5A186" w:rsidR="00237844" w:rsidRDefault="00237844" w:rsidP="00237844"/>
    <w:p w14:paraId="75726778" w14:textId="3125310C" w:rsidR="00237844" w:rsidRPr="00237844" w:rsidRDefault="00237844" w:rsidP="00237844">
      <w:pPr>
        <w:rPr>
          <w:i/>
        </w:rPr>
      </w:pPr>
      <w:r>
        <w:rPr>
          <w:i/>
        </w:rPr>
        <w:t xml:space="preserve">Note, if setting up for Camouflage Evolution experiments you need to initialise the game before adjusting these settings. I.e. the first population (generation_0) needs to be created first. Else </w:t>
      </w:r>
      <w:r w:rsidR="0083062D">
        <w:rPr>
          <w:i/>
        </w:rPr>
        <w:t>the min and max a</w:t>
      </w:r>
      <w:r w:rsidR="003E7B9F">
        <w:rPr>
          <w:i/>
        </w:rPr>
        <w:t>ngle</w:t>
      </w:r>
    </w:p>
    <w:p w14:paraId="0D53F143" w14:textId="0220F4BA" w:rsidR="00237844" w:rsidRDefault="00237844" w:rsidP="009E0D1E"/>
    <w:tbl>
      <w:tblPr>
        <w:tblStyle w:val="PlainTable4"/>
        <w:tblW w:w="0" w:type="auto"/>
        <w:tblBorders>
          <w:top w:val="single" w:sz="4" w:space="0" w:color="auto"/>
          <w:bottom w:val="single" w:sz="4" w:space="0" w:color="auto"/>
        </w:tblBorders>
        <w:tblLook w:val="04A0" w:firstRow="1" w:lastRow="0" w:firstColumn="1" w:lastColumn="0" w:noHBand="0" w:noVBand="1"/>
      </w:tblPr>
      <w:tblGrid>
        <w:gridCol w:w="2127"/>
        <w:gridCol w:w="7346"/>
      </w:tblGrid>
      <w:tr w:rsidR="00237844" w14:paraId="6AB4DDF2" w14:textId="77777777" w:rsidTr="00830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75D6032" w14:textId="5691D784" w:rsidR="00237844" w:rsidRPr="006A5D5A" w:rsidRDefault="00237844" w:rsidP="00237844">
            <w:pPr>
              <w:jc w:val="right"/>
              <w:rPr>
                <w:b w:val="0"/>
                <w:bCs w:val="0"/>
                <w:i/>
                <w:iCs/>
              </w:rPr>
            </w:pPr>
            <w:r>
              <w:rPr>
                <w:b w:val="0"/>
                <w:bCs w:val="0"/>
                <w:i/>
                <w:iCs/>
              </w:rPr>
              <w:t>TargetSize</w:t>
            </w:r>
            <w:r w:rsidRPr="006A5D5A">
              <w:rPr>
                <w:b w:val="0"/>
                <w:bCs w:val="0"/>
                <w:i/>
                <w:iCs/>
              </w:rPr>
              <w:t>:</w:t>
            </w:r>
          </w:p>
        </w:tc>
        <w:tc>
          <w:tcPr>
            <w:tcW w:w="7346" w:type="dxa"/>
          </w:tcPr>
          <w:p w14:paraId="44401D67" w14:textId="53199540" w:rsidR="00237844" w:rsidRPr="006A5D5A" w:rsidRDefault="00237844" w:rsidP="00237844">
            <w:pPr>
              <w:cnfStyle w:val="100000000000" w:firstRow="1" w:lastRow="0" w:firstColumn="0" w:lastColumn="0" w:oddVBand="0" w:evenVBand="0" w:oddHBand="0" w:evenHBand="0" w:firstRowFirstColumn="0" w:firstRowLastColumn="0" w:lastRowFirstColumn="0" w:lastRowLastColumn="0"/>
              <w:rPr>
                <w:b w:val="0"/>
                <w:bCs w:val="0"/>
                <w:i/>
                <w:iCs/>
              </w:rPr>
            </w:pPr>
            <w:r>
              <w:rPr>
                <w:b w:val="0"/>
                <w:bCs w:val="0"/>
                <w:i/>
                <w:iCs/>
              </w:rPr>
              <w:t xml:space="preserve">The size in px of the target, </w:t>
            </w:r>
            <w:r w:rsidRPr="0083062D">
              <w:rPr>
                <w:b w:val="0"/>
                <w:bCs w:val="0"/>
                <w:i/>
                <w:iCs/>
                <w:color w:val="FF0000"/>
              </w:rPr>
              <w:t>(future includes % and cm)</w:t>
            </w:r>
            <w:r w:rsidR="0083062D">
              <w:rPr>
                <w:b w:val="0"/>
                <w:bCs w:val="0"/>
                <w:i/>
                <w:iCs/>
                <w:color w:val="FF0000"/>
              </w:rPr>
              <w:t>.</w:t>
            </w:r>
          </w:p>
        </w:tc>
      </w:tr>
      <w:tr w:rsidR="00237844" w14:paraId="16DFC686" w14:textId="77777777" w:rsidTr="00830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7B36B79" w14:textId="18915187" w:rsidR="00237844" w:rsidRPr="006A5D5A" w:rsidRDefault="00237844" w:rsidP="00237844">
            <w:pPr>
              <w:jc w:val="right"/>
              <w:rPr>
                <w:b w:val="0"/>
                <w:bCs w:val="0"/>
                <w:i/>
                <w:iCs/>
              </w:rPr>
            </w:pPr>
            <w:r>
              <w:rPr>
                <w:b w:val="0"/>
                <w:bCs w:val="0"/>
                <w:i/>
                <w:iCs/>
              </w:rPr>
              <w:t>NumPerSlide</w:t>
            </w:r>
            <w:r w:rsidRPr="006A5D5A">
              <w:rPr>
                <w:b w:val="0"/>
                <w:bCs w:val="0"/>
                <w:i/>
                <w:iCs/>
              </w:rPr>
              <w:t>:</w:t>
            </w:r>
          </w:p>
        </w:tc>
        <w:tc>
          <w:tcPr>
            <w:tcW w:w="7346" w:type="dxa"/>
          </w:tcPr>
          <w:p w14:paraId="792EE3A2" w14:textId="21C279DE" w:rsidR="00237844" w:rsidRPr="006A5D5A" w:rsidRDefault="00237844" w:rsidP="00237844">
            <w:pPr>
              <w:cnfStyle w:val="000000100000" w:firstRow="0" w:lastRow="0" w:firstColumn="0" w:lastColumn="0" w:oddVBand="0" w:evenVBand="0" w:oddHBand="1" w:evenHBand="0" w:firstRowFirstColumn="0" w:firstRowLastColumn="0" w:lastRowFirstColumn="0" w:lastRowLastColumn="0"/>
              <w:rPr>
                <w:i/>
                <w:iCs/>
              </w:rPr>
            </w:pPr>
            <w:r>
              <w:rPr>
                <w:i/>
                <w:iCs/>
              </w:rPr>
              <w:t>Number of targets shown per slide (max = 6</w:t>
            </w:r>
            <w:r w:rsidR="003E7B9F">
              <w:rPr>
                <w:i/>
                <w:iCs/>
              </w:rPr>
              <w:t>, min = 1</w:t>
            </w:r>
            <w:r>
              <w:rPr>
                <w:i/>
                <w:iCs/>
              </w:rPr>
              <w:t>)</w:t>
            </w:r>
            <w:r w:rsidR="0083062D">
              <w:rPr>
                <w:i/>
                <w:iCs/>
              </w:rPr>
              <w:t>.</w:t>
            </w:r>
          </w:p>
        </w:tc>
      </w:tr>
      <w:tr w:rsidR="00237844" w14:paraId="574048C9" w14:textId="77777777" w:rsidTr="0083062D">
        <w:tc>
          <w:tcPr>
            <w:cnfStyle w:val="001000000000" w:firstRow="0" w:lastRow="0" w:firstColumn="1" w:lastColumn="0" w:oddVBand="0" w:evenVBand="0" w:oddHBand="0" w:evenHBand="0" w:firstRowFirstColumn="0" w:firstRowLastColumn="0" w:lastRowFirstColumn="0" w:lastRowLastColumn="0"/>
            <w:tcW w:w="2127" w:type="dxa"/>
          </w:tcPr>
          <w:p w14:paraId="21CFC225" w14:textId="37CD087B" w:rsidR="00237844" w:rsidRPr="006A5D5A" w:rsidRDefault="0083062D" w:rsidP="00237844">
            <w:pPr>
              <w:jc w:val="right"/>
              <w:rPr>
                <w:b w:val="0"/>
                <w:bCs w:val="0"/>
                <w:i/>
                <w:iCs/>
              </w:rPr>
            </w:pPr>
            <w:r w:rsidRPr="0083062D">
              <w:rPr>
                <w:b w:val="0"/>
                <w:bCs w:val="0"/>
                <w:i/>
                <w:iCs/>
              </w:rPr>
              <w:t>Angles</w:t>
            </w:r>
            <w:r>
              <w:rPr>
                <w:b w:val="0"/>
                <w:bCs w:val="0"/>
                <w:i/>
                <w:iCs/>
              </w:rPr>
              <w:t>:</w:t>
            </w:r>
          </w:p>
        </w:tc>
        <w:tc>
          <w:tcPr>
            <w:tcW w:w="7346" w:type="dxa"/>
          </w:tcPr>
          <w:p w14:paraId="3A57D983" w14:textId="1F613DEE" w:rsidR="00237844" w:rsidRPr="006A5D5A" w:rsidRDefault="00237844" w:rsidP="0083062D">
            <w:pPr>
              <w:cnfStyle w:val="000000000000" w:firstRow="0" w:lastRow="0" w:firstColumn="0" w:lastColumn="0" w:oddVBand="0" w:evenVBand="0" w:oddHBand="0" w:evenHBand="0" w:firstRowFirstColumn="0" w:firstRowLastColumn="0" w:lastRowFirstColumn="0" w:lastRowLastColumn="0"/>
              <w:rPr>
                <w:i/>
                <w:iCs/>
              </w:rPr>
            </w:pPr>
            <w:r>
              <w:rPr>
                <w:i/>
                <w:iCs/>
              </w:rPr>
              <w:t>The</w:t>
            </w:r>
            <w:r w:rsidR="003E7B9F">
              <w:rPr>
                <w:i/>
                <w:iCs/>
              </w:rPr>
              <w:t xml:space="preserve"> tab delimited</w:t>
            </w:r>
            <w:r>
              <w:rPr>
                <w:i/>
                <w:iCs/>
              </w:rPr>
              <w:t xml:space="preserve"> </w:t>
            </w:r>
            <w:r w:rsidR="0083062D">
              <w:rPr>
                <w:i/>
                <w:iCs/>
              </w:rPr>
              <w:t>min and max angle of the target.</w:t>
            </w:r>
          </w:p>
        </w:tc>
      </w:tr>
      <w:tr w:rsidR="00237844" w14:paraId="6B86C910" w14:textId="77777777" w:rsidTr="00830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58352AD3" w14:textId="71C84FB2" w:rsidR="00237844" w:rsidRPr="0083062D" w:rsidRDefault="0083062D" w:rsidP="00237844">
            <w:pPr>
              <w:jc w:val="right"/>
              <w:rPr>
                <w:b w:val="0"/>
                <w:bCs w:val="0"/>
                <w:i/>
                <w:iCs/>
              </w:rPr>
            </w:pPr>
            <w:r w:rsidRPr="0083062D">
              <w:rPr>
                <w:b w:val="0"/>
                <w:bCs w:val="0"/>
                <w:i/>
                <w:iCs/>
              </w:rPr>
              <w:t>TimeOutTime</w:t>
            </w:r>
            <w:r w:rsidR="00237844" w:rsidRPr="0083062D">
              <w:rPr>
                <w:b w:val="0"/>
                <w:bCs w:val="0"/>
                <w:i/>
                <w:iCs/>
              </w:rPr>
              <w:t>:</w:t>
            </w:r>
          </w:p>
        </w:tc>
        <w:tc>
          <w:tcPr>
            <w:tcW w:w="7346" w:type="dxa"/>
          </w:tcPr>
          <w:p w14:paraId="0AB8B866" w14:textId="2200D3D0" w:rsidR="00237844" w:rsidRPr="006A5D5A" w:rsidRDefault="0083062D" w:rsidP="00237844">
            <w:pPr>
              <w:cnfStyle w:val="000000100000" w:firstRow="0" w:lastRow="0" w:firstColumn="0" w:lastColumn="0" w:oddVBand="0" w:evenVBand="0" w:oddHBand="1" w:evenHBand="0" w:firstRowFirstColumn="0" w:firstRowLastColumn="0" w:lastRowFirstColumn="0" w:lastRowLastColumn="0"/>
              <w:rPr>
                <w:i/>
                <w:iCs/>
              </w:rPr>
            </w:pPr>
            <w:r>
              <w:rPr>
                <w:i/>
                <w:iCs/>
              </w:rPr>
              <w:t>The time limit for each slide.</w:t>
            </w:r>
          </w:p>
        </w:tc>
      </w:tr>
      <w:tr w:rsidR="00237844" w14:paraId="5958931A" w14:textId="77777777" w:rsidTr="0083062D">
        <w:tc>
          <w:tcPr>
            <w:cnfStyle w:val="001000000000" w:firstRow="0" w:lastRow="0" w:firstColumn="1" w:lastColumn="0" w:oddVBand="0" w:evenVBand="0" w:oddHBand="0" w:evenHBand="0" w:firstRowFirstColumn="0" w:firstRowLastColumn="0" w:lastRowFirstColumn="0" w:lastRowLastColumn="0"/>
            <w:tcW w:w="2127" w:type="dxa"/>
          </w:tcPr>
          <w:p w14:paraId="2CDC6ADE" w14:textId="3ABB8AD7" w:rsidR="00237844" w:rsidRPr="0083062D" w:rsidRDefault="0083062D" w:rsidP="00237844">
            <w:pPr>
              <w:jc w:val="right"/>
              <w:rPr>
                <w:b w:val="0"/>
                <w:bCs w:val="0"/>
                <w:i/>
                <w:iCs/>
              </w:rPr>
            </w:pPr>
            <w:r w:rsidRPr="0083062D">
              <w:rPr>
                <w:b w:val="0"/>
                <w:bCs w:val="0"/>
                <w:i/>
                <w:iCs/>
              </w:rPr>
              <w:t>SpawnMethod</w:t>
            </w:r>
            <w:r w:rsidR="00237844" w:rsidRPr="0083062D">
              <w:rPr>
                <w:b w:val="0"/>
                <w:bCs w:val="0"/>
                <w:i/>
                <w:iCs/>
              </w:rPr>
              <w:t>:</w:t>
            </w:r>
          </w:p>
        </w:tc>
        <w:tc>
          <w:tcPr>
            <w:tcW w:w="7346" w:type="dxa"/>
          </w:tcPr>
          <w:p w14:paraId="1EFC8A76" w14:textId="651AFC40" w:rsidR="00237844" w:rsidRPr="006A5D5A" w:rsidRDefault="003E7B9F" w:rsidP="00237844">
            <w:pPr>
              <w:cnfStyle w:val="000000000000" w:firstRow="0" w:lastRow="0" w:firstColumn="0" w:lastColumn="0" w:oddVBand="0" w:evenVBand="0" w:oddHBand="0" w:evenHBand="0" w:firstRowFirstColumn="0" w:firstRowLastColumn="0" w:lastRowFirstColumn="0" w:lastRowLastColumn="0"/>
              <w:rPr>
                <w:i/>
                <w:iCs/>
              </w:rPr>
            </w:pPr>
            <w:r>
              <w:rPr>
                <w:i/>
                <w:iCs/>
              </w:rPr>
              <w:t xml:space="preserve">Where targets can spawn on the screen </w:t>
            </w:r>
            <w:r w:rsidRPr="003E7B9F">
              <w:rPr>
                <w:i/>
                <w:iCs/>
                <w:color w:val="2F5496" w:themeColor="accent5" w:themeShade="BF"/>
              </w:rPr>
              <w:t>(see below).</w:t>
            </w:r>
          </w:p>
        </w:tc>
      </w:tr>
      <w:tr w:rsidR="00237844" w14:paraId="7A8E4943" w14:textId="77777777" w:rsidTr="00830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6103C2A" w14:textId="5EEA9FE8" w:rsidR="00237844" w:rsidRPr="0083062D" w:rsidRDefault="0083062D" w:rsidP="00237844">
            <w:pPr>
              <w:jc w:val="right"/>
              <w:rPr>
                <w:b w:val="0"/>
                <w:bCs w:val="0"/>
                <w:i/>
                <w:iCs/>
              </w:rPr>
            </w:pPr>
            <w:r w:rsidRPr="0083062D">
              <w:rPr>
                <w:b w:val="0"/>
                <w:bCs w:val="0"/>
                <w:i/>
                <w:iCs/>
              </w:rPr>
              <w:t>CaptureMethod</w:t>
            </w:r>
            <w:r w:rsidR="00237844" w:rsidRPr="0083062D">
              <w:rPr>
                <w:b w:val="0"/>
                <w:bCs w:val="0"/>
                <w:i/>
                <w:iCs/>
              </w:rPr>
              <w:t>:</w:t>
            </w:r>
          </w:p>
        </w:tc>
        <w:tc>
          <w:tcPr>
            <w:tcW w:w="7346" w:type="dxa"/>
          </w:tcPr>
          <w:p w14:paraId="27E0EA6E" w14:textId="39ED82AC" w:rsidR="00237844" w:rsidRPr="006A5D5A" w:rsidRDefault="003E7B9F" w:rsidP="00237844">
            <w:pPr>
              <w:cnfStyle w:val="000000100000" w:firstRow="0" w:lastRow="0" w:firstColumn="0" w:lastColumn="0" w:oddVBand="0" w:evenVBand="0" w:oddHBand="1" w:evenHBand="0" w:firstRowFirstColumn="0" w:firstRowLastColumn="0" w:lastRowFirstColumn="0" w:lastRowLastColumn="0"/>
              <w:rPr>
                <w:i/>
                <w:iCs/>
              </w:rPr>
            </w:pPr>
            <w:r>
              <w:rPr>
                <w:i/>
                <w:iCs/>
              </w:rPr>
              <w:t xml:space="preserve">How capture is determined </w:t>
            </w:r>
            <w:r w:rsidRPr="003E7B9F">
              <w:rPr>
                <w:i/>
                <w:iCs/>
                <w:color w:val="2F5496" w:themeColor="accent5" w:themeShade="BF"/>
              </w:rPr>
              <w:t>(see below).</w:t>
            </w:r>
          </w:p>
        </w:tc>
      </w:tr>
      <w:tr w:rsidR="00237844" w14:paraId="69AF5344" w14:textId="77777777" w:rsidTr="0083062D">
        <w:trPr>
          <w:trHeight w:val="50"/>
        </w:trPr>
        <w:tc>
          <w:tcPr>
            <w:cnfStyle w:val="001000000000" w:firstRow="0" w:lastRow="0" w:firstColumn="1" w:lastColumn="0" w:oddVBand="0" w:evenVBand="0" w:oddHBand="0" w:evenHBand="0" w:firstRowFirstColumn="0" w:firstRowLastColumn="0" w:lastRowFirstColumn="0" w:lastRowLastColumn="0"/>
            <w:tcW w:w="2127" w:type="dxa"/>
          </w:tcPr>
          <w:p w14:paraId="3F9D7E3C" w14:textId="63005242" w:rsidR="00237844" w:rsidRPr="0083062D" w:rsidRDefault="0083062D" w:rsidP="00237844">
            <w:pPr>
              <w:jc w:val="right"/>
              <w:rPr>
                <w:b w:val="0"/>
                <w:bCs w:val="0"/>
                <w:i/>
                <w:iCs/>
              </w:rPr>
            </w:pPr>
            <w:r w:rsidRPr="0083062D">
              <w:rPr>
                <w:b w:val="0"/>
                <w:bCs w:val="0"/>
                <w:i/>
                <w:iCs/>
              </w:rPr>
              <w:t>TransitionMethod</w:t>
            </w:r>
            <w:r w:rsidR="00237844" w:rsidRPr="0083062D">
              <w:rPr>
                <w:b w:val="0"/>
                <w:bCs w:val="0"/>
                <w:i/>
                <w:iCs/>
              </w:rPr>
              <w:t>:</w:t>
            </w:r>
          </w:p>
        </w:tc>
        <w:tc>
          <w:tcPr>
            <w:tcW w:w="7346" w:type="dxa"/>
          </w:tcPr>
          <w:p w14:paraId="1800970C" w14:textId="2C25DF19" w:rsidR="00237844" w:rsidRPr="006A5D5A" w:rsidRDefault="003E7B9F" w:rsidP="00237844">
            <w:pPr>
              <w:cnfStyle w:val="000000000000" w:firstRow="0" w:lastRow="0" w:firstColumn="0" w:lastColumn="0" w:oddVBand="0" w:evenVBand="0" w:oddHBand="0" w:evenHBand="0" w:firstRowFirstColumn="0" w:firstRowLastColumn="0" w:lastRowFirstColumn="0" w:lastRowLastColumn="0"/>
              <w:rPr>
                <w:i/>
                <w:iCs/>
              </w:rPr>
            </w:pPr>
            <w:r>
              <w:rPr>
                <w:i/>
                <w:iCs/>
              </w:rPr>
              <w:t>The method use to change slide, mouse to centre, click anywhere or wait.</w:t>
            </w:r>
          </w:p>
        </w:tc>
      </w:tr>
      <w:tr w:rsidR="00237844" w14:paraId="7ED78D4C" w14:textId="77777777" w:rsidTr="0083062D">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2127" w:type="dxa"/>
          </w:tcPr>
          <w:p w14:paraId="061A427B" w14:textId="762FC55E" w:rsidR="00237844" w:rsidRPr="0083062D" w:rsidRDefault="0083062D" w:rsidP="00237844">
            <w:pPr>
              <w:jc w:val="right"/>
              <w:rPr>
                <w:b w:val="0"/>
                <w:bCs w:val="0"/>
                <w:i/>
                <w:iCs/>
              </w:rPr>
            </w:pPr>
            <w:r w:rsidRPr="0083062D">
              <w:rPr>
                <w:b w:val="0"/>
                <w:bCs w:val="0"/>
                <w:i/>
                <w:iCs/>
              </w:rPr>
              <w:t>TrainingNumber</w:t>
            </w:r>
            <w:r w:rsidR="00237844" w:rsidRPr="0083062D">
              <w:rPr>
                <w:b w:val="0"/>
                <w:bCs w:val="0"/>
                <w:i/>
                <w:iCs/>
              </w:rPr>
              <w:t xml:space="preserve">: </w:t>
            </w:r>
          </w:p>
        </w:tc>
        <w:tc>
          <w:tcPr>
            <w:tcW w:w="7346" w:type="dxa"/>
          </w:tcPr>
          <w:p w14:paraId="387515F1" w14:textId="0277D956" w:rsidR="00237844" w:rsidRDefault="003E7B9F" w:rsidP="00885390">
            <w:pPr>
              <w:cnfStyle w:val="000000100000" w:firstRow="0" w:lastRow="0" w:firstColumn="0" w:lastColumn="0" w:oddVBand="0" w:evenVBand="0" w:oddHBand="1" w:evenHBand="0" w:firstRowFirstColumn="0" w:firstRowLastColumn="0" w:lastRowFirstColumn="0" w:lastRowLastColumn="0"/>
              <w:rPr>
                <w:i/>
                <w:iCs/>
              </w:rPr>
            </w:pPr>
            <w:r>
              <w:rPr>
                <w:i/>
                <w:iCs/>
              </w:rPr>
              <w:t xml:space="preserve">The number of training targets used </w:t>
            </w:r>
            <w:r w:rsidRPr="002E05DE">
              <w:rPr>
                <w:i/>
                <w:iCs/>
                <w:color w:val="2F5496" w:themeColor="accent5" w:themeShade="BF"/>
              </w:rPr>
              <w:t xml:space="preserve">(see </w:t>
            </w:r>
            <w:r w:rsidR="00885390">
              <w:rPr>
                <w:i/>
                <w:iCs/>
                <w:color w:val="2F5496" w:themeColor="accent5" w:themeShade="BF"/>
              </w:rPr>
              <w:t>Settings Population</w:t>
            </w:r>
            <w:r w:rsidRPr="002E05DE">
              <w:rPr>
                <w:i/>
                <w:iCs/>
                <w:color w:val="2F5496" w:themeColor="accent5" w:themeShade="BF"/>
              </w:rPr>
              <w:t>).</w:t>
            </w:r>
          </w:p>
        </w:tc>
      </w:tr>
      <w:tr w:rsidR="00237844" w14:paraId="21C4B74A" w14:textId="77777777" w:rsidTr="0083062D">
        <w:trPr>
          <w:trHeight w:val="50"/>
        </w:trPr>
        <w:tc>
          <w:tcPr>
            <w:cnfStyle w:val="001000000000" w:firstRow="0" w:lastRow="0" w:firstColumn="1" w:lastColumn="0" w:oddVBand="0" w:evenVBand="0" w:oddHBand="0" w:evenHBand="0" w:firstRowFirstColumn="0" w:firstRowLastColumn="0" w:lastRowFirstColumn="0" w:lastRowLastColumn="0"/>
            <w:tcW w:w="2127" w:type="dxa"/>
          </w:tcPr>
          <w:p w14:paraId="2E549924" w14:textId="3165DE66" w:rsidR="00237844" w:rsidRPr="0083062D" w:rsidRDefault="0083062D" w:rsidP="00237844">
            <w:pPr>
              <w:jc w:val="right"/>
              <w:rPr>
                <w:b w:val="0"/>
                <w:bCs w:val="0"/>
                <w:i/>
                <w:iCs/>
              </w:rPr>
            </w:pPr>
            <w:r w:rsidRPr="0083062D">
              <w:rPr>
                <w:b w:val="0"/>
                <w:bCs w:val="0"/>
                <w:i/>
                <w:iCs/>
              </w:rPr>
              <w:t>Repeats</w:t>
            </w:r>
            <w:r w:rsidR="00237844" w:rsidRPr="0083062D">
              <w:rPr>
                <w:b w:val="0"/>
                <w:bCs w:val="0"/>
                <w:i/>
                <w:iCs/>
              </w:rPr>
              <w:t>:</w:t>
            </w:r>
          </w:p>
        </w:tc>
        <w:tc>
          <w:tcPr>
            <w:tcW w:w="7346" w:type="dxa"/>
          </w:tcPr>
          <w:p w14:paraId="7E83CFB8" w14:textId="48EC4E9F" w:rsidR="00237844" w:rsidRPr="003E7B9F" w:rsidRDefault="003E7B9F" w:rsidP="00237844">
            <w:pPr>
              <w:cnfStyle w:val="000000000000" w:firstRow="0" w:lastRow="0" w:firstColumn="0" w:lastColumn="0" w:oddVBand="0" w:evenVBand="0" w:oddHBand="0" w:evenHBand="0" w:firstRowFirstColumn="0" w:firstRowLastColumn="0" w:lastRowFirstColumn="0" w:lastRowLastColumn="0"/>
              <w:rPr>
                <w:i/>
                <w:iCs/>
                <w:color w:val="FF0000"/>
              </w:rPr>
            </w:pPr>
            <w:r>
              <w:rPr>
                <w:i/>
                <w:iCs/>
              </w:rPr>
              <w:t>The number of repeats for each trarget (</w:t>
            </w:r>
            <w:r>
              <w:rPr>
                <w:i/>
                <w:iCs/>
                <w:color w:val="FF0000"/>
              </w:rPr>
              <w:t>not currently used for evolution</w:t>
            </w:r>
            <w:r w:rsidRPr="003E7B9F">
              <w:rPr>
                <w:i/>
                <w:iCs/>
              </w:rPr>
              <w:t>)</w:t>
            </w:r>
          </w:p>
        </w:tc>
      </w:tr>
      <w:tr w:rsidR="00237844" w14:paraId="587595AB" w14:textId="77777777" w:rsidTr="0083062D">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2127" w:type="dxa"/>
          </w:tcPr>
          <w:p w14:paraId="12B845A9" w14:textId="6093FD0E" w:rsidR="00237844" w:rsidRPr="0083062D" w:rsidRDefault="00237844" w:rsidP="0083062D">
            <w:pPr>
              <w:jc w:val="right"/>
              <w:rPr>
                <w:b w:val="0"/>
                <w:i/>
                <w:iCs/>
              </w:rPr>
            </w:pPr>
            <w:r w:rsidRPr="0083062D">
              <w:rPr>
                <w:b w:val="0"/>
                <w:i/>
                <w:iCs/>
              </w:rPr>
              <w:t xml:space="preserve"> </w:t>
            </w:r>
            <w:r w:rsidR="0083062D" w:rsidRPr="0083062D">
              <w:rPr>
                <w:b w:val="0"/>
                <w:i/>
                <w:iCs/>
              </w:rPr>
              <w:t xml:space="preserve">    </w:t>
            </w:r>
            <w:r w:rsidRPr="0083062D">
              <w:rPr>
                <w:b w:val="0"/>
                <w:i/>
                <w:iCs/>
              </w:rPr>
              <w:t xml:space="preserve">  </w:t>
            </w:r>
            <w:r w:rsidR="0083062D" w:rsidRPr="0083062D">
              <w:rPr>
                <w:b w:val="0"/>
                <w:i/>
                <w:iCs/>
              </w:rPr>
              <w:t>ClickLeeWay</w:t>
            </w:r>
            <w:r w:rsidRPr="0083062D">
              <w:rPr>
                <w:b w:val="0"/>
                <w:i/>
                <w:iCs/>
              </w:rPr>
              <w:t>:</w:t>
            </w:r>
          </w:p>
        </w:tc>
        <w:tc>
          <w:tcPr>
            <w:tcW w:w="7346" w:type="dxa"/>
          </w:tcPr>
          <w:p w14:paraId="42552B94" w14:textId="3C11337D" w:rsidR="00237844" w:rsidRDefault="003E7B9F" w:rsidP="00237844">
            <w:pPr>
              <w:cnfStyle w:val="000000100000" w:firstRow="0" w:lastRow="0" w:firstColumn="0" w:lastColumn="0" w:oddVBand="0" w:evenVBand="0" w:oddHBand="1" w:evenHBand="0" w:firstRowFirstColumn="0" w:firstRowLastColumn="0" w:lastRowFirstColumn="0" w:lastRowLastColumn="0"/>
              <w:rPr>
                <w:i/>
                <w:iCs/>
              </w:rPr>
            </w:pPr>
            <w:r>
              <w:rPr>
                <w:i/>
                <w:iCs/>
              </w:rPr>
              <w:t>The % increase around the target where a click is considered a hit.</w:t>
            </w:r>
          </w:p>
        </w:tc>
      </w:tr>
      <w:tr w:rsidR="0083062D" w14:paraId="07C0E675" w14:textId="77777777" w:rsidTr="0083062D">
        <w:trPr>
          <w:trHeight w:val="50"/>
        </w:trPr>
        <w:tc>
          <w:tcPr>
            <w:cnfStyle w:val="001000000000" w:firstRow="0" w:lastRow="0" w:firstColumn="1" w:lastColumn="0" w:oddVBand="0" w:evenVBand="0" w:oddHBand="0" w:evenHBand="0" w:firstRowFirstColumn="0" w:firstRowLastColumn="0" w:lastRowFirstColumn="0" w:lastRowLastColumn="0"/>
            <w:tcW w:w="2127" w:type="dxa"/>
          </w:tcPr>
          <w:p w14:paraId="44D2CDCC" w14:textId="2F9F7577" w:rsidR="0083062D" w:rsidRPr="0083062D" w:rsidRDefault="0083062D" w:rsidP="0083062D">
            <w:pPr>
              <w:jc w:val="right"/>
              <w:rPr>
                <w:b w:val="0"/>
                <w:i/>
                <w:iCs/>
              </w:rPr>
            </w:pPr>
            <w:r w:rsidRPr="0083062D">
              <w:rPr>
                <w:b w:val="0"/>
                <w:i/>
                <w:iCs/>
              </w:rPr>
              <w:t xml:space="preserve">           CropWidth:</w:t>
            </w:r>
          </w:p>
        </w:tc>
        <w:tc>
          <w:tcPr>
            <w:tcW w:w="7346" w:type="dxa"/>
          </w:tcPr>
          <w:p w14:paraId="662DD7E9" w14:textId="6D68A673" w:rsidR="0083062D" w:rsidRDefault="003E7B9F" w:rsidP="00237844">
            <w:pPr>
              <w:cnfStyle w:val="000000000000" w:firstRow="0" w:lastRow="0" w:firstColumn="0" w:lastColumn="0" w:oddVBand="0" w:evenVBand="0" w:oddHBand="0" w:evenHBand="0" w:firstRowFirstColumn="0" w:firstRowLastColumn="0" w:lastRowFirstColumn="0" w:lastRowLastColumn="0"/>
              <w:rPr>
                <w:i/>
                <w:iCs/>
              </w:rPr>
            </w:pPr>
            <w:r>
              <w:rPr>
                <w:i/>
                <w:iCs/>
              </w:rPr>
              <w:t>The X dimension for cropping (can’t be bigger then source image).</w:t>
            </w:r>
          </w:p>
        </w:tc>
      </w:tr>
      <w:tr w:rsidR="003E7B9F" w14:paraId="61779BE1" w14:textId="77777777" w:rsidTr="0083062D">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2127" w:type="dxa"/>
          </w:tcPr>
          <w:p w14:paraId="0E55BDB2" w14:textId="225E934E" w:rsidR="003E7B9F" w:rsidRPr="0083062D" w:rsidRDefault="003E7B9F" w:rsidP="003E7B9F">
            <w:pPr>
              <w:jc w:val="right"/>
              <w:rPr>
                <w:b w:val="0"/>
                <w:i/>
                <w:iCs/>
              </w:rPr>
            </w:pPr>
            <w:r w:rsidRPr="0083062D">
              <w:rPr>
                <w:b w:val="0"/>
                <w:i/>
                <w:iCs/>
              </w:rPr>
              <w:t>CropHeight:</w:t>
            </w:r>
          </w:p>
        </w:tc>
        <w:tc>
          <w:tcPr>
            <w:tcW w:w="7346" w:type="dxa"/>
          </w:tcPr>
          <w:p w14:paraId="0A5B0912" w14:textId="3D34F1A6" w:rsidR="003E7B9F" w:rsidRDefault="003E7B9F" w:rsidP="003E7B9F">
            <w:pPr>
              <w:cnfStyle w:val="000000100000" w:firstRow="0" w:lastRow="0" w:firstColumn="0" w:lastColumn="0" w:oddVBand="0" w:evenVBand="0" w:oddHBand="1" w:evenHBand="0" w:firstRowFirstColumn="0" w:firstRowLastColumn="0" w:lastRowFirstColumn="0" w:lastRowLastColumn="0"/>
              <w:rPr>
                <w:i/>
                <w:iCs/>
              </w:rPr>
            </w:pPr>
            <w:r>
              <w:rPr>
                <w:i/>
                <w:iCs/>
              </w:rPr>
              <w:t xml:space="preserve">The </w:t>
            </w:r>
            <w:r>
              <w:rPr>
                <w:i/>
                <w:iCs/>
              </w:rPr>
              <w:t>Y</w:t>
            </w:r>
            <w:r>
              <w:rPr>
                <w:i/>
                <w:iCs/>
              </w:rPr>
              <w:t xml:space="preserve"> dimension for cropping (can’t be bigger then source image).</w:t>
            </w:r>
          </w:p>
        </w:tc>
      </w:tr>
      <w:tr w:rsidR="003E7B9F" w14:paraId="453369B8" w14:textId="77777777" w:rsidTr="0083062D">
        <w:trPr>
          <w:trHeight w:val="50"/>
        </w:trPr>
        <w:tc>
          <w:tcPr>
            <w:cnfStyle w:val="001000000000" w:firstRow="0" w:lastRow="0" w:firstColumn="1" w:lastColumn="0" w:oddVBand="0" w:evenVBand="0" w:oddHBand="0" w:evenHBand="0" w:firstRowFirstColumn="0" w:firstRowLastColumn="0" w:lastRowFirstColumn="0" w:lastRowLastColumn="0"/>
            <w:tcW w:w="2127" w:type="dxa"/>
          </w:tcPr>
          <w:p w14:paraId="44A3E440" w14:textId="4FA48B61" w:rsidR="003E7B9F" w:rsidRPr="0083062D" w:rsidRDefault="003E7B9F" w:rsidP="003E7B9F">
            <w:pPr>
              <w:jc w:val="right"/>
              <w:rPr>
                <w:b w:val="0"/>
                <w:i/>
                <w:iCs/>
              </w:rPr>
            </w:pPr>
            <w:r w:rsidRPr="0083062D">
              <w:rPr>
                <w:b w:val="0"/>
                <w:i/>
                <w:iCs/>
              </w:rPr>
              <w:t>CropMode:</w:t>
            </w:r>
          </w:p>
        </w:tc>
        <w:tc>
          <w:tcPr>
            <w:tcW w:w="7346" w:type="dxa"/>
          </w:tcPr>
          <w:p w14:paraId="5E783919" w14:textId="298FDB92" w:rsidR="003E7B9F" w:rsidRDefault="003E7B9F" w:rsidP="003E7B9F">
            <w:pPr>
              <w:cnfStyle w:val="000000000000" w:firstRow="0" w:lastRow="0" w:firstColumn="0" w:lastColumn="0" w:oddVBand="0" w:evenVBand="0" w:oddHBand="0" w:evenHBand="0" w:firstRowFirstColumn="0" w:firstRowLastColumn="0" w:lastRowFirstColumn="0" w:lastRowLastColumn="0"/>
              <w:rPr>
                <w:i/>
                <w:iCs/>
              </w:rPr>
            </w:pPr>
            <w:r>
              <w:rPr>
                <w:i/>
                <w:iCs/>
              </w:rPr>
              <w:t>Where the image is cropped (image centre or random)</w:t>
            </w:r>
          </w:p>
        </w:tc>
      </w:tr>
      <w:tr w:rsidR="003E7B9F" w14:paraId="562A5C6F" w14:textId="77777777" w:rsidTr="0083062D">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2127" w:type="dxa"/>
          </w:tcPr>
          <w:p w14:paraId="606B986D" w14:textId="4E5D18E1" w:rsidR="003E7B9F" w:rsidRPr="0083062D" w:rsidRDefault="003E7B9F" w:rsidP="003E7B9F">
            <w:pPr>
              <w:jc w:val="right"/>
              <w:rPr>
                <w:b w:val="0"/>
                <w:i/>
                <w:iCs/>
              </w:rPr>
            </w:pPr>
            <w:r w:rsidRPr="0083062D">
              <w:rPr>
                <w:b w:val="0"/>
                <w:i/>
                <w:iCs/>
              </w:rPr>
              <w:t>FailTrigger:</w:t>
            </w:r>
          </w:p>
        </w:tc>
        <w:tc>
          <w:tcPr>
            <w:tcW w:w="7346" w:type="dxa"/>
          </w:tcPr>
          <w:p w14:paraId="1AC36C9C" w14:textId="11D1C856" w:rsidR="003E7B9F" w:rsidRDefault="003E7B9F" w:rsidP="003E7B9F">
            <w:pPr>
              <w:cnfStyle w:val="000000100000" w:firstRow="0" w:lastRow="0" w:firstColumn="0" w:lastColumn="0" w:oddVBand="0" w:evenVBand="0" w:oddHBand="1" w:evenHBand="0" w:firstRowFirstColumn="0" w:firstRowLastColumn="0" w:lastRowFirstColumn="0" w:lastRowLastColumn="0"/>
              <w:rPr>
                <w:i/>
                <w:iCs/>
              </w:rPr>
            </w:pPr>
            <w:r>
              <w:rPr>
                <w:i/>
                <w:iCs/>
              </w:rPr>
              <w:t xml:space="preserve">What is considered a fail </w:t>
            </w:r>
            <w:r w:rsidRPr="003E7B9F">
              <w:rPr>
                <w:i/>
                <w:iCs/>
                <w:color w:val="2F5496" w:themeColor="accent5" w:themeShade="BF"/>
              </w:rPr>
              <w:t>(see below)</w:t>
            </w:r>
            <w:r>
              <w:rPr>
                <w:i/>
                <w:iCs/>
                <w:color w:val="2F5496" w:themeColor="accent5" w:themeShade="BF"/>
              </w:rPr>
              <w:t>.</w:t>
            </w:r>
          </w:p>
        </w:tc>
      </w:tr>
      <w:tr w:rsidR="003E7B9F" w14:paraId="17178921" w14:textId="77777777" w:rsidTr="0083062D">
        <w:trPr>
          <w:trHeight w:val="50"/>
        </w:trPr>
        <w:tc>
          <w:tcPr>
            <w:cnfStyle w:val="001000000000" w:firstRow="0" w:lastRow="0" w:firstColumn="1" w:lastColumn="0" w:oddVBand="0" w:evenVBand="0" w:oddHBand="0" w:evenHBand="0" w:firstRowFirstColumn="0" w:firstRowLastColumn="0" w:lastRowFirstColumn="0" w:lastRowLastColumn="0"/>
            <w:tcW w:w="2127" w:type="dxa"/>
          </w:tcPr>
          <w:p w14:paraId="1F885714" w14:textId="19F158D7" w:rsidR="003E7B9F" w:rsidRPr="0083062D" w:rsidRDefault="003E7B9F" w:rsidP="003E7B9F">
            <w:pPr>
              <w:jc w:val="right"/>
              <w:rPr>
                <w:b w:val="0"/>
                <w:i/>
                <w:iCs/>
              </w:rPr>
            </w:pPr>
            <w:r w:rsidRPr="0083062D">
              <w:rPr>
                <w:b w:val="0"/>
                <w:i/>
                <w:iCs/>
              </w:rPr>
              <w:t>TargetMod</w:t>
            </w:r>
            <w:r>
              <w:rPr>
                <w:b w:val="0"/>
                <w:i/>
                <w:iCs/>
              </w:rPr>
              <w:t>:</w:t>
            </w:r>
          </w:p>
        </w:tc>
        <w:tc>
          <w:tcPr>
            <w:tcW w:w="7346" w:type="dxa"/>
          </w:tcPr>
          <w:p w14:paraId="4C814A98" w14:textId="3BD5933A" w:rsidR="003E7B9F" w:rsidRDefault="003E7B9F" w:rsidP="003E7B9F">
            <w:pPr>
              <w:cnfStyle w:val="000000000000" w:firstRow="0" w:lastRow="0" w:firstColumn="0" w:lastColumn="0" w:oddVBand="0" w:evenVBand="0" w:oddHBand="0" w:evenHBand="0" w:firstRowFirstColumn="0" w:firstRowLastColumn="0" w:lastRowFirstColumn="0" w:lastRowLastColumn="0"/>
              <w:rPr>
                <w:i/>
                <w:iCs/>
              </w:rPr>
            </w:pPr>
            <w:r>
              <w:rPr>
                <w:i/>
                <w:iCs/>
              </w:rPr>
              <w:t xml:space="preserve">Modifications applied to the target </w:t>
            </w:r>
            <w:r w:rsidRPr="003E7B9F">
              <w:rPr>
                <w:i/>
                <w:iCs/>
                <w:color w:val="2F5496" w:themeColor="accent5" w:themeShade="BF"/>
              </w:rPr>
              <w:t>(see below).</w:t>
            </w:r>
          </w:p>
        </w:tc>
      </w:tr>
      <w:tr w:rsidR="003E7B9F" w14:paraId="6C88E377" w14:textId="77777777" w:rsidTr="0083062D">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2127" w:type="dxa"/>
          </w:tcPr>
          <w:p w14:paraId="7CF47DA4" w14:textId="1AC9A5DF" w:rsidR="003E7B9F" w:rsidRPr="0083062D" w:rsidRDefault="003E7B9F" w:rsidP="003E7B9F">
            <w:pPr>
              <w:jc w:val="right"/>
              <w:rPr>
                <w:b w:val="0"/>
                <w:i/>
                <w:iCs/>
              </w:rPr>
            </w:pPr>
            <w:r w:rsidRPr="0083062D">
              <w:rPr>
                <w:b w:val="0"/>
                <w:i/>
                <w:iCs/>
              </w:rPr>
              <w:t>ImageMod</w:t>
            </w:r>
            <w:r>
              <w:rPr>
                <w:b w:val="0"/>
                <w:i/>
                <w:iCs/>
              </w:rPr>
              <w:t>:</w:t>
            </w:r>
          </w:p>
        </w:tc>
        <w:tc>
          <w:tcPr>
            <w:tcW w:w="7346" w:type="dxa"/>
          </w:tcPr>
          <w:p w14:paraId="4A8507CB" w14:textId="3189C502" w:rsidR="003E7B9F" w:rsidRDefault="003E7B9F" w:rsidP="003E7B9F">
            <w:pPr>
              <w:cnfStyle w:val="000000100000" w:firstRow="0" w:lastRow="0" w:firstColumn="0" w:lastColumn="0" w:oddVBand="0" w:evenVBand="0" w:oddHBand="1" w:evenHBand="0" w:firstRowFirstColumn="0" w:firstRowLastColumn="0" w:lastRowFirstColumn="0" w:lastRowLastColumn="0"/>
              <w:rPr>
                <w:i/>
                <w:iCs/>
              </w:rPr>
            </w:pPr>
            <w:r>
              <w:rPr>
                <w:i/>
                <w:iCs/>
              </w:rPr>
              <w:t xml:space="preserve">Modifications applied to the whole image </w:t>
            </w:r>
            <w:r w:rsidRPr="003E7B9F">
              <w:rPr>
                <w:i/>
                <w:iCs/>
                <w:color w:val="2F5496" w:themeColor="accent5" w:themeShade="BF"/>
              </w:rPr>
              <w:t>(see below).</w:t>
            </w:r>
          </w:p>
        </w:tc>
      </w:tr>
    </w:tbl>
    <w:p w14:paraId="45594069" w14:textId="77777777" w:rsidR="00237844" w:rsidRDefault="00237844" w:rsidP="009E0D1E"/>
    <w:p w14:paraId="48FE8FF3" w14:textId="63851C93" w:rsidR="00A2024D" w:rsidRDefault="00A2024D" w:rsidP="00A2024D">
      <w:pPr>
        <w:pStyle w:val="NoSpacing"/>
        <w:rPr>
          <w:rFonts w:eastAsiaTheme="majorEastAsia"/>
        </w:rPr>
      </w:pPr>
      <w:r>
        <w:rPr>
          <w:rFonts w:eastAsiaTheme="majorEastAsia"/>
        </w:rPr>
        <w:t>Spawn Method</w:t>
      </w:r>
    </w:p>
    <w:p w14:paraId="60B15422" w14:textId="1717D4A9" w:rsidR="00FF5568" w:rsidRDefault="00BA2BC1" w:rsidP="009E0D1E">
      <w:r>
        <w:t>Targets can either spawn randomly on the screen or be selected to choose locations that are closer of further in distance in either the L, a*, b* or normalised combined channels.  Future versions will include grid spawning and clustered spawning where multiple individuals will spawn together rather than apart from one another.</w:t>
      </w:r>
    </w:p>
    <w:p w14:paraId="084604CE" w14:textId="2CEFD892" w:rsidR="00BA2BC1" w:rsidRDefault="00BA2BC1" w:rsidP="009E0D1E"/>
    <w:p w14:paraId="0854283E" w14:textId="6C93FC4C" w:rsidR="00BA2BC1" w:rsidRPr="00D61E18" w:rsidRDefault="00BA2BC1" w:rsidP="009E0D1E">
      <w:pPr>
        <w:rPr>
          <w:i/>
        </w:rPr>
      </w:pPr>
      <w:r w:rsidRPr="00D61E18">
        <w:rPr>
          <w:i/>
        </w:rPr>
        <w:t>Note</w:t>
      </w:r>
      <w:r w:rsidR="00D61E18" w:rsidRPr="00D61E18">
        <w:rPr>
          <w:i/>
        </w:rPr>
        <w:t>:</w:t>
      </w:r>
      <w:r w:rsidRPr="00D61E18">
        <w:rPr>
          <w:i/>
        </w:rPr>
        <w:t xml:space="preserve"> targets will not spawn off the screen or overlapping the centre of the screen (fixation point).</w:t>
      </w:r>
    </w:p>
    <w:p w14:paraId="2FDA9BB4" w14:textId="77777777" w:rsidR="00BA2BC1" w:rsidRDefault="00BA2BC1" w:rsidP="009E0D1E"/>
    <w:p w14:paraId="36B9E83E" w14:textId="77C4A735" w:rsidR="00BA2BC1" w:rsidRDefault="00BA2BC1" w:rsidP="00BA2BC1">
      <w:pPr>
        <w:pStyle w:val="NoSpacing"/>
        <w:rPr>
          <w:rFonts w:eastAsiaTheme="majorEastAsia"/>
        </w:rPr>
      </w:pPr>
      <w:r>
        <w:rPr>
          <w:rFonts w:eastAsiaTheme="majorEastAsia"/>
        </w:rPr>
        <w:t>Capture Method</w:t>
      </w:r>
    </w:p>
    <w:p w14:paraId="2F2FB8A1" w14:textId="0920AECB" w:rsidR="00392D3E" w:rsidRPr="00392D3E" w:rsidRDefault="00D61E18" w:rsidP="00392D3E">
      <w:pPr>
        <w:spacing w:line="360" w:lineRule="auto"/>
      </w:pPr>
      <w:r>
        <w:t xml:space="preserve">Determines how successful capture of the target is determined. </w:t>
      </w:r>
    </w:p>
    <w:p w14:paraId="26BA867F" w14:textId="1071F15D" w:rsidR="00D61E18" w:rsidRDefault="00885390" w:rsidP="00392D3E">
      <w:pPr>
        <w:pStyle w:val="ListParagraph"/>
        <w:numPr>
          <w:ilvl w:val="0"/>
          <w:numId w:val="11"/>
        </w:numPr>
        <w:spacing w:line="360" w:lineRule="auto"/>
      </w:pPr>
      <w:r>
        <w:rPr>
          <w:i/>
        </w:rPr>
        <w:t>c</w:t>
      </w:r>
      <w:r w:rsidR="00D61E18" w:rsidRPr="00392D3E">
        <w:rPr>
          <w:i/>
        </w:rPr>
        <w:t>lick:</w:t>
      </w:r>
      <w:r w:rsidR="00D61E18">
        <w:t xml:space="preserve"> clicking on the target is considered capture.</w:t>
      </w:r>
    </w:p>
    <w:p w14:paraId="470A7405" w14:textId="1F6F4062" w:rsidR="00392D3E" w:rsidRDefault="00885390" w:rsidP="00392D3E">
      <w:pPr>
        <w:pStyle w:val="ListParagraph"/>
        <w:numPr>
          <w:ilvl w:val="0"/>
          <w:numId w:val="11"/>
        </w:numPr>
        <w:spacing w:line="360" w:lineRule="auto"/>
      </w:pPr>
      <w:r>
        <w:rPr>
          <w:i/>
        </w:rPr>
        <w:t>r</w:t>
      </w:r>
      <w:r w:rsidR="00D61E18" w:rsidRPr="00392D3E">
        <w:rPr>
          <w:i/>
        </w:rPr>
        <w:t>esponse:</w:t>
      </w:r>
      <w:r w:rsidR="00D61E18">
        <w:t xml:space="preserve"> moving the mouse is considered capture.</w:t>
      </w:r>
    </w:p>
    <w:p w14:paraId="455420E0" w14:textId="14674539" w:rsidR="00392D3E" w:rsidRDefault="00392D3E" w:rsidP="00392D3E">
      <w:pPr>
        <w:pStyle w:val="ListParagraph"/>
        <w:numPr>
          <w:ilvl w:val="0"/>
          <w:numId w:val="11"/>
        </w:numPr>
        <w:spacing w:line="360" w:lineRule="auto"/>
      </w:pPr>
      <w:r w:rsidRPr="00392D3E">
        <w:rPr>
          <w:i/>
        </w:rPr>
        <w:t>left&amp;right</w:t>
      </w:r>
      <w:r w:rsidRPr="00392D3E">
        <w:rPr>
          <w:i/>
        </w:rPr>
        <w:t>:</w:t>
      </w:r>
      <w:r>
        <w:t xml:space="preserve"> </w:t>
      </w:r>
      <w:r>
        <w:t>if the target is on the left hand side of the screen left-click else right-click</w:t>
      </w:r>
    </w:p>
    <w:p w14:paraId="20E1C63F" w14:textId="75DFB912" w:rsidR="00392D3E" w:rsidRPr="00885390" w:rsidRDefault="00885390" w:rsidP="002E05DE">
      <w:pPr>
        <w:pStyle w:val="ListParagraph"/>
        <w:numPr>
          <w:ilvl w:val="0"/>
          <w:numId w:val="11"/>
        </w:numPr>
        <w:spacing w:line="360" w:lineRule="auto"/>
        <w:rPr>
          <w:i/>
        </w:rPr>
      </w:pPr>
      <w:r>
        <w:rPr>
          <w:i/>
        </w:rPr>
        <w:t>r</w:t>
      </w:r>
      <w:r w:rsidR="00392D3E" w:rsidRPr="00392D3E">
        <w:rPr>
          <w:i/>
        </w:rPr>
        <w:t>ank</w:t>
      </w:r>
      <w:r w:rsidR="00392D3E">
        <w:rPr>
          <w:i/>
        </w:rPr>
        <w:t xml:space="preserve">: </w:t>
      </w:r>
      <w:r w:rsidR="00392D3E">
        <w:t xml:space="preserve">same as click but asks the user to click in </w:t>
      </w:r>
      <w:r w:rsidR="002E05DE">
        <w:t>order of conspicuousness for multiple targets.</w:t>
      </w:r>
      <w:r w:rsidR="00392D3E">
        <w:t xml:space="preserve"> </w:t>
      </w:r>
    </w:p>
    <w:p w14:paraId="2E6629FB" w14:textId="0DB08E64" w:rsidR="00885390" w:rsidRPr="00885390" w:rsidRDefault="00885390" w:rsidP="00885390">
      <w:pPr>
        <w:spacing w:line="360" w:lineRule="auto"/>
        <w:rPr>
          <w:i/>
        </w:rPr>
      </w:pPr>
    </w:p>
    <w:p w14:paraId="02B1AF73" w14:textId="6CFB4180" w:rsidR="002E05DE" w:rsidRDefault="002E05DE" w:rsidP="002E05DE">
      <w:pPr>
        <w:pStyle w:val="NoSpacing"/>
        <w:rPr>
          <w:rFonts w:eastAsiaTheme="majorEastAsia"/>
        </w:rPr>
      </w:pPr>
      <w:r>
        <w:rPr>
          <w:rFonts w:eastAsiaTheme="majorEastAsia"/>
        </w:rPr>
        <w:t>Fail Method</w:t>
      </w:r>
    </w:p>
    <w:p w14:paraId="75A47463" w14:textId="7B51C2B1" w:rsidR="002E05DE" w:rsidRPr="00392D3E" w:rsidRDefault="002E05DE" w:rsidP="002E05DE">
      <w:pPr>
        <w:spacing w:line="360" w:lineRule="auto"/>
      </w:pPr>
      <w:r>
        <w:t>D</w:t>
      </w:r>
      <w:r>
        <w:t>etermines what is considered a fail. F</w:t>
      </w:r>
      <w:r w:rsidR="00885390">
        <w:t>ails result in an immediate time out.</w:t>
      </w:r>
    </w:p>
    <w:p w14:paraId="5D437700" w14:textId="5D61BAE3" w:rsidR="00885390" w:rsidRDefault="00885390" w:rsidP="00885390">
      <w:pPr>
        <w:pStyle w:val="ListParagraph"/>
        <w:numPr>
          <w:ilvl w:val="0"/>
          <w:numId w:val="11"/>
        </w:numPr>
        <w:spacing w:line="360" w:lineRule="auto"/>
      </w:pPr>
      <w:r>
        <w:rPr>
          <w:i/>
        </w:rPr>
        <w:t>none</w:t>
      </w:r>
      <w:r w:rsidRPr="00392D3E">
        <w:rPr>
          <w:i/>
        </w:rPr>
        <w:t>:</w:t>
      </w:r>
      <w:r>
        <w:t xml:space="preserve"> </w:t>
      </w:r>
      <w:r>
        <w:t>Only a time out is considered a fail.</w:t>
      </w:r>
    </w:p>
    <w:p w14:paraId="0039119F" w14:textId="26C3D34F" w:rsidR="00885390" w:rsidRDefault="00885390" w:rsidP="00885390">
      <w:pPr>
        <w:pStyle w:val="ListParagraph"/>
        <w:numPr>
          <w:ilvl w:val="0"/>
          <w:numId w:val="11"/>
        </w:numPr>
        <w:spacing w:line="360" w:lineRule="auto"/>
      </w:pPr>
      <w:r>
        <w:rPr>
          <w:i/>
        </w:rPr>
        <w:t>miss</w:t>
      </w:r>
      <w:r w:rsidRPr="00392D3E">
        <w:rPr>
          <w:i/>
        </w:rPr>
        <w:t>:</w:t>
      </w:r>
      <w:r>
        <w:t xml:space="preserve"> </w:t>
      </w:r>
      <w:r>
        <w:t>clicking anywhere other than the target is considered a fail.</w:t>
      </w:r>
    </w:p>
    <w:p w14:paraId="2865BECE" w14:textId="59C7AA74" w:rsidR="00885390" w:rsidRDefault="00885390" w:rsidP="00885390">
      <w:pPr>
        <w:pStyle w:val="ListParagraph"/>
        <w:numPr>
          <w:ilvl w:val="0"/>
          <w:numId w:val="11"/>
        </w:numPr>
        <w:spacing w:line="360" w:lineRule="auto"/>
      </w:pPr>
      <w:r>
        <w:rPr>
          <w:i/>
        </w:rPr>
        <w:t>react</w:t>
      </w:r>
      <w:r w:rsidRPr="00392D3E">
        <w:rPr>
          <w:i/>
        </w:rPr>
        <w:t>:</w:t>
      </w:r>
      <w:r>
        <w:t xml:space="preserve"> </w:t>
      </w:r>
      <w:r>
        <w:t>moving the mouse creates a time window of 600ms once that elapses the slide ends.</w:t>
      </w:r>
    </w:p>
    <w:p w14:paraId="6255A799" w14:textId="3E00481B" w:rsidR="00885390" w:rsidRPr="002E05DE" w:rsidRDefault="00885390" w:rsidP="00885390">
      <w:pPr>
        <w:pStyle w:val="ListParagraph"/>
        <w:numPr>
          <w:ilvl w:val="0"/>
          <w:numId w:val="11"/>
        </w:numPr>
        <w:spacing w:line="360" w:lineRule="auto"/>
        <w:rPr>
          <w:i/>
        </w:rPr>
      </w:pPr>
      <w:r>
        <w:rPr>
          <w:i/>
        </w:rPr>
        <w:t>miss/react</w:t>
      </w:r>
      <w:r>
        <w:rPr>
          <w:i/>
        </w:rPr>
        <w:t xml:space="preserve">: </w:t>
      </w:r>
      <w:r>
        <w:t>both missing and reacting are considered fails.</w:t>
      </w:r>
      <w:r>
        <w:t xml:space="preserve"> </w:t>
      </w:r>
    </w:p>
    <w:p w14:paraId="2A8494A7" w14:textId="77777777" w:rsidR="002E05DE" w:rsidRPr="002E05DE" w:rsidRDefault="002E05DE" w:rsidP="002E05DE">
      <w:pPr>
        <w:spacing w:line="360" w:lineRule="auto"/>
        <w:rPr>
          <w:i/>
        </w:rPr>
      </w:pPr>
    </w:p>
    <w:p w14:paraId="33605009" w14:textId="0C1338D3" w:rsidR="00885390" w:rsidRDefault="00111942" w:rsidP="00885390">
      <w:pPr>
        <w:pStyle w:val="NoSpacing"/>
        <w:rPr>
          <w:rFonts w:eastAsiaTheme="majorEastAsia"/>
        </w:rPr>
      </w:pPr>
      <w:r>
        <w:rPr>
          <w:rFonts w:eastAsiaTheme="majorEastAsia"/>
        </w:rPr>
        <w:t>Target and Image Modifiers</w:t>
      </w:r>
    </w:p>
    <w:p w14:paraId="2A1CE66C" w14:textId="5DE1AE16" w:rsidR="00392D3E" w:rsidRPr="00111942" w:rsidRDefault="00111942" w:rsidP="00111942">
      <w:pPr>
        <w:pStyle w:val="NoSpacing"/>
        <w:rPr>
          <w:rFonts w:eastAsiaTheme="majorEastAsia"/>
          <w:b w:val="0"/>
          <w:i w:val="0"/>
        </w:rPr>
      </w:pPr>
      <w:r>
        <w:rPr>
          <w:rFonts w:eastAsiaTheme="majorEastAsia"/>
          <w:b w:val="0"/>
          <w:i w:val="0"/>
        </w:rPr>
        <w:t>Allows the user to run custom scripts that apply to the target or the whole image. An example of a target modifier and an image modifier is given in figure 6. Potential uses for this include applying randomised postures, filters mimicking different visual systems or objects that can occlude the targets.</w:t>
      </w:r>
    </w:p>
    <w:p w14:paraId="5D8A640A" w14:textId="4590053E" w:rsidR="00392D3E" w:rsidRDefault="00392D3E" w:rsidP="009E0D1E"/>
    <w:p w14:paraId="56DA6AA2" w14:textId="58C8B8B3" w:rsidR="00A2024D" w:rsidRDefault="00111942" w:rsidP="00111942">
      <w:pPr>
        <w:jc w:val="center"/>
      </w:pPr>
      <w:r>
        <w:rPr>
          <w:noProof/>
        </w:rPr>
        <w:drawing>
          <wp:inline distT="0" distB="0" distL="0" distR="0" wp14:anchorId="5978AF6B" wp14:editId="55DE6573">
            <wp:extent cx="5040000" cy="3490282"/>
            <wp:effectExtent l="0" t="0" r="8255" b="0"/>
            <wp:docPr id="1867255233" name="Picture 1867255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040000" cy="3490282"/>
                    </a:xfrm>
                    <a:prstGeom prst="rect">
                      <a:avLst/>
                    </a:prstGeom>
                    <a:noFill/>
                  </pic:spPr>
                </pic:pic>
              </a:graphicData>
            </a:graphic>
          </wp:inline>
        </w:drawing>
      </w:r>
    </w:p>
    <w:p w14:paraId="2B4FC701" w14:textId="5D497FB1" w:rsidR="00BA2BC1" w:rsidRDefault="00BA2BC1" w:rsidP="009E0D1E"/>
    <w:p w14:paraId="501CECDE" w14:textId="77777777" w:rsidR="00111942" w:rsidRDefault="00111942" w:rsidP="00111942">
      <w:pPr>
        <w:rPr>
          <w:i/>
          <w:sz w:val="18"/>
        </w:rPr>
      </w:pPr>
    </w:p>
    <w:p w14:paraId="00B7D4DF" w14:textId="7EB021BB" w:rsidR="00111942" w:rsidRDefault="00111942" w:rsidP="00111942">
      <w:pPr>
        <w:rPr>
          <w:i/>
          <w:sz w:val="18"/>
        </w:rPr>
      </w:pPr>
      <w:r w:rsidRPr="000E2B00">
        <w:rPr>
          <w:b/>
          <w:i/>
          <w:sz w:val="18"/>
        </w:rPr>
        <w:t xml:space="preserve">Figure </w:t>
      </w:r>
      <w:r>
        <w:rPr>
          <w:b/>
          <w:i/>
          <w:sz w:val="18"/>
        </w:rPr>
        <w:t>1</w:t>
      </w:r>
      <w:r>
        <w:rPr>
          <w:b/>
          <w:i/>
          <w:sz w:val="18"/>
        </w:rPr>
        <w:t>6</w:t>
      </w:r>
      <w:r w:rsidRPr="000E2B00">
        <w:rPr>
          <w:i/>
          <w:sz w:val="18"/>
        </w:rPr>
        <w:t xml:space="preserve">. </w:t>
      </w:r>
      <w:r>
        <w:rPr>
          <w:i/>
          <w:sz w:val="18"/>
        </w:rPr>
        <w:t>Examples of target and background modifiers. An orientation modifier randomises the rotation of the head and the spline of the tail. While a dichromatic filter is applied to the whole image including the target.</w:t>
      </w:r>
    </w:p>
    <w:p w14:paraId="460B0443" w14:textId="1FD61021" w:rsidR="0054187C" w:rsidRDefault="0054187C" w:rsidP="00111942">
      <w:pPr>
        <w:rPr>
          <w:i/>
          <w:sz w:val="18"/>
        </w:rPr>
      </w:pPr>
    </w:p>
    <w:p w14:paraId="72357576" w14:textId="25630AE6" w:rsidR="0054187C" w:rsidRDefault="0054187C" w:rsidP="00111942">
      <w:pPr>
        <w:rPr>
          <w:i/>
          <w:sz w:val="18"/>
        </w:rPr>
      </w:pPr>
    </w:p>
    <w:p w14:paraId="55ACFCE7" w14:textId="07F14879" w:rsidR="0054187C" w:rsidRDefault="0054187C" w:rsidP="00111942">
      <w:pPr>
        <w:rPr>
          <w:i/>
          <w:sz w:val="18"/>
        </w:rPr>
      </w:pPr>
    </w:p>
    <w:p w14:paraId="5EDC14A1" w14:textId="1FA15F28" w:rsidR="0054187C" w:rsidRDefault="0054187C" w:rsidP="0054187C">
      <w:pPr>
        <w:pStyle w:val="Heading2"/>
      </w:pPr>
      <w:r>
        <w:t>Population</w:t>
      </w:r>
      <w:r>
        <w:t xml:space="preserve"> Settings</w:t>
      </w:r>
    </w:p>
    <w:p w14:paraId="460CBD3B" w14:textId="1032B6FC" w:rsidR="0054187C" w:rsidRDefault="0054187C" w:rsidP="00111942">
      <w:pPr>
        <w:rPr>
          <w:i/>
          <w:sz w:val="18"/>
        </w:rPr>
      </w:pPr>
    </w:p>
    <w:p w14:paraId="04A2A416" w14:textId="4CEB8CBD" w:rsidR="0054187C" w:rsidRDefault="0054187C" w:rsidP="00111942">
      <w:pPr>
        <w:rPr>
          <w:sz w:val="18"/>
        </w:rPr>
      </w:pPr>
      <w:r>
        <w:rPr>
          <w:sz w:val="18"/>
        </w:rPr>
        <w:t>These are the settings that are specific to running the Camouflage Evolution Game, though there is some overlap</w:t>
      </w:r>
      <w:r w:rsidR="00A12CC1">
        <w:rPr>
          <w:sz w:val="18"/>
        </w:rPr>
        <w:t xml:space="preserve"> between the Game Settings and Genetic Algorithm</w:t>
      </w:r>
      <w:r>
        <w:rPr>
          <w:sz w:val="18"/>
        </w:rPr>
        <w:t xml:space="preserve"> as some of the settings are copied over to </w:t>
      </w:r>
      <w:r w:rsidR="00A12CC1">
        <w:rPr>
          <w:sz w:val="18"/>
        </w:rPr>
        <w:t>from here to the Algorithm_Settings.txt and Settings_Game.txt files.</w:t>
      </w:r>
    </w:p>
    <w:p w14:paraId="0383134B" w14:textId="77777777" w:rsidR="00320E1E" w:rsidRPr="0054187C" w:rsidRDefault="00320E1E" w:rsidP="00111942">
      <w:pPr>
        <w:rPr>
          <w:sz w:val="18"/>
        </w:rPr>
      </w:pPr>
    </w:p>
    <w:p w14:paraId="41F68279" w14:textId="392834D0" w:rsidR="0054187C" w:rsidRDefault="0054187C" w:rsidP="0054187C"/>
    <w:tbl>
      <w:tblPr>
        <w:tblStyle w:val="PlainTable4"/>
        <w:tblW w:w="0" w:type="auto"/>
        <w:tblBorders>
          <w:top w:val="single" w:sz="4" w:space="0" w:color="auto"/>
          <w:bottom w:val="single" w:sz="4" w:space="0" w:color="auto"/>
        </w:tblBorders>
        <w:tblLook w:val="04A0" w:firstRow="1" w:lastRow="0" w:firstColumn="1" w:lastColumn="0" w:noHBand="0" w:noVBand="1"/>
      </w:tblPr>
      <w:tblGrid>
        <w:gridCol w:w="2127"/>
        <w:gridCol w:w="7346"/>
      </w:tblGrid>
      <w:tr w:rsidR="0054187C" w14:paraId="113ADDCB" w14:textId="77777777" w:rsidTr="00A128F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18372276" w14:textId="32B63678" w:rsidR="0054187C" w:rsidRPr="006A5D5A" w:rsidRDefault="00A12CC1" w:rsidP="00A128FD">
            <w:pPr>
              <w:jc w:val="right"/>
              <w:rPr>
                <w:b w:val="0"/>
                <w:bCs w:val="0"/>
                <w:i/>
                <w:iCs/>
              </w:rPr>
            </w:pPr>
            <w:r>
              <w:rPr>
                <w:b w:val="0"/>
                <w:bCs w:val="0"/>
                <w:i/>
                <w:iCs/>
              </w:rPr>
              <w:lastRenderedPageBreak/>
              <w:t>Target</w:t>
            </w:r>
            <w:r w:rsidR="0054187C" w:rsidRPr="006A5D5A">
              <w:rPr>
                <w:b w:val="0"/>
                <w:bCs w:val="0"/>
                <w:i/>
                <w:iCs/>
              </w:rPr>
              <w:t>:</w:t>
            </w:r>
          </w:p>
        </w:tc>
        <w:tc>
          <w:tcPr>
            <w:tcW w:w="7346" w:type="dxa"/>
          </w:tcPr>
          <w:p w14:paraId="1631D812" w14:textId="05F337C7" w:rsidR="0054187C" w:rsidRPr="006A5D5A" w:rsidRDefault="00A12CC1" w:rsidP="00A128FD">
            <w:pPr>
              <w:cnfStyle w:val="100000000000" w:firstRow="1" w:lastRow="0" w:firstColumn="0" w:lastColumn="0" w:oddVBand="0" w:evenVBand="0" w:oddHBand="0" w:evenHBand="0" w:firstRowFirstColumn="0" w:firstRowLastColumn="0" w:lastRowFirstColumn="0" w:lastRowLastColumn="0"/>
              <w:rPr>
                <w:b w:val="0"/>
                <w:bCs w:val="0"/>
                <w:i/>
                <w:iCs/>
              </w:rPr>
            </w:pPr>
            <w:r>
              <w:rPr>
                <w:b w:val="0"/>
                <w:bCs w:val="0"/>
                <w:i/>
                <w:iCs/>
              </w:rPr>
              <w:t>The name of the target type and the relevant settings</w:t>
            </w:r>
          </w:p>
        </w:tc>
      </w:tr>
      <w:tr w:rsidR="0054187C" w14:paraId="4D2DC112" w14:textId="77777777" w:rsidTr="00A128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1A5B7184" w14:textId="670A877F" w:rsidR="0054187C" w:rsidRPr="006A5D5A" w:rsidRDefault="00A12CC1" w:rsidP="00A128FD">
            <w:pPr>
              <w:jc w:val="right"/>
              <w:rPr>
                <w:b w:val="0"/>
                <w:bCs w:val="0"/>
                <w:i/>
                <w:iCs/>
              </w:rPr>
            </w:pPr>
            <w:r>
              <w:rPr>
                <w:b w:val="0"/>
                <w:bCs w:val="0"/>
                <w:i/>
                <w:iCs/>
              </w:rPr>
              <w:t>Generation</w:t>
            </w:r>
            <w:r w:rsidR="0054187C" w:rsidRPr="006A5D5A">
              <w:rPr>
                <w:b w:val="0"/>
                <w:bCs w:val="0"/>
                <w:i/>
                <w:iCs/>
              </w:rPr>
              <w:t>:</w:t>
            </w:r>
          </w:p>
        </w:tc>
        <w:tc>
          <w:tcPr>
            <w:tcW w:w="7346" w:type="dxa"/>
          </w:tcPr>
          <w:p w14:paraId="411E9458" w14:textId="3F3B5ECD" w:rsidR="0054187C" w:rsidRPr="006A5D5A" w:rsidRDefault="00A12CC1" w:rsidP="00A128FD">
            <w:pPr>
              <w:cnfStyle w:val="000000100000" w:firstRow="0" w:lastRow="0" w:firstColumn="0" w:lastColumn="0" w:oddVBand="0" w:evenVBand="0" w:oddHBand="1" w:evenHBand="0" w:firstRowFirstColumn="0" w:firstRowLastColumn="0" w:lastRowFirstColumn="0" w:lastRowLastColumn="0"/>
              <w:rPr>
                <w:i/>
                <w:iCs/>
              </w:rPr>
            </w:pPr>
            <w:r>
              <w:rPr>
                <w:i/>
                <w:iCs/>
              </w:rPr>
              <w:t>The number of generations of evolution.</w:t>
            </w:r>
          </w:p>
        </w:tc>
      </w:tr>
      <w:tr w:rsidR="0054187C" w14:paraId="45CBB63F" w14:textId="77777777" w:rsidTr="00A128FD">
        <w:tc>
          <w:tcPr>
            <w:cnfStyle w:val="001000000000" w:firstRow="0" w:lastRow="0" w:firstColumn="1" w:lastColumn="0" w:oddVBand="0" w:evenVBand="0" w:oddHBand="0" w:evenHBand="0" w:firstRowFirstColumn="0" w:firstRowLastColumn="0" w:lastRowFirstColumn="0" w:lastRowLastColumn="0"/>
            <w:tcW w:w="2127" w:type="dxa"/>
          </w:tcPr>
          <w:p w14:paraId="6F54A5DB" w14:textId="1B2399A3" w:rsidR="0054187C" w:rsidRPr="006A5D5A" w:rsidRDefault="00A12CC1" w:rsidP="00A128FD">
            <w:pPr>
              <w:jc w:val="right"/>
              <w:rPr>
                <w:b w:val="0"/>
                <w:bCs w:val="0"/>
                <w:i/>
                <w:iCs/>
              </w:rPr>
            </w:pPr>
            <w:r>
              <w:rPr>
                <w:b w:val="0"/>
                <w:bCs w:val="0"/>
                <w:i/>
                <w:iCs/>
              </w:rPr>
              <w:t>PopSize</w:t>
            </w:r>
            <w:r w:rsidR="0054187C">
              <w:rPr>
                <w:b w:val="0"/>
                <w:bCs w:val="0"/>
                <w:i/>
                <w:iCs/>
              </w:rPr>
              <w:t>:</w:t>
            </w:r>
          </w:p>
        </w:tc>
        <w:tc>
          <w:tcPr>
            <w:tcW w:w="7346" w:type="dxa"/>
          </w:tcPr>
          <w:p w14:paraId="1D6BA5FE" w14:textId="7F10943C" w:rsidR="0054187C" w:rsidRPr="006A5D5A" w:rsidRDefault="00A12CC1" w:rsidP="00A128FD">
            <w:pPr>
              <w:cnfStyle w:val="000000000000" w:firstRow="0" w:lastRow="0" w:firstColumn="0" w:lastColumn="0" w:oddVBand="0" w:evenVBand="0" w:oddHBand="0" w:evenHBand="0" w:firstRowFirstColumn="0" w:firstRowLastColumn="0" w:lastRowFirstColumn="0" w:lastRowLastColumn="0"/>
              <w:rPr>
                <w:i/>
                <w:iCs/>
              </w:rPr>
            </w:pPr>
            <w:r>
              <w:rPr>
                <w:i/>
                <w:iCs/>
              </w:rPr>
              <w:t>The number of individuals in the population for each generation.</w:t>
            </w:r>
          </w:p>
        </w:tc>
      </w:tr>
      <w:tr w:rsidR="00A12CC1" w14:paraId="2D60EFED" w14:textId="77777777" w:rsidTr="00A128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0418E6B9" w14:textId="3D554F7F" w:rsidR="00A12CC1" w:rsidRDefault="00A12CC1" w:rsidP="00A128FD">
            <w:pPr>
              <w:jc w:val="right"/>
              <w:rPr>
                <w:b w:val="0"/>
                <w:bCs w:val="0"/>
                <w:i/>
                <w:iCs/>
              </w:rPr>
            </w:pPr>
            <w:r>
              <w:rPr>
                <w:b w:val="0"/>
                <w:bCs w:val="0"/>
                <w:i/>
                <w:iCs/>
              </w:rPr>
              <w:t xml:space="preserve">NumSlide: </w:t>
            </w:r>
          </w:p>
        </w:tc>
        <w:tc>
          <w:tcPr>
            <w:tcW w:w="7346" w:type="dxa"/>
          </w:tcPr>
          <w:p w14:paraId="4A580266" w14:textId="090663FD" w:rsidR="00A12CC1" w:rsidRDefault="00A12CC1" w:rsidP="00A128FD">
            <w:pPr>
              <w:cnfStyle w:val="000000100000" w:firstRow="0" w:lastRow="0" w:firstColumn="0" w:lastColumn="0" w:oddVBand="0" w:evenVBand="0" w:oddHBand="1" w:evenHBand="0" w:firstRowFirstColumn="0" w:firstRowLastColumn="0" w:lastRowFirstColumn="0" w:lastRowLastColumn="0"/>
              <w:rPr>
                <w:i/>
                <w:iCs/>
              </w:rPr>
            </w:pPr>
            <w:r>
              <w:rPr>
                <w:i/>
                <w:iCs/>
              </w:rPr>
              <w:t>The number of individuals per slide.</w:t>
            </w:r>
          </w:p>
        </w:tc>
      </w:tr>
      <w:tr w:rsidR="0054187C" w14:paraId="14940769" w14:textId="77777777" w:rsidTr="00A128FD">
        <w:tc>
          <w:tcPr>
            <w:cnfStyle w:val="001000000000" w:firstRow="0" w:lastRow="0" w:firstColumn="1" w:lastColumn="0" w:oddVBand="0" w:evenVBand="0" w:oddHBand="0" w:evenHBand="0" w:firstRowFirstColumn="0" w:firstRowLastColumn="0" w:lastRowFirstColumn="0" w:lastRowLastColumn="0"/>
            <w:tcW w:w="2127" w:type="dxa"/>
          </w:tcPr>
          <w:p w14:paraId="331B78D6" w14:textId="77777777" w:rsidR="0054187C" w:rsidRPr="0083062D" w:rsidRDefault="0054187C" w:rsidP="00A128FD">
            <w:pPr>
              <w:jc w:val="right"/>
              <w:rPr>
                <w:b w:val="0"/>
                <w:bCs w:val="0"/>
                <w:i/>
                <w:iCs/>
              </w:rPr>
            </w:pPr>
            <w:r w:rsidRPr="0083062D">
              <w:rPr>
                <w:b w:val="0"/>
                <w:bCs w:val="0"/>
                <w:i/>
                <w:iCs/>
              </w:rPr>
              <w:t>TimeOutTime:</w:t>
            </w:r>
          </w:p>
        </w:tc>
        <w:tc>
          <w:tcPr>
            <w:tcW w:w="7346" w:type="dxa"/>
          </w:tcPr>
          <w:p w14:paraId="3FF77D70" w14:textId="77777777" w:rsidR="0054187C" w:rsidRPr="006A5D5A" w:rsidRDefault="0054187C" w:rsidP="00A128FD">
            <w:pPr>
              <w:cnfStyle w:val="000000000000" w:firstRow="0" w:lastRow="0" w:firstColumn="0" w:lastColumn="0" w:oddVBand="0" w:evenVBand="0" w:oddHBand="0" w:evenHBand="0" w:firstRowFirstColumn="0" w:firstRowLastColumn="0" w:lastRowFirstColumn="0" w:lastRowLastColumn="0"/>
              <w:rPr>
                <w:i/>
                <w:iCs/>
              </w:rPr>
            </w:pPr>
            <w:r>
              <w:rPr>
                <w:i/>
                <w:iCs/>
              </w:rPr>
              <w:t>The time limit for each slide.</w:t>
            </w:r>
          </w:p>
        </w:tc>
      </w:tr>
      <w:tr w:rsidR="0054187C" w14:paraId="04F2B217" w14:textId="77777777" w:rsidTr="00A128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0DECF2D5" w14:textId="5BF6CAC0" w:rsidR="0054187C" w:rsidRPr="0083062D" w:rsidRDefault="00A12CC1" w:rsidP="00A128FD">
            <w:pPr>
              <w:jc w:val="right"/>
              <w:rPr>
                <w:b w:val="0"/>
                <w:bCs w:val="0"/>
                <w:i/>
                <w:iCs/>
              </w:rPr>
            </w:pPr>
            <w:r>
              <w:rPr>
                <w:b w:val="0"/>
                <w:bCs w:val="0"/>
                <w:i/>
                <w:iCs/>
              </w:rPr>
              <w:t>StartSpace</w:t>
            </w:r>
            <w:r w:rsidR="0054187C" w:rsidRPr="0083062D">
              <w:rPr>
                <w:b w:val="0"/>
                <w:bCs w:val="0"/>
                <w:i/>
                <w:iCs/>
              </w:rPr>
              <w:t>:</w:t>
            </w:r>
          </w:p>
        </w:tc>
        <w:tc>
          <w:tcPr>
            <w:tcW w:w="7346" w:type="dxa"/>
          </w:tcPr>
          <w:p w14:paraId="562C84E2" w14:textId="01F089DC" w:rsidR="0054187C" w:rsidRPr="00A12CC1" w:rsidRDefault="00A12CC1" w:rsidP="00A128FD">
            <w:pPr>
              <w:cnfStyle w:val="000000100000" w:firstRow="0" w:lastRow="0" w:firstColumn="0" w:lastColumn="0" w:oddVBand="0" w:evenVBand="0" w:oddHBand="1" w:evenHBand="0" w:firstRowFirstColumn="0" w:firstRowLastColumn="0" w:lastRowFirstColumn="0" w:lastRowLastColumn="0"/>
              <w:rPr>
                <w:i/>
                <w:iCs/>
                <w:color w:val="2F5496" w:themeColor="accent5" w:themeShade="BF"/>
              </w:rPr>
            </w:pPr>
            <w:r>
              <w:rPr>
                <w:i/>
                <w:iCs/>
              </w:rPr>
              <w:t>The range of colours of the starting population (</w:t>
            </w:r>
            <w:r>
              <w:rPr>
                <w:i/>
                <w:iCs/>
                <w:color w:val="2F5496" w:themeColor="accent5" w:themeShade="BF"/>
              </w:rPr>
              <w:t>see below).</w:t>
            </w:r>
          </w:p>
        </w:tc>
      </w:tr>
      <w:tr w:rsidR="0054187C" w14:paraId="17539003" w14:textId="77777777" w:rsidTr="00A128FD">
        <w:tc>
          <w:tcPr>
            <w:cnfStyle w:val="001000000000" w:firstRow="0" w:lastRow="0" w:firstColumn="1" w:lastColumn="0" w:oddVBand="0" w:evenVBand="0" w:oddHBand="0" w:evenHBand="0" w:firstRowFirstColumn="0" w:firstRowLastColumn="0" w:lastRowFirstColumn="0" w:lastRowLastColumn="0"/>
            <w:tcW w:w="2127" w:type="dxa"/>
          </w:tcPr>
          <w:p w14:paraId="6DA6C39E" w14:textId="700B122D" w:rsidR="0054187C" w:rsidRPr="0083062D" w:rsidRDefault="00A12CC1" w:rsidP="00A128FD">
            <w:pPr>
              <w:jc w:val="right"/>
              <w:rPr>
                <w:b w:val="0"/>
                <w:bCs w:val="0"/>
                <w:i/>
                <w:iCs/>
              </w:rPr>
            </w:pPr>
            <w:r>
              <w:rPr>
                <w:b w:val="0"/>
                <w:bCs w:val="0"/>
                <w:i/>
                <w:iCs/>
              </w:rPr>
              <w:t>ColourSpace</w:t>
            </w:r>
            <w:r w:rsidR="0054187C" w:rsidRPr="0083062D">
              <w:rPr>
                <w:b w:val="0"/>
                <w:bCs w:val="0"/>
                <w:i/>
                <w:iCs/>
              </w:rPr>
              <w:t>:</w:t>
            </w:r>
          </w:p>
        </w:tc>
        <w:tc>
          <w:tcPr>
            <w:tcW w:w="7346" w:type="dxa"/>
          </w:tcPr>
          <w:p w14:paraId="31AB6522" w14:textId="53CDE263" w:rsidR="0054187C" w:rsidRPr="00A12CC1" w:rsidRDefault="00A12CC1" w:rsidP="00A128FD">
            <w:pPr>
              <w:cnfStyle w:val="000000000000" w:firstRow="0" w:lastRow="0" w:firstColumn="0" w:lastColumn="0" w:oddVBand="0" w:evenVBand="0" w:oddHBand="0" w:evenHBand="0" w:firstRowFirstColumn="0" w:firstRowLastColumn="0" w:lastRowFirstColumn="0" w:lastRowLastColumn="0"/>
              <w:rPr>
                <w:i/>
                <w:iCs/>
              </w:rPr>
            </w:pPr>
            <w:r>
              <w:rPr>
                <w:i/>
                <w:iCs/>
              </w:rPr>
              <w:t>The range of colours the population can explore (</w:t>
            </w:r>
            <w:r>
              <w:rPr>
                <w:i/>
                <w:iCs/>
                <w:color w:val="2F5496" w:themeColor="accent5" w:themeShade="BF"/>
              </w:rPr>
              <w:t>see below</w:t>
            </w:r>
            <w:r w:rsidRPr="00A12CC1">
              <w:rPr>
                <w:i/>
                <w:iCs/>
                <w:color w:val="0070C0"/>
              </w:rPr>
              <w:t>).</w:t>
            </w:r>
          </w:p>
        </w:tc>
      </w:tr>
      <w:tr w:rsidR="0054187C" w14:paraId="23607FBA" w14:textId="77777777" w:rsidTr="00A128FD">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2127" w:type="dxa"/>
          </w:tcPr>
          <w:p w14:paraId="7BC88194" w14:textId="0B7B0CEA" w:rsidR="0054187C" w:rsidRPr="0083062D" w:rsidRDefault="00C71F6F" w:rsidP="00A128FD">
            <w:pPr>
              <w:jc w:val="right"/>
              <w:rPr>
                <w:b w:val="0"/>
                <w:bCs w:val="0"/>
                <w:i/>
                <w:iCs/>
              </w:rPr>
            </w:pPr>
            <w:r>
              <w:rPr>
                <w:b w:val="0"/>
                <w:bCs w:val="0"/>
                <w:i/>
                <w:iCs/>
              </w:rPr>
              <w:t>FitnessValue:</w:t>
            </w:r>
          </w:p>
        </w:tc>
        <w:tc>
          <w:tcPr>
            <w:tcW w:w="7346" w:type="dxa"/>
          </w:tcPr>
          <w:p w14:paraId="561FF756" w14:textId="21547808" w:rsidR="0054187C" w:rsidRPr="006A5D5A" w:rsidRDefault="00320E1E" w:rsidP="00320E1E">
            <w:pPr>
              <w:cnfStyle w:val="000000100000" w:firstRow="0" w:lastRow="0" w:firstColumn="0" w:lastColumn="0" w:oddVBand="0" w:evenVBand="0" w:oddHBand="1" w:evenHBand="0" w:firstRowFirstColumn="0" w:firstRowLastColumn="0" w:lastRowFirstColumn="0" w:lastRowLastColumn="0"/>
              <w:rPr>
                <w:i/>
                <w:iCs/>
              </w:rPr>
            </w:pPr>
            <w:r>
              <w:rPr>
                <w:i/>
                <w:iCs/>
              </w:rPr>
              <w:t>What determines fitness Camouflage or Signalling (inverse value).</w:t>
            </w:r>
          </w:p>
        </w:tc>
      </w:tr>
      <w:tr w:rsidR="0054187C" w14:paraId="2A96F0B2" w14:textId="77777777" w:rsidTr="00A128FD">
        <w:trPr>
          <w:trHeight w:val="50"/>
        </w:trPr>
        <w:tc>
          <w:tcPr>
            <w:cnfStyle w:val="001000000000" w:firstRow="0" w:lastRow="0" w:firstColumn="1" w:lastColumn="0" w:oddVBand="0" w:evenVBand="0" w:oddHBand="0" w:evenHBand="0" w:firstRowFirstColumn="0" w:firstRowLastColumn="0" w:lastRowFirstColumn="0" w:lastRowLastColumn="0"/>
            <w:tcW w:w="2127" w:type="dxa"/>
          </w:tcPr>
          <w:p w14:paraId="4810C21C" w14:textId="29BB8F8B" w:rsidR="0054187C" w:rsidRPr="0083062D" w:rsidRDefault="00C71F6F" w:rsidP="00A128FD">
            <w:pPr>
              <w:jc w:val="right"/>
              <w:rPr>
                <w:b w:val="0"/>
                <w:bCs w:val="0"/>
                <w:i/>
                <w:iCs/>
              </w:rPr>
            </w:pPr>
            <w:r>
              <w:rPr>
                <w:b w:val="0"/>
                <w:bCs w:val="0"/>
                <w:i/>
                <w:iCs/>
              </w:rPr>
              <w:t>MeasureMethod</w:t>
            </w:r>
            <w:r w:rsidR="0054187C" w:rsidRPr="0083062D">
              <w:rPr>
                <w:b w:val="0"/>
                <w:bCs w:val="0"/>
                <w:i/>
                <w:iCs/>
              </w:rPr>
              <w:t xml:space="preserve">: </w:t>
            </w:r>
          </w:p>
        </w:tc>
        <w:tc>
          <w:tcPr>
            <w:tcW w:w="7346" w:type="dxa"/>
          </w:tcPr>
          <w:p w14:paraId="45F38736" w14:textId="6088D62E" w:rsidR="0054187C" w:rsidRDefault="00320E1E" w:rsidP="00A128FD">
            <w:pPr>
              <w:cnfStyle w:val="000000000000" w:firstRow="0" w:lastRow="0" w:firstColumn="0" w:lastColumn="0" w:oddVBand="0" w:evenVBand="0" w:oddHBand="0" w:evenHBand="0" w:firstRowFirstColumn="0" w:firstRowLastColumn="0" w:lastRowFirstColumn="0" w:lastRowLastColumn="0"/>
              <w:rPr>
                <w:i/>
                <w:iCs/>
              </w:rPr>
            </w:pPr>
            <w:r>
              <w:rPr>
                <w:i/>
                <w:iCs/>
              </w:rPr>
              <w:t>The value used for fitness (survival time, response time, capture time or rank).</w:t>
            </w:r>
          </w:p>
        </w:tc>
      </w:tr>
      <w:tr w:rsidR="0054187C" w14:paraId="2AFD620D" w14:textId="77777777" w:rsidTr="00A128FD">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2127" w:type="dxa"/>
          </w:tcPr>
          <w:p w14:paraId="7B9C9A7A" w14:textId="04EB391E" w:rsidR="0054187C" w:rsidRPr="0083062D" w:rsidRDefault="00C71F6F" w:rsidP="00A128FD">
            <w:pPr>
              <w:jc w:val="right"/>
              <w:rPr>
                <w:b w:val="0"/>
                <w:bCs w:val="0"/>
                <w:i/>
                <w:iCs/>
              </w:rPr>
            </w:pPr>
            <w:r>
              <w:rPr>
                <w:b w:val="0"/>
                <w:bCs w:val="0"/>
                <w:i/>
                <w:iCs/>
              </w:rPr>
              <w:t>Transition</w:t>
            </w:r>
            <w:r w:rsidR="0054187C" w:rsidRPr="0083062D">
              <w:rPr>
                <w:b w:val="0"/>
                <w:bCs w:val="0"/>
                <w:i/>
                <w:iCs/>
              </w:rPr>
              <w:t>:</w:t>
            </w:r>
          </w:p>
        </w:tc>
        <w:tc>
          <w:tcPr>
            <w:tcW w:w="7346" w:type="dxa"/>
          </w:tcPr>
          <w:p w14:paraId="41DF34E7" w14:textId="6A57CDAE" w:rsidR="0054187C" w:rsidRPr="003E7B9F" w:rsidRDefault="00320E1E" w:rsidP="00A128FD">
            <w:pPr>
              <w:cnfStyle w:val="000000100000" w:firstRow="0" w:lastRow="0" w:firstColumn="0" w:lastColumn="0" w:oddVBand="0" w:evenVBand="0" w:oddHBand="1" w:evenHBand="0" w:firstRowFirstColumn="0" w:firstRowLastColumn="0" w:lastRowFirstColumn="0" w:lastRowLastColumn="0"/>
              <w:rPr>
                <w:i/>
                <w:iCs/>
                <w:color w:val="FF0000"/>
              </w:rPr>
            </w:pPr>
            <w:r>
              <w:rPr>
                <w:i/>
                <w:iCs/>
              </w:rPr>
              <w:t xml:space="preserve">The slide transition method </w:t>
            </w:r>
            <w:r>
              <w:rPr>
                <w:i/>
                <w:iCs/>
              </w:rPr>
              <w:t>(</w:t>
            </w:r>
            <w:r>
              <w:rPr>
                <w:i/>
                <w:iCs/>
                <w:color w:val="2F5496" w:themeColor="accent5" w:themeShade="BF"/>
              </w:rPr>
              <w:t>see Game Setttings</w:t>
            </w:r>
            <w:r w:rsidRPr="00A12CC1">
              <w:rPr>
                <w:i/>
                <w:iCs/>
                <w:color w:val="0070C0"/>
              </w:rPr>
              <w:t>).</w:t>
            </w:r>
          </w:p>
        </w:tc>
      </w:tr>
      <w:tr w:rsidR="0054187C" w14:paraId="6ABFE76B" w14:textId="77777777" w:rsidTr="00A128FD">
        <w:trPr>
          <w:trHeight w:val="50"/>
        </w:trPr>
        <w:tc>
          <w:tcPr>
            <w:cnfStyle w:val="001000000000" w:firstRow="0" w:lastRow="0" w:firstColumn="1" w:lastColumn="0" w:oddVBand="0" w:evenVBand="0" w:oddHBand="0" w:evenHBand="0" w:firstRowFirstColumn="0" w:firstRowLastColumn="0" w:lastRowFirstColumn="0" w:lastRowLastColumn="0"/>
            <w:tcW w:w="2127" w:type="dxa"/>
          </w:tcPr>
          <w:p w14:paraId="55A76849" w14:textId="0A9BBAA4" w:rsidR="0054187C" w:rsidRPr="0083062D" w:rsidRDefault="0054187C" w:rsidP="00C71F6F">
            <w:pPr>
              <w:jc w:val="right"/>
              <w:rPr>
                <w:b w:val="0"/>
                <w:i/>
                <w:iCs/>
              </w:rPr>
            </w:pPr>
            <w:r w:rsidRPr="0083062D">
              <w:rPr>
                <w:b w:val="0"/>
                <w:i/>
                <w:iCs/>
              </w:rPr>
              <w:t xml:space="preserve">       </w:t>
            </w:r>
            <w:r w:rsidR="00C71F6F">
              <w:rPr>
                <w:b w:val="0"/>
                <w:i/>
                <w:iCs/>
              </w:rPr>
              <w:t>DemoImage</w:t>
            </w:r>
            <w:r w:rsidRPr="0083062D">
              <w:rPr>
                <w:b w:val="0"/>
                <w:i/>
                <w:iCs/>
              </w:rPr>
              <w:t>:</w:t>
            </w:r>
          </w:p>
        </w:tc>
        <w:tc>
          <w:tcPr>
            <w:tcW w:w="7346" w:type="dxa"/>
          </w:tcPr>
          <w:p w14:paraId="12589103" w14:textId="555C5A6F" w:rsidR="0054187C" w:rsidRDefault="00320E1E" w:rsidP="00A128FD">
            <w:pPr>
              <w:cnfStyle w:val="000000000000" w:firstRow="0" w:lastRow="0" w:firstColumn="0" w:lastColumn="0" w:oddVBand="0" w:evenVBand="0" w:oddHBand="0" w:evenHBand="0" w:firstRowFirstColumn="0" w:firstRowLastColumn="0" w:lastRowFirstColumn="0" w:lastRowLastColumn="0"/>
              <w:rPr>
                <w:i/>
                <w:iCs/>
              </w:rPr>
            </w:pPr>
            <w:r>
              <w:rPr>
                <w:i/>
                <w:iCs/>
              </w:rPr>
              <w:t xml:space="preserve">How demo images are created </w:t>
            </w:r>
            <w:r>
              <w:rPr>
                <w:i/>
                <w:iCs/>
              </w:rPr>
              <w:t>(</w:t>
            </w:r>
            <w:r>
              <w:rPr>
                <w:i/>
                <w:iCs/>
                <w:color w:val="2F5496" w:themeColor="accent5" w:themeShade="BF"/>
              </w:rPr>
              <w:t>see below).</w:t>
            </w:r>
          </w:p>
        </w:tc>
      </w:tr>
      <w:tr w:rsidR="0054187C" w14:paraId="5FB7AB2A" w14:textId="77777777" w:rsidTr="00A128FD">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2127" w:type="dxa"/>
          </w:tcPr>
          <w:p w14:paraId="5F1DF113" w14:textId="1F12E3E3" w:rsidR="0054187C" w:rsidRPr="0083062D" w:rsidRDefault="0054187C" w:rsidP="00C71F6F">
            <w:pPr>
              <w:jc w:val="right"/>
              <w:rPr>
                <w:b w:val="0"/>
                <w:i/>
                <w:iCs/>
              </w:rPr>
            </w:pPr>
            <w:r w:rsidRPr="0083062D">
              <w:rPr>
                <w:b w:val="0"/>
                <w:i/>
                <w:iCs/>
              </w:rPr>
              <w:t xml:space="preserve">           </w:t>
            </w:r>
            <w:r w:rsidR="00C71F6F">
              <w:rPr>
                <w:b w:val="0"/>
                <w:i/>
                <w:iCs/>
              </w:rPr>
              <w:t>DemoCount</w:t>
            </w:r>
            <w:r w:rsidRPr="0083062D">
              <w:rPr>
                <w:b w:val="0"/>
                <w:i/>
                <w:iCs/>
              </w:rPr>
              <w:t>:</w:t>
            </w:r>
          </w:p>
        </w:tc>
        <w:tc>
          <w:tcPr>
            <w:tcW w:w="7346" w:type="dxa"/>
          </w:tcPr>
          <w:p w14:paraId="1AB653C0" w14:textId="3FCF2F8B" w:rsidR="0054187C" w:rsidRDefault="00320E1E" w:rsidP="00A128FD">
            <w:pPr>
              <w:cnfStyle w:val="000000100000" w:firstRow="0" w:lastRow="0" w:firstColumn="0" w:lastColumn="0" w:oddVBand="0" w:evenVBand="0" w:oddHBand="1" w:evenHBand="0" w:firstRowFirstColumn="0" w:firstRowLastColumn="0" w:lastRowFirstColumn="0" w:lastRowLastColumn="0"/>
              <w:rPr>
                <w:i/>
                <w:iCs/>
              </w:rPr>
            </w:pPr>
            <w:r>
              <w:rPr>
                <w:i/>
                <w:iCs/>
              </w:rPr>
              <w:t xml:space="preserve">How many demo images are used </w:t>
            </w:r>
            <w:r>
              <w:rPr>
                <w:i/>
                <w:iCs/>
              </w:rPr>
              <w:t>(</w:t>
            </w:r>
            <w:r>
              <w:rPr>
                <w:i/>
                <w:iCs/>
                <w:color w:val="2F5496" w:themeColor="accent5" w:themeShade="BF"/>
              </w:rPr>
              <w:t>see Game Setttings</w:t>
            </w:r>
            <w:r w:rsidRPr="00A12CC1">
              <w:rPr>
                <w:i/>
                <w:iCs/>
                <w:color w:val="0070C0"/>
              </w:rPr>
              <w:t>).</w:t>
            </w:r>
          </w:p>
        </w:tc>
      </w:tr>
    </w:tbl>
    <w:p w14:paraId="496D229E" w14:textId="146BCF6F" w:rsidR="0054187C" w:rsidRDefault="0054187C" w:rsidP="00111942">
      <w:pPr>
        <w:rPr>
          <w:i/>
          <w:sz w:val="18"/>
        </w:rPr>
      </w:pPr>
    </w:p>
    <w:p w14:paraId="79D1ACF2" w14:textId="31F99D6D" w:rsidR="00320E1E" w:rsidRDefault="00320E1E" w:rsidP="00320E1E">
      <w:pPr>
        <w:pStyle w:val="NoSpacing"/>
        <w:rPr>
          <w:rFonts w:eastAsiaTheme="majorEastAsia"/>
        </w:rPr>
      </w:pPr>
      <w:r>
        <w:rPr>
          <w:rFonts w:eastAsiaTheme="majorEastAsia"/>
        </w:rPr>
        <w:t>Colour Spaces</w:t>
      </w:r>
    </w:p>
    <w:p w14:paraId="4F26A900" w14:textId="6EE8C9F0" w:rsidR="00320E1E" w:rsidRDefault="00320E1E" w:rsidP="00320E1E">
      <w:pPr>
        <w:pStyle w:val="NoSpacing"/>
        <w:rPr>
          <w:rFonts w:eastAsiaTheme="majorEastAsia"/>
          <w:b w:val="0"/>
          <w:i w:val="0"/>
        </w:rPr>
      </w:pPr>
      <w:r>
        <w:rPr>
          <w:rFonts w:eastAsiaTheme="majorEastAsia"/>
          <w:b w:val="0"/>
          <w:i w:val="0"/>
        </w:rPr>
        <w:t>The user can adjust the colour space ranges of the starting population and of the entire evolution run. Note the colour space should never be narrower than the starting space.</w:t>
      </w:r>
    </w:p>
    <w:p w14:paraId="40F1637E" w14:textId="77777777" w:rsidR="00320E1E" w:rsidRDefault="00320E1E" w:rsidP="00320E1E">
      <w:pPr>
        <w:pStyle w:val="NoSpacing"/>
        <w:rPr>
          <w:rFonts w:eastAsiaTheme="majorEastAsia"/>
          <w:b w:val="0"/>
          <w:i w:val="0"/>
        </w:rPr>
      </w:pPr>
    </w:p>
    <w:p w14:paraId="50193849" w14:textId="64FBA08F" w:rsidR="00320E1E" w:rsidRDefault="00320E1E" w:rsidP="00320E1E">
      <w:pPr>
        <w:pStyle w:val="NoSpacing"/>
        <w:rPr>
          <w:rFonts w:eastAsiaTheme="majorEastAsia"/>
          <w:b w:val="0"/>
          <w:i w:val="0"/>
        </w:rPr>
      </w:pPr>
      <w:r>
        <w:rPr>
          <w:rFonts w:eastAsiaTheme="majorEastAsia"/>
          <w:b w:val="0"/>
          <w:i w:val="0"/>
        </w:rPr>
        <w:t>For animal pattern generation the values correspond to:</w:t>
      </w:r>
    </w:p>
    <w:p w14:paraId="50EBD52B" w14:textId="26B5FA02" w:rsidR="00320E1E" w:rsidRPr="00320E1E" w:rsidRDefault="00320E1E" w:rsidP="00320E1E">
      <w:pPr>
        <w:pStyle w:val="NoSpacing"/>
        <w:rPr>
          <w:rFonts w:eastAsiaTheme="majorEastAsia"/>
          <w:b w:val="0"/>
        </w:rPr>
      </w:pPr>
      <w:r w:rsidRPr="00320E1E">
        <w:rPr>
          <w:rFonts w:eastAsiaTheme="majorEastAsia"/>
          <w:b w:val="0"/>
        </w:rPr>
        <w:t>min.L*</w:t>
      </w:r>
      <w:r w:rsidRPr="00320E1E">
        <w:rPr>
          <w:rFonts w:eastAsiaTheme="majorEastAsia"/>
          <w:b w:val="0"/>
        </w:rPr>
        <w:tab/>
        <w:t>max.L*</w:t>
      </w:r>
      <w:r w:rsidRPr="00320E1E">
        <w:rPr>
          <w:rFonts w:eastAsiaTheme="majorEastAsia"/>
          <w:b w:val="0"/>
        </w:rPr>
        <w:tab/>
        <w:t>min.a*</w:t>
      </w:r>
      <w:r w:rsidRPr="00320E1E">
        <w:rPr>
          <w:rFonts w:eastAsiaTheme="majorEastAsia"/>
          <w:b w:val="0"/>
        </w:rPr>
        <w:tab/>
        <w:t>max.a*</w:t>
      </w:r>
      <w:r w:rsidRPr="00320E1E">
        <w:rPr>
          <w:rFonts w:eastAsiaTheme="majorEastAsia"/>
          <w:b w:val="0"/>
        </w:rPr>
        <w:tab/>
        <w:t>min.b*</w:t>
      </w:r>
      <w:r w:rsidRPr="00320E1E">
        <w:rPr>
          <w:rFonts w:eastAsiaTheme="majorEastAsia"/>
          <w:b w:val="0"/>
        </w:rPr>
        <w:tab/>
        <w:t>max.b*</w:t>
      </w:r>
    </w:p>
    <w:p w14:paraId="2E44EBE7" w14:textId="77777777" w:rsidR="00320E1E" w:rsidRPr="00320E1E" w:rsidRDefault="00320E1E" w:rsidP="00320E1E">
      <w:pPr>
        <w:pStyle w:val="NoSpacing"/>
        <w:rPr>
          <w:rFonts w:eastAsiaTheme="majorEastAsia"/>
          <w:b w:val="0"/>
          <w:i w:val="0"/>
        </w:rPr>
      </w:pPr>
    </w:p>
    <w:p w14:paraId="75BFB896" w14:textId="0A67FD96" w:rsidR="00320E1E" w:rsidRDefault="00320E1E" w:rsidP="00320E1E">
      <w:pPr>
        <w:pStyle w:val="NoSpacing"/>
        <w:rPr>
          <w:rFonts w:eastAsiaTheme="majorEastAsia"/>
          <w:b w:val="0"/>
          <w:i w:val="0"/>
        </w:rPr>
      </w:pPr>
      <w:r>
        <w:rPr>
          <w:rFonts w:eastAsiaTheme="majorEastAsia"/>
          <w:b w:val="0"/>
          <w:i w:val="0"/>
        </w:rPr>
        <w:t xml:space="preserve">For </w:t>
      </w:r>
      <w:r>
        <w:rPr>
          <w:rFonts w:eastAsiaTheme="majorEastAsia"/>
          <w:b w:val="0"/>
          <w:i w:val="0"/>
        </w:rPr>
        <w:t>egg</w:t>
      </w:r>
      <w:r>
        <w:rPr>
          <w:rFonts w:eastAsiaTheme="majorEastAsia"/>
          <w:b w:val="0"/>
          <w:i w:val="0"/>
        </w:rPr>
        <w:t xml:space="preserve"> pattern generation the values correspond to:</w:t>
      </w:r>
    </w:p>
    <w:p w14:paraId="571936D2" w14:textId="512303FD" w:rsidR="00320E1E" w:rsidRDefault="00320E1E" w:rsidP="00320E1E">
      <w:pPr>
        <w:pStyle w:val="NoSpacing"/>
        <w:rPr>
          <w:rFonts w:eastAsiaTheme="majorEastAsia"/>
          <w:b w:val="0"/>
        </w:rPr>
      </w:pPr>
      <w:r w:rsidRPr="00320E1E">
        <w:rPr>
          <w:rFonts w:eastAsiaTheme="majorEastAsia"/>
          <w:b w:val="0"/>
        </w:rPr>
        <w:t>min.</w:t>
      </w:r>
      <w:r>
        <w:rPr>
          <w:rFonts w:eastAsiaTheme="majorEastAsia"/>
          <w:b w:val="0"/>
        </w:rPr>
        <w:t>D</w:t>
      </w:r>
      <w:r w:rsidRPr="00320E1E">
        <w:rPr>
          <w:rFonts w:eastAsiaTheme="majorEastAsia"/>
          <w:b w:val="0"/>
        </w:rPr>
        <w:tab/>
        <w:t>max.</w:t>
      </w:r>
      <w:r>
        <w:rPr>
          <w:rFonts w:eastAsiaTheme="majorEastAsia"/>
          <w:b w:val="0"/>
        </w:rPr>
        <w:t>D</w:t>
      </w:r>
      <w:r w:rsidRPr="00320E1E">
        <w:rPr>
          <w:rFonts w:eastAsiaTheme="majorEastAsia"/>
          <w:b w:val="0"/>
        </w:rPr>
        <w:tab/>
        <w:t>min.</w:t>
      </w:r>
      <w:r>
        <w:rPr>
          <w:rFonts w:eastAsiaTheme="majorEastAsia"/>
          <w:b w:val="0"/>
        </w:rPr>
        <w:t>Pr</w:t>
      </w:r>
      <w:r w:rsidRPr="00320E1E">
        <w:rPr>
          <w:rFonts w:eastAsiaTheme="majorEastAsia"/>
          <w:b w:val="0"/>
        </w:rPr>
        <w:tab/>
        <w:t>max.</w:t>
      </w:r>
      <w:r>
        <w:rPr>
          <w:rFonts w:eastAsiaTheme="majorEastAsia"/>
          <w:b w:val="0"/>
        </w:rPr>
        <w:t>Pr</w:t>
      </w:r>
      <w:r w:rsidRPr="00320E1E">
        <w:rPr>
          <w:rFonts w:eastAsiaTheme="majorEastAsia"/>
          <w:b w:val="0"/>
        </w:rPr>
        <w:tab/>
      </w:r>
      <w:r>
        <w:rPr>
          <w:rFonts w:eastAsiaTheme="majorEastAsia"/>
          <w:b w:val="0"/>
        </w:rPr>
        <w:t>blank</w:t>
      </w:r>
      <w:r w:rsidRPr="00320E1E">
        <w:rPr>
          <w:rFonts w:eastAsiaTheme="majorEastAsia"/>
          <w:b w:val="0"/>
        </w:rPr>
        <w:tab/>
      </w:r>
      <w:r>
        <w:rPr>
          <w:rFonts w:eastAsiaTheme="majorEastAsia"/>
          <w:b w:val="0"/>
        </w:rPr>
        <w:t>blank</w:t>
      </w:r>
    </w:p>
    <w:p w14:paraId="475CD6A1" w14:textId="29BFE289" w:rsidR="00320E1E" w:rsidRDefault="00320E1E" w:rsidP="00320E1E">
      <w:pPr>
        <w:pStyle w:val="NoSpacing"/>
        <w:rPr>
          <w:rFonts w:eastAsiaTheme="majorEastAsia"/>
          <w:b w:val="0"/>
        </w:rPr>
      </w:pPr>
    </w:p>
    <w:p w14:paraId="3AD89B4E" w14:textId="68CF25EC" w:rsidR="00320E1E" w:rsidRDefault="00320E1E" w:rsidP="00320E1E">
      <w:pPr>
        <w:pStyle w:val="NoSpacing"/>
        <w:rPr>
          <w:rFonts w:eastAsiaTheme="majorEastAsia"/>
        </w:rPr>
      </w:pPr>
      <w:r>
        <w:rPr>
          <w:rFonts w:eastAsiaTheme="majorEastAsia"/>
        </w:rPr>
        <w:t>DemoImage</w:t>
      </w:r>
    </w:p>
    <w:p w14:paraId="6A1E39CE" w14:textId="43CF1E4F" w:rsidR="00320E1E" w:rsidRDefault="00320E1E" w:rsidP="00320E1E">
      <w:pPr>
        <w:pStyle w:val="NoSpacing"/>
        <w:rPr>
          <w:rFonts w:eastAsiaTheme="majorEastAsia"/>
          <w:b w:val="0"/>
          <w:i w:val="0"/>
        </w:rPr>
      </w:pPr>
      <w:r>
        <w:rPr>
          <w:rFonts w:eastAsiaTheme="majorEastAsia"/>
          <w:b w:val="0"/>
          <w:i w:val="0"/>
        </w:rPr>
        <w:t>Generates dummy images that appear at the start of the game. These can either be randomly generated or resurrected individuals from the previous generations.</w:t>
      </w:r>
    </w:p>
    <w:p w14:paraId="7BCA8334" w14:textId="77777777" w:rsidR="00320E1E" w:rsidRDefault="00320E1E" w:rsidP="00320E1E">
      <w:pPr>
        <w:pStyle w:val="NoSpacing"/>
        <w:rPr>
          <w:rFonts w:eastAsiaTheme="majorEastAsia"/>
          <w:b w:val="0"/>
          <w:i w:val="0"/>
        </w:rPr>
      </w:pPr>
    </w:p>
    <w:p w14:paraId="57690D61" w14:textId="30D81771" w:rsidR="00320E1E" w:rsidRDefault="00320E1E" w:rsidP="00BC3BF3">
      <w:pPr>
        <w:pStyle w:val="ListParagraph"/>
        <w:numPr>
          <w:ilvl w:val="0"/>
          <w:numId w:val="11"/>
        </w:numPr>
        <w:spacing w:line="360" w:lineRule="auto"/>
      </w:pPr>
      <w:r>
        <w:rPr>
          <w:i/>
        </w:rPr>
        <w:t>None</w:t>
      </w:r>
      <w:r w:rsidRPr="00392D3E">
        <w:rPr>
          <w:i/>
        </w:rPr>
        <w:t>:</w:t>
      </w:r>
      <w:r>
        <w:t xml:space="preserve"> </w:t>
      </w:r>
      <w:r>
        <w:t>no dummy images</w:t>
      </w:r>
    </w:p>
    <w:p w14:paraId="74331794" w14:textId="3862BADA" w:rsidR="00320E1E" w:rsidRDefault="00320E1E" w:rsidP="00BC3BF3">
      <w:pPr>
        <w:pStyle w:val="ListParagraph"/>
        <w:numPr>
          <w:ilvl w:val="0"/>
          <w:numId w:val="11"/>
        </w:numPr>
        <w:spacing w:line="360" w:lineRule="auto"/>
      </w:pPr>
      <w:r>
        <w:rPr>
          <w:i/>
        </w:rPr>
        <w:t>First</w:t>
      </w:r>
      <w:r w:rsidRPr="00392D3E">
        <w:rPr>
          <w:i/>
        </w:rPr>
        <w:t>:</w:t>
      </w:r>
      <w:r>
        <w:t xml:space="preserve"> </w:t>
      </w:r>
      <w:r>
        <w:t>only shows dummy images for the first generation</w:t>
      </w:r>
    </w:p>
    <w:p w14:paraId="671C84B2" w14:textId="0BF21C1C" w:rsidR="00320E1E" w:rsidRDefault="00320E1E" w:rsidP="00BC3BF3">
      <w:pPr>
        <w:pStyle w:val="ListParagraph"/>
        <w:numPr>
          <w:ilvl w:val="0"/>
          <w:numId w:val="11"/>
        </w:numPr>
        <w:spacing w:line="360" w:lineRule="auto"/>
      </w:pPr>
      <w:r>
        <w:rPr>
          <w:i/>
        </w:rPr>
        <w:t>Every</w:t>
      </w:r>
      <w:r w:rsidRPr="00392D3E">
        <w:rPr>
          <w:i/>
        </w:rPr>
        <w:t>:</w:t>
      </w:r>
      <w:r>
        <w:t xml:space="preserve"> </w:t>
      </w:r>
      <w:r>
        <w:t>shows randomly generated targets at the start of every generation</w:t>
      </w:r>
    </w:p>
    <w:p w14:paraId="3666D7DA" w14:textId="59403FB7" w:rsidR="00320E1E" w:rsidRDefault="00320E1E" w:rsidP="00BC3BF3">
      <w:pPr>
        <w:pStyle w:val="ListParagraph"/>
        <w:numPr>
          <w:ilvl w:val="0"/>
          <w:numId w:val="11"/>
        </w:numPr>
        <w:spacing w:line="360" w:lineRule="auto"/>
      </w:pPr>
      <w:r>
        <w:rPr>
          <w:i/>
        </w:rPr>
        <w:t>Resurrect</w:t>
      </w:r>
      <w:r>
        <w:rPr>
          <w:i/>
        </w:rPr>
        <w:t xml:space="preserve">: </w:t>
      </w:r>
      <w:r>
        <w:t>shows randomly generated targets for the first generation</w:t>
      </w:r>
      <w:r>
        <w:t xml:space="preserve"> then dead targets from the previous  generation for the following generations</w:t>
      </w:r>
    </w:p>
    <w:p w14:paraId="08E4E178" w14:textId="1CDA7EE7" w:rsidR="00FF5568" w:rsidRDefault="00FF5568" w:rsidP="009E0D1E">
      <w:bookmarkStart w:id="22" w:name="_GoBack"/>
      <w:bookmarkEnd w:id="22"/>
    </w:p>
    <w:p w14:paraId="1662A5C1" w14:textId="32EA65FE" w:rsidR="001763ED" w:rsidRPr="001763ED" w:rsidRDefault="001763ED" w:rsidP="00FF5568">
      <w:pPr>
        <w:pStyle w:val="Heading1"/>
        <w:spacing w:before="0"/>
      </w:pPr>
      <w:bookmarkStart w:id="23" w:name="_Hlk62489294"/>
      <w:bookmarkStart w:id="24" w:name="_Toc90421529"/>
      <w:r>
        <w:t>File and Code Organisation</w:t>
      </w:r>
      <w:bookmarkEnd w:id="23"/>
      <w:bookmarkEnd w:id="24"/>
    </w:p>
    <w:p w14:paraId="7C4BA8A2" w14:textId="24B34742" w:rsidR="00EF4AEB" w:rsidRPr="009E0D1E" w:rsidRDefault="00385661" w:rsidP="009E0D1E">
      <w:bookmarkStart w:id="25" w:name="_Hlk62489393"/>
      <w:r>
        <w:t>For the purp</w:t>
      </w:r>
      <w:r w:rsidR="006C6C8E">
        <w:t>oses of making CamoEvo easier to edit, the code is organised as follows:</w:t>
      </w:r>
    </w:p>
    <w:bookmarkEnd w:id="25"/>
    <w:p w14:paraId="5D6CE095" w14:textId="5F3BCE62" w:rsidR="001763ED" w:rsidRDefault="001763ED" w:rsidP="00914FEE">
      <w:pPr>
        <w:rPr>
          <w:noProof/>
        </w:rPr>
      </w:pPr>
    </w:p>
    <w:p w14:paraId="01CEAFCF" w14:textId="10BF28CB" w:rsidR="001763ED" w:rsidRDefault="001763ED" w:rsidP="001763ED">
      <w:pPr>
        <w:pStyle w:val="Heading2"/>
      </w:pPr>
      <w:bookmarkStart w:id="26" w:name="_Toc90421530"/>
      <w:bookmarkStart w:id="27" w:name="_Hlk62489382"/>
      <w:r>
        <w:t>1 CamoEvo:</w:t>
      </w:r>
      <w:bookmarkEnd w:id="26"/>
    </w:p>
    <w:bookmarkEnd w:id="27"/>
    <w:p w14:paraId="2F03BA6F" w14:textId="3989D3E2" w:rsidR="006C6C8E" w:rsidRDefault="006C6C8E" w:rsidP="00914FEE">
      <w:pPr>
        <w:rPr>
          <w:noProof/>
        </w:rPr>
      </w:pPr>
      <w:r>
        <w:rPr>
          <w:noProof/>
        </w:rPr>
        <w:t xml:space="preserve">Folder containing all of the plugins intended to be used at the outset by CamoEvo. This includes the CamoEvo starting interface, the phenotype and evolution plotters and the </w:t>
      </w:r>
      <w:r w:rsidR="00BB1CA1">
        <w:rPr>
          <w:noProof/>
        </w:rPr>
        <w:t>GA settings interface:</w:t>
      </w:r>
    </w:p>
    <w:p w14:paraId="533EFC84" w14:textId="2DA42E5C" w:rsidR="001B40E0" w:rsidRDefault="001B40E0" w:rsidP="00914FEE">
      <w:pPr>
        <w:rPr>
          <w:noProof/>
        </w:rPr>
      </w:pPr>
    </w:p>
    <w:p w14:paraId="00C1C284" w14:textId="05A23A8A" w:rsidR="001B40E0" w:rsidRPr="001B40E0" w:rsidRDefault="001B40E0" w:rsidP="001B40E0">
      <w:pPr>
        <w:pStyle w:val="ListParagraph"/>
        <w:numPr>
          <w:ilvl w:val="0"/>
          <w:numId w:val="6"/>
        </w:numPr>
      </w:pPr>
      <w:bookmarkStart w:id="28" w:name="_Hlk62489883"/>
      <w:r>
        <w:rPr>
          <w:noProof/>
        </w:rPr>
        <w:t xml:space="preserve">Interface/: </w:t>
      </w:r>
      <w:r w:rsidRPr="00142F29">
        <w:rPr>
          <w:i/>
          <w:iCs/>
          <w:noProof/>
        </w:rPr>
        <w:t>Contain</w:t>
      </w:r>
      <w:r>
        <w:rPr>
          <w:i/>
          <w:iCs/>
          <w:noProof/>
        </w:rPr>
        <w:t>s the UI and a .pptx file with all the original slides used to make the UI.</w:t>
      </w:r>
      <w:r>
        <w:rPr>
          <w:i/>
          <w:iCs/>
          <w:noProof/>
        </w:rPr>
        <w:br/>
      </w:r>
    </w:p>
    <w:bookmarkEnd w:id="28"/>
    <w:p w14:paraId="1A29457D" w14:textId="0E1C49CE" w:rsidR="001B40E0" w:rsidRPr="001B40E0" w:rsidRDefault="001B40E0" w:rsidP="001B40E0">
      <w:pPr>
        <w:pStyle w:val="ListParagraph"/>
        <w:numPr>
          <w:ilvl w:val="0"/>
          <w:numId w:val="6"/>
        </w:numPr>
      </w:pPr>
      <w:r>
        <w:rPr>
          <w:noProof/>
        </w:rPr>
        <w:t>Population/:</w:t>
      </w:r>
      <w:r w:rsidRPr="001B40E0">
        <w:rPr>
          <w:i/>
          <w:iCs/>
          <w:noProof/>
        </w:rPr>
        <w:t xml:space="preserve"> Contains the folders for all the populations created.</w:t>
      </w:r>
      <w:r>
        <w:rPr>
          <w:i/>
          <w:iCs/>
          <w:noProof/>
        </w:rPr>
        <w:br/>
      </w:r>
    </w:p>
    <w:p w14:paraId="5CC7BBB5" w14:textId="4BEA39A2" w:rsidR="001B40E0" w:rsidRPr="005C49B7" w:rsidRDefault="001B40E0" w:rsidP="001B40E0">
      <w:pPr>
        <w:pStyle w:val="ListParagraph"/>
        <w:numPr>
          <w:ilvl w:val="0"/>
          <w:numId w:val="6"/>
        </w:numPr>
      </w:pPr>
      <w:r>
        <w:t xml:space="preserve">Targets/: </w:t>
      </w:r>
      <w:r w:rsidRPr="001B40E0">
        <w:rPr>
          <w:i/>
          <w:iCs/>
        </w:rPr>
        <w:t>Contains all the Target types</w:t>
      </w:r>
      <w:r>
        <w:rPr>
          <w:i/>
          <w:iCs/>
        </w:rPr>
        <w:t xml:space="preserve"> including the custom generated ones.</w:t>
      </w:r>
      <w:r w:rsidR="005C49B7">
        <w:rPr>
          <w:i/>
          <w:iCs/>
        </w:rPr>
        <w:br/>
      </w:r>
    </w:p>
    <w:p w14:paraId="3DC595D4" w14:textId="41F48594" w:rsidR="005C49B7" w:rsidRPr="005C49B7" w:rsidRDefault="005C49B7" w:rsidP="001B40E0">
      <w:pPr>
        <w:pStyle w:val="ListParagraph"/>
        <w:numPr>
          <w:ilvl w:val="0"/>
          <w:numId w:val="6"/>
        </w:numPr>
      </w:pPr>
      <w:r>
        <w:t xml:space="preserve">CamoEvo_Game: </w:t>
      </w:r>
      <w:r>
        <w:rPr>
          <w:i/>
          <w:iCs/>
        </w:rPr>
        <w:t>Runs CamoEvo.</w:t>
      </w:r>
    </w:p>
    <w:p w14:paraId="5CB5512F" w14:textId="6137266C" w:rsidR="005C49B7" w:rsidRPr="00DC39C4" w:rsidRDefault="005C49B7" w:rsidP="005C49B7">
      <w:pPr>
        <w:pStyle w:val="ListParagraph"/>
        <w:numPr>
          <w:ilvl w:val="1"/>
          <w:numId w:val="6"/>
        </w:numPr>
        <w:rPr>
          <w:sz w:val="18"/>
        </w:rPr>
      </w:pPr>
      <w:r w:rsidRPr="00DC39C4">
        <w:rPr>
          <w:iCs/>
          <w:sz w:val="18"/>
        </w:rPr>
        <w:t>Contains the UI for setting up a game and loading previous games.</w:t>
      </w:r>
    </w:p>
    <w:p w14:paraId="344A1064" w14:textId="68EA0AD3" w:rsidR="005C49B7" w:rsidRPr="00DC39C4" w:rsidRDefault="005C49B7" w:rsidP="005C49B7">
      <w:pPr>
        <w:pStyle w:val="ListParagraph"/>
        <w:numPr>
          <w:ilvl w:val="1"/>
          <w:numId w:val="6"/>
        </w:numPr>
        <w:rPr>
          <w:sz w:val="18"/>
        </w:rPr>
      </w:pPr>
      <w:r w:rsidRPr="00DC39C4">
        <w:rPr>
          <w:iCs/>
          <w:sz w:val="18"/>
        </w:rPr>
        <w:t>Contains a built-in tutorial.</w:t>
      </w:r>
    </w:p>
    <w:p w14:paraId="75AE3FCD" w14:textId="77777777" w:rsidR="00BB1CA1" w:rsidRPr="00BB1CA1" w:rsidRDefault="00BB1CA1" w:rsidP="00BB1CA1">
      <w:pPr>
        <w:pStyle w:val="ListParagraph"/>
        <w:ind w:left="1080"/>
      </w:pPr>
    </w:p>
    <w:p w14:paraId="79E5B24C" w14:textId="3A18EDD3" w:rsidR="00BB1CA1" w:rsidRPr="00214A2A" w:rsidRDefault="00BB1CA1" w:rsidP="00666F86">
      <w:pPr>
        <w:pStyle w:val="ListParagraph"/>
        <w:numPr>
          <w:ilvl w:val="0"/>
          <w:numId w:val="6"/>
        </w:numPr>
      </w:pPr>
      <w:r w:rsidRPr="00214A2A">
        <w:t xml:space="preserve">Edit Algorithm: </w:t>
      </w:r>
      <w:r w:rsidRPr="00214A2A">
        <w:rPr>
          <w:i/>
          <w:iCs/>
        </w:rPr>
        <w:t xml:space="preserve">Allows the user to </w:t>
      </w:r>
      <w:r w:rsidR="009166C4" w:rsidRPr="00214A2A">
        <w:rPr>
          <w:i/>
          <w:iCs/>
        </w:rPr>
        <w:t>edit the settings of ImageGA that aren’t changeable using the built in UI (Mutation, Mating Systems</w:t>
      </w:r>
      <w:r w:rsidR="009823AB" w:rsidRPr="00214A2A">
        <w:rPr>
          <w:i/>
          <w:iCs/>
        </w:rPr>
        <w:t xml:space="preserve"> and Crossover).</w:t>
      </w:r>
    </w:p>
    <w:p w14:paraId="0E8A5C78" w14:textId="77777777" w:rsidR="005C49B7" w:rsidRPr="005C49B7" w:rsidRDefault="005C49B7" w:rsidP="005C49B7">
      <w:pPr>
        <w:pStyle w:val="ListParagraph"/>
        <w:ind w:left="360"/>
      </w:pPr>
    </w:p>
    <w:p w14:paraId="446B7CA7" w14:textId="29CC2825" w:rsidR="005C49B7" w:rsidRPr="005C49B7" w:rsidRDefault="005C49B7" w:rsidP="005C49B7">
      <w:pPr>
        <w:pStyle w:val="ListParagraph"/>
        <w:numPr>
          <w:ilvl w:val="0"/>
          <w:numId w:val="6"/>
        </w:numPr>
      </w:pPr>
      <w:r>
        <w:t>Get_Phenotype_Plot:</w:t>
      </w:r>
      <w:r>
        <w:rPr>
          <w:i/>
          <w:iCs/>
        </w:rPr>
        <w:t xml:space="preserve"> Customisable plot of ranked targets over multiple generation.</w:t>
      </w:r>
    </w:p>
    <w:p w14:paraId="182CDFF2" w14:textId="78F05A28" w:rsidR="005C49B7" w:rsidRPr="00DC39C4" w:rsidRDefault="005C49B7" w:rsidP="005C49B7">
      <w:pPr>
        <w:pStyle w:val="ListParagraph"/>
        <w:numPr>
          <w:ilvl w:val="1"/>
          <w:numId w:val="6"/>
        </w:numPr>
        <w:rPr>
          <w:sz w:val="18"/>
        </w:rPr>
      </w:pPr>
      <w:r w:rsidRPr="00DC39C4">
        <w:rPr>
          <w:iCs/>
          <w:sz w:val="18"/>
        </w:rPr>
        <w:t>Customizable X and Y interval</w:t>
      </w:r>
    </w:p>
    <w:p w14:paraId="37BFAEC9" w14:textId="2F1BF611" w:rsidR="005C49B7" w:rsidRPr="00DC39C4" w:rsidRDefault="005C49B7" w:rsidP="005C49B7">
      <w:pPr>
        <w:pStyle w:val="ListParagraph"/>
        <w:numPr>
          <w:ilvl w:val="1"/>
          <w:numId w:val="6"/>
        </w:numPr>
        <w:rPr>
          <w:sz w:val="18"/>
        </w:rPr>
      </w:pPr>
      <w:r w:rsidRPr="00DC39C4">
        <w:rPr>
          <w:iCs/>
          <w:sz w:val="18"/>
        </w:rPr>
        <w:t>Customizable column spacing</w:t>
      </w:r>
    </w:p>
    <w:p w14:paraId="0BE33028" w14:textId="77777777" w:rsidR="00666F86" w:rsidRPr="00DC39C4" w:rsidRDefault="005C49B7" w:rsidP="00BB1CA1">
      <w:pPr>
        <w:pStyle w:val="ListParagraph"/>
        <w:numPr>
          <w:ilvl w:val="1"/>
          <w:numId w:val="6"/>
        </w:numPr>
        <w:rPr>
          <w:sz w:val="18"/>
        </w:rPr>
      </w:pPr>
      <w:r w:rsidRPr="00DC39C4">
        <w:rPr>
          <w:iCs/>
          <w:sz w:val="18"/>
        </w:rPr>
        <w:t xml:space="preserve">Targets are </w:t>
      </w:r>
      <w:r w:rsidR="00BB1CA1" w:rsidRPr="00DC39C4">
        <w:rPr>
          <w:iCs/>
          <w:sz w:val="18"/>
        </w:rPr>
        <w:t xml:space="preserve">ordered </w:t>
      </w:r>
      <w:r w:rsidRPr="00DC39C4">
        <w:rPr>
          <w:iCs/>
          <w:sz w:val="18"/>
        </w:rPr>
        <w:t>by fitness</w:t>
      </w:r>
      <w:r w:rsidR="00BB1CA1" w:rsidRPr="00DC39C4">
        <w:rPr>
          <w:iCs/>
          <w:sz w:val="18"/>
        </w:rPr>
        <w:t>, top left = fittest, bottom right = least fit</w:t>
      </w:r>
    </w:p>
    <w:p w14:paraId="6DB07A00" w14:textId="77777777" w:rsidR="00666F86" w:rsidRDefault="00666F86" w:rsidP="00666F86">
      <w:pPr>
        <w:rPr>
          <w:i/>
          <w:iCs/>
        </w:rPr>
      </w:pPr>
    </w:p>
    <w:p w14:paraId="0CB89CC6" w14:textId="77777777" w:rsidR="00666F86" w:rsidRPr="00BB1CA1" w:rsidRDefault="00666F86" w:rsidP="00666F86">
      <w:pPr>
        <w:pStyle w:val="ListParagraph"/>
        <w:numPr>
          <w:ilvl w:val="0"/>
          <w:numId w:val="6"/>
        </w:numPr>
      </w:pPr>
      <w:r>
        <w:t xml:space="preserve">Get_Evolution_gif: </w:t>
      </w:r>
      <w:r>
        <w:rPr>
          <w:i/>
          <w:iCs/>
        </w:rPr>
        <w:t>Creates an animation showing the evolution of the entire population.</w:t>
      </w:r>
    </w:p>
    <w:p w14:paraId="21630B71" w14:textId="5F30986B" w:rsidR="00666F86" w:rsidRPr="00B84344" w:rsidRDefault="00666F86" w:rsidP="00666F86">
      <w:pPr>
        <w:pStyle w:val="ListParagraph"/>
        <w:numPr>
          <w:ilvl w:val="1"/>
          <w:numId w:val="6"/>
        </w:numPr>
      </w:pPr>
      <w:r>
        <w:rPr>
          <w:i/>
          <w:iCs/>
        </w:rPr>
        <w:t>Same customizations as the plots</w:t>
      </w:r>
    </w:p>
    <w:p w14:paraId="66542533" w14:textId="77777777" w:rsidR="00B84344" w:rsidRPr="00B84344" w:rsidRDefault="00B84344" w:rsidP="00B84344">
      <w:pPr>
        <w:pStyle w:val="ListParagraph"/>
        <w:ind w:left="1080"/>
      </w:pPr>
    </w:p>
    <w:p w14:paraId="48865029" w14:textId="45C67104" w:rsidR="00B84344" w:rsidRPr="00D04EDF" w:rsidRDefault="00B84344" w:rsidP="00B84344">
      <w:pPr>
        <w:pStyle w:val="ListParagraph"/>
        <w:numPr>
          <w:ilvl w:val="0"/>
          <w:numId w:val="6"/>
        </w:numPr>
      </w:pPr>
      <w:r>
        <w:t xml:space="preserve">Phenotype_Maker: </w:t>
      </w:r>
      <w:r>
        <w:rPr>
          <w:i/>
        </w:rPr>
        <w:t>Allows you to test the effects of gene changes and colour space, import genomes and create custom genomes.</w:t>
      </w:r>
    </w:p>
    <w:p w14:paraId="68EA8B3B" w14:textId="77777777" w:rsidR="00D04EDF" w:rsidRPr="00D04EDF" w:rsidRDefault="00D04EDF" w:rsidP="00D04EDF">
      <w:pPr>
        <w:pStyle w:val="ListParagraph"/>
        <w:ind w:left="360"/>
      </w:pPr>
    </w:p>
    <w:p w14:paraId="26CA2015" w14:textId="09BA4903" w:rsidR="00D04EDF" w:rsidRPr="00D04EDF" w:rsidRDefault="00D04EDF" w:rsidP="00B84344">
      <w:pPr>
        <w:pStyle w:val="ListParagraph"/>
        <w:numPr>
          <w:ilvl w:val="0"/>
          <w:numId w:val="6"/>
        </w:numPr>
      </w:pPr>
      <w:r>
        <w:t xml:space="preserve">Regenerate_Stimuli: </w:t>
      </w:r>
      <w:r>
        <w:rPr>
          <w:i/>
        </w:rPr>
        <w:t>Recreates the stimuli and Roi’s for a select generation.</w:t>
      </w:r>
    </w:p>
    <w:p w14:paraId="2011FE29" w14:textId="77777777" w:rsidR="00D04EDF" w:rsidRDefault="00D04EDF" w:rsidP="00D04EDF">
      <w:pPr>
        <w:pStyle w:val="ListParagraph"/>
      </w:pPr>
    </w:p>
    <w:p w14:paraId="4A8FA8CB" w14:textId="316989B6" w:rsidR="00D04EDF" w:rsidRDefault="00D04EDF" w:rsidP="00B84344">
      <w:pPr>
        <w:pStyle w:val="ListParagraph"/>
        <w:numPr>
          <w:ilvl w:val="0"/>
          <w:numId w:val="6"/>
        </w:numPr>
      </w:pPr>
      <w:r>
        <w:t xml:space="preserve">Regenerate_Targets: </w:t>
      </w:r>
      <w:r>
        <w:rPr>
          <w:i/>
        </w:rPr>
        <w:t>Recreates all the target images using the genome stored in the data_output file.</w:t>
      </w:r>
    </w:p>
    <w:p w14:paraId="4EE0ADAC" w14:textId="3593F65B" w:rsidR="001763ED" w:rsidRDefault="00BB1CA1" w:rsidP="001763ED">
      <w:pPr>
        <w:rPr>
          <w:i/>
          <w:iCs/>
        </w:rPr>
      </w:pPr>
      <w:r w:rsidRPr="00666F86">
        <w:rPr>
          <w:i/>
          <w:iCs/>
        </w:rPr>
        <w:t>.</w:t>
      </w:r>
    </w:p>
    <w:p w14:paraId="4DFBBE62" w14:textId="599018EB" w:rsidR="00D04EDF" w:rsidRDefault="00D04EDF" w:rsidP="001763ED">
      <w:pPr>
        <w:rPr>
          <w:i/>
          <w:iCs/>
        </w:rPr>
      </w:pPr>
    </w:p>
    <w:p w14:paraId="47CA9677" w14:textId="77777777" w:rsidR="00D04EDF" w:rsidRDefault="00D04EDF" w:rsidP="001763ED"/>
    <w:p w14:paraId="715AAF58" w14:textId="5C5A5303" w:rsidR="00CE3432" w:rsidRDefault="00CE3432" w:rsidP="001763ED">
      <w:pPr>
        <w:rPr>
          <w:noProof/>
        </w:rPr>
      </w:pPr>
    </w:p>
    <w:p w14:paraId="1C7391FA" w14:textId="66300BE4" w:rsidR="001763ED" w:rsidRDefault="001763ED" w:rsidP="001763ED">
      <w:pPr>
        <w:pStyle w:val="Heading2"/>
      </w:pPr>
      <w:bookmarkStart w:id="29" w:name="_Toc90421531"/>
      <w:r>
        <w:t>2 CamoReq:</w:t>
      </w:r>
      <w:bookmarkEnd w:id="29"/>
    </w:p>
    <w:p w14:paraId="45BAD2EB" w14:textId="18997609" w:rsidR="006C6C8E" w:rsidRDefault="006C6C8E" w:rsidP="00914FEE">
      <w:pPr>
        <w:rPr>
          <w:noProof/>
        </w:rPr>
      </w:pPr>
      <w:r>
        <w:rPr>
          <w:noProof/>
        </w:rPr>
        <w:t>Contains all the requisit files for running CamoEvo and a number of the .txt files used to store information. Most importantly among these are:</w:t>
      </w:r>
    </w:p>
    <w:p w14:paraId="427D01F8" w14:textId="3F42E07C" w:rsidR="006C6C8E" w:rsidRDefault="006C6C8E" w:rsidP="00914FEE">
      <w:pPr>
        <w:rPr>
          <w:noProof/>
        </w:rPr>
      </w:pPr>
    </w:p>
    <w:p w14:paraId="289ED505" w14:textId="77777777" w:rsidR="00C85CC9" w:rsidRPr="00142F29" w:rsidRDefault="00C85CC9" w:rsidP="00C85CC9">
      <w:pPr>
        <w:pStyle w:val="ListParagraph"/>
        <w:numPr>
          <w:ilvl w:val="0"/>
          <w:numId w:val="6"/>
        </w:numPr>
      </w:pPr>
      <w:r>
        <w:rPr>
          <w:noProof/>
        </w:rPr>
        <w:t xml:space="preserve">Colour Maps/: </w:t>
      </w:r>
      <w:r w:rsidRPr="00142F29">
        <w:rPr>
          <w:i/>
          <w:iCs/>
          <w:noProof/>
        </w:rPr>
        <w:t xml:space="preserve">Contains the </w:t>
      </w:r>
      <w:r>
        <w:rPr>
          <w:i/>
          <w:iCs/>
          <w:noProof/>
        </w:rPr>
        <w:t>code and corresponding maps for the CIELAB egg and animal spaces</w:t>
      </w:r>
      <w:r w:rsidRPr="00142F29">
        <w:rPr>
          <w:i/>
          <w:iCs/>
          <w:noProof/>
        </w:rPr>
        <w:t>.</w:t>
      </w:r>
    </w:p>
    <w:p w14:paraId="705EDBA2" w14:textId="77777777" w:rsidR="00C85CC9" w:rsidRPr="00DC39C4" w:rsidRDefault="00C85CC9" w:rsidP="00C85CC9">
      <w:pPr>
        <w:pStyle w:val="ListParagraph"/>
        <w:numPr>
          <w:ilvl w:val="1"/>
          <w:numId w:val="6"/>
        </w:numPr>
        <w:rPr>
          <w:sz w:val="18"/>
        </w:rPr>
      </w:pPr>
      <w:r w:rsidRPr="00DC39C4">
        <w:rPr>
          <w:noProof/>
          <w:sz w:val="18"/>
        </w:rPr>
        <w:t>colour_map_animal = the animal camouflage CIE LAB space</w:t>
      </w:r>
    </w:p>
    <w:p w14:paraId="021CC640" w14:textId="5C2567AB" w:rsidR="00C85CC9" w:rsidRPr="00DC39C4" w:rsidRDefault="00C85CC9" w:rsidP="00C85CC9">
      <w:pPr>
        <w:pStyle w:val="ListParagraph"/>
        <w:numPr>
          <w:ilvl w:val="1"/>
          <w:numId w:val="6"/>
        </w:numPr>
        <w:rPr>
          <w:sz w:val="18"/>
        </w:rPr>
      </w:pPr>
      <w:r w:rsidRPr="00DC39C4">
        <w:rPr>
          <w:noProof/>
          <w:sz w:val="18"/>
        </w:rPr>
        <w:t>colour_map_egg = the egg CIE LAB space</w:t>
      </w:r>
    </w:p>
    <w:p w14:paraId="2206FFC9" w14:textId="77777777" w:rsidR="00C85CC9" w:rsidRDefault="00C85CC9" w:rsidP="00C85CC9">
      <w:pPr>
        <w:pStyle w:val="ListParagraph"/>
        <w:ind w:left="1080"/>
      </w:pPr>
    </w:p>
    <w:p w14:paraId="76939EDA" w14:textId="7852ED4E" w:rsidR="00C85CC9" w:rsidRPr="00142F29" w:rsidRDefault="00C85CC9" w:rsidP="00C85CC9">
      <w:pPr>
        <w:pStyle w:val="ListParagraph"/>
        <w:numPr>
          <w:ilvl w:val="0"/>
          <w:numId w:val="6"/>
        </w:numPr>
      </w:pPr>
      <w:r>
        <w:rPr>
          <w:noProof/>
        </w:rPr>
        <w:t xml:space="preserve">ExamplePatterns/: </w:t>
      </w:r>
      <w:r>
        <w:rPr>
          <w:i/>
          <w:iCs/>
          <w:noProof/>
        </w:rPr>
        <w:t>Demo Patterns used by UI</w:t>
      </w:r>
    </w:p>
    <w:p w14:paraId="03AAC91F" w14:textId="77777777" w:rsidR="00C85CC9" w:rsidRDefault="00C85CC9" w:rsidP="00914FEE">
      <w:pPr>
        <w:rPr>
          <w:noProof/>
        </w:rPr>
      </w:pPr>
    </w:p>
    <w:p w14:paraId="22B5D739" w14:textId="4B1ED341" w:rsidR="006C6C8E" w:rsidRDefault="00276613" w:rsidP="006C6C8E">
      <w:pPr>
        <w:pStyle w:val="ListParagraph"/>
        <w:numPr>
          <w:ilvl w:val="0"/>
          <w:numId w:val="6"/>
        </w:numPr>
        <w:rPr>
          <w:i/>
          <w:iCs/>
        </w:rPr>
      </w:pPr>
      <w:r>
        <w:rPr>
          <w:noProof/>
        </w:rPr>
        <w:t>GameModule/</w:t>
      </w:r>
      <w:r w:rsidR="006C6C8E">
        <w:rPr>
          <w:noProof/>
        </w:rPr>
        <w:t xml:space="preserve">: </w:t>
      </w:r>
      <w:r>
        <w:rPr>
          <w:i/>
          <w:iCs/>
          <w:noProof/>
        </w:rPr>
        <w:t>Contains</w:t>
      </w:r>
      <w:r w:rsidR="00D04EDF">
        <w:rPr>
          <w:i/>
          <w:iCs/>
          <w:noProof/>
        </w:rPr>
        <w:t xml:space="preserve"> the code for the psychophysics game, screen scaling and the evolution game.</w:t>
      </w:r>
    </w:p>
    <w:p w14:paraId="789B304A" w14:textId="44FCA697" w:rsidR="00D04EDF" w:rsidRPr="00DC39C4" w:rsidRDefault="00D04EDF" w:rsidP="00D04EDF">
      <w:pPr>
        <w:pStyle w:val="ListParagraph"/>
        <w:numPr>
          <w:ilvl w:val="1"/>
          <w:numId w:val="6"/>
        </w:numPr>
        <w:rPr>
          <w:iCs/>
          <w:sz w:val="18"/>
        </w:rPr>
      </w:pPr>
      <w:r w:rsidRPr="00DC39C4">
        <w:rPr>
          <w:iCs/>
          <w:noProof/>
          <w:sz w:val="18"/>
        </w:rPr>
        <w:t>Camouflage Evolution =</w:t>
      </w:r>
      <w:r w:rsidR="00414EFE" w:rsidRPr="00DC39C4">
        <w:rPr>
          <w:iCs/>
          <w:noProof/>
          <w:sz w:val="18"/>
        </w:rPr>
        <w:t xml:space="preserve"> </w:t>
      </w:r>
      <w:r w:rsidRPr="00DC39C4">
        <w:rPr>
          <w:iCs/>
          <w:noProof/>
          <w:sz w:val="18"/>
        </w:rPr>
        <w:t>run evolution on target folder.</w:t>
      </w:r>
    </w:p>
    <w:p w14:paraId="02ED45C0" w14:textId="1FBF2CD0" w:rsidR="00D57FC4" w:rsidRPr="00DC39C4" w:rsidRDefault="00414EFE" w:rsidP="00C85CC9">
      <w:pPr>
        <w:pStyle w:val="ListParagraph"/>
        <w:numPr>
          <w:ilvl w:val="1"/>
          <w:numId w:val="6"/>
        </w:numPr>
        <w:rPr>
          <w:iCs/>
          <w:sz w:val="18"/>
        </w:rPr>
      </w:pPr>
      <w:r w:rsidRPr="00DC39C4">
        <w:rPr>
          <w:iCs/>
          <w:sz w:val="18"/>
        </w:rPr>
        <w:t>Psychophysics Game = runs game with backgrounds and folders.</w:t>
      </w:r>
    </w:p>
    <w:p w14:paraId="501A56D8" w14:textId="06B185E4" w:rsidR="00C85CC9" w:rsidRPr="00DC39C4" w:rsidRDefault="00C85CC9" w:rsidP="00C85CC9">
      <w:pPr>
        <w:pStyle w:val="ListParagraph"/>
        <w:numPr>
          <w:ilvl w:val="1"/>
          <w:numId w:val="6"/>
        </w:numPr>
        <w:rPr>
          <w:iCs/>
          <w:sz w:val="18"/>
        </w:rPr>
      </w:pPr>
      <w:r w:rsidRPr="00DC39C4">
        <w:rPr>
          <w:iCs/>
          <w:sz w:val="18"/>
        </w:rPr>
        <w:t>Get Screen Scales = gets the dimensions for the computer screen.</w:t>
      </w:r>
    </w:p>
    <w:p w14:paraId="636A4089" w14:textId="77777777" w:rsidR="00C85CC9" w:rsidRDefault="00C85CC9" w:rsidP="00C85CC9">
      <w:pPr>
        <w:pStyle w:val="ListParagraph"/>
        <w:ind w:left="1080"/>
        <w:rPr>
          <w:iCs/>
        </w:rPr>
      </w:pPr>
    </w:p>
    <w:p w14:paraId="645B5B6F" w14:textId="6A38CDE5" w:rsidR="00C85CC9" w:rsidRPr="00C85CC9" w:rsidRDefault="00C85CC9" w:rsidP="00C85CC9">
      <w:pPr>
        <w:pStyle w:val="ListParagraph"/>
        <w:numPr>
          <w:ilvl w:val="0"/>
          <w:numId w:val="6"/>
        </w:numPr>
        <w:rPr>
          <w:iCs/>
        </w:rPr>
      </w:pPr>
      <w:r>
        <w:rPr>
          <w:iCs/>
        </w:rPr>
        <w:t xml:space="preserve">Mod_Stimuli/:  </w:t>
      </w:r>
      <w:r>
        <w:rPr>
          <w:i/>
          <w:iCs/>
          <w:noProof/>
        </w:rPr>
        <w:t>Background Stimuli Modifiers</w:t>
      </w:r>
    </w:p>
    <w:p w14:paraId="203FB916" w14:textId="77777777" w:rsidR="00C85CC9" w:rsidRPr="00C85CC9" w:rsidRDefault="00C85CC9" w:rsidP="00C85CC9">
      <w:pPr>
        <w:pStyle w:val="ListParagraph"/>
        <w:ind w:left="360"/>
        <w:rPr>
          <w:iCs/>
        </w:rPr>
      </w:pPr>
    </w:p>
    <w:p w14:paraId="7C4D8557" w14:textId="7166D108" w:rsidR="00C85CC9" w:rsidRPr="00C85CC9" w:rsidRDefault="00C85CC9" w:rsidP="00C85CC9">
      <w:pPr>
        <w:pStyle w:val="ListParagraph"/>
        <w:numPr>
          <w:ilvl w:val="0"/>
          <w:numId w:val="6"/>
        </w:numPr>
        <w:rPr>
          <w:iCs/>
        </w:rPr>
      </w:pPr>
      <w:r>
        <w:rPr>
          <w:iCs/>
        </w:rPr>
        <w:t xml:space="preserve">Mod_Targets/: </w:t>
      </w:r>
      <w:r>
        <w:rPr>
          <w:i/>
          <w:iCs/>
        </w:rPr>
        <w:t>Target Modifiers</w:t>
      </w:r>
    </w:p>
    <w:p w14:paraId="2DC39CB0" w14:textId="2CBD1440" w:rsidR="00D57FC4" w:rsidRPr="00D57FC4" w:rsidRDefault="00D57FC4" w:rsidP="00D57FC4">
      <w:pPr>
        <w:pStyle w:val="ListParagraph"/>
        <w:ind w:left="1080"/>
      </w:pPr>
    </w:p>
    <w:p w14:paraId="138A82F3" w14:textId="281FAD92" w:rsidR="006C6C8E" w:rsidRPr="00C85CC9" w:rsidRDefault="006C6C8E" w:rsidP="006C6C8E">
      <w:pPr>
        <w:pStyle w:val="ListParagraph"/>
        <w:numPr>
          <w:ilvl w:val="0"/>
          <w:numId w:val="6"/>
        </w:numPr>
      </w:pPr>
      <w:r>
        <w:rPr>
          <w:noProof/>
        </w:rPr>
        <w:t xml:space="preserve">Patterns/: </w:t>
      </w:r>
      <w:r w:rsidRPr="00142F29">
        <w:rPr>
          <w:i/>
          <w:iCs/>
          <w:noProof/>
        </w:rPr>
        <w:t>Contains the reaction-diffusio</w:t>
      </w:r>
      <w:r w:rsidR="009923B6">
        <w:rPr>
          <w:i/>
          <w:iCs/>
          <w:noProof/>
        </w:rPr>
        <w:t>n and gaussian pattern sheets</w:t>
      </w:r>
    </w:p>
    <w:p w14:paraId="625272AF" w14:textId="1E88BBEA" w:rsidR="00C85CC9" w:rsidRPr="007B2742" w:rsidRDefault="00C85CC9" w:rsidP="00C85CC9">
      <w:pPr>
        <w:pStyle w:val="ListParagraph"/>
        <w:numPr>
          <w:ilvl w:val="1"/>
          <w:numId w:val="6"/>
        </w:numPr>
        <w:rPr>
          <w:sz w:val="18"/>
        </w:rPr>
      </w:pPr>
      <w:r w:rsidRPr="007B2742">
        <w:rPr>
          <w:iCs/>
          <w:noProof/>
          <w:sz w:val="18"/>
        </w:rPr>
        <w:t>eggEdgeNoise.png = noise durinng egg maculation expansion</w:t>
      </w:r>
    </w:p>
    <w:p w14:paraId="36BBBB3D" w14:textId="7CBF40B7" w:rsidR="00142F29" w:rsidRPr="007B2742" w:rsidRDefault="00142F29" w:rsidP="00142F29">
      <w:pPr>
        <w:pStyle w:val="ListParagraph"/>
        <w:numPr>
          <w:ilvl w:val="1"/>
          <w:numId w:val="6"/>
        </w:numPr>
        <w:rPr>
          <w:sz w:val="18"/>
        </w:rPr>
      </w:pPr>
      <w:r w:rsidRPr="007B2742">
        <w:rPr>
          <w:noProof/>
          <w:sz w:val="18"/>
        </w:rPr>
        <w:t>eggPatterns.jpg = egg patterns</w:t>
      </w:r>
    </w:p>
    <w:p w14:paraId="65643939" w14:textId="4F0B336A" w:rsidR="00D57FC4" w:rsidRPr="007B2742" w:rsidRDefault="00142F29" w:rsidP="00D57FC4">
      <w:pPr>
        <w:pStyle w:val="ListParagraph"/>
        <w:numPr>
          <w:ilvl w:val="1"/>
          <w:numId w:val="6"/>
        </w:numPr>
        <w:rPr>
          <w:sz w:val="18"/>
        </w:rPr>
      </w:pPr>
      <w:r w:rsidRPr="007B2742">
        <w:rPr>
          <w:noProof/>
          <w:sz w:val="18"/>
        </w:rPr>
        <w:t>pattern1.jpg = animal patterns</w:t>
      </w:r>
    </w:p>
    <w:p w14:paraId="7BC03867" w14:textId="3E3678E2" w:rsidR="00C85CC9" w:rsidRPr="007B2742" w:rsidRDefault="00C85CC9" w:rsidP="00D57FC4">
      <w:pPr>
        <w:pStyle w:val="ListParagraph"/>
        <w:numPr>
          <w:ilvl w:val="1"/>
          <w:numId w:val="6"/>
        </w:numPr>
        <w:rPr>
          <w:sz w:val="18"/>
        </w:rPr>
      </w:pPr>
      <w:r w:rsidRPr="007B2742">
        <w:rPr>
          <w:noProof/>
          <w:sz w:val="18"/>
        </w:rPr>
        <w:t>speckle1.tif &amp; speckle2.tif = noise maps for animal speckling</w:t>
      </w:r>
    </w:p>
    <w:p w14:paraId="4AC83A83" w14:textId="77777777" w:rsidR="00DC39C4" w:rsidRDefault="00DC39C4" w:rsidP="00DC39C4">
      <w:pPr>
        <w:pStyle w:val="ListParagraph"/>
        <w:ind w:left="1080"/>
      </w:pPr>
    </w:p>
    <w:p w14:paraId="69D549B8" w14:textId="19DEA742" w:rsidR="001763ED" w:rsidRDefault="00DC39C4" w:rsidP="005A242B">
      <w:pPr>
        <w:pStyle w:val="ListParagraph"/>
        <w:numPr>
          <w:ilvl w:val="0"/>
          <w:numId w:val="6"/>
        </w:numPr>
      </w:pPr>
      <w:r>
        <w:rPr>
          <w:noProof/>
        </w:rPr>
        <w:t xml:space="preserve">Target_Gen/: </w:t>
      </w:r>
      <w:r w:rsidRPr="00142F29">
        <w:rPr>
          <w:i/>
          <w:iCs/>
          <w:noProof/>
        </w:rPr>
        <w:t>Contains</w:t>
      </w:r>
      <w:r>
        <w:rPr>
          <w:i/>
          <w:iCs/>
          <w:noProof/>
        </w:rPr>
        <w:t xml:space="preserve"> the phenotype makers and gene templates.</w:t>
      </w:r>
    </w:p>
    <w:p w14:paraId="508BE2E4" w14:textId="73744F94" w:rsidR="001763ED" w:rsidRPr="005A242B" w:rsidRDefault="00142F29" w:rsidP="005A242B">
      <w:pPr>
        <w:pStyle w:val="ListParagraph"/>
        <w:numPr>
          <w:ilvl w:val="1"/>
          <w:numId w:val="6"/>
        </w:numPr>
        <w:rPr>
          <w:sz w:val="18"/>
        </w:rPr>
      </w:pPr>
      <w:r w:rsidRPr="005A242B">
        <w:rPr>
          <w:noProof/>
          <w:sz w:val="18"/>
        </w:rPr>
        <w:t>Egg_Gene_Template: The gene template used for egg patterns.</w:t>
      </w:r>
    </w:p>
    <w:p w14:paraId="6480909B" w14:textId="03C3EC5B" w:rsidR="00142F29" w:rsidRPr="005A242B" w:rsidRDefault="00142F29" w:rsidP="005A242B">
      <w:pPr>
        <w:pStyle w:val="ListParagraph"/>
        <w:numPr>
          <w:ilvl w:val="1"/>
          <w:numId w:val="6"/>
        </w:numPr>
        <w:rPr>
          <w:sz w:val="18"/>
        </w:rPr>
      </w:pPr>
      <w:r w:rsidRPr="005A242B">
        <w:rPr>
          <w:noProof/>
          <w:sz w:val="18"/>
        </w:rPr>
        <w:t xml:space="preserve">Gene_Template: </w:t>
      </w:r>
      <w:r w:rsidRPr="005A242B">
        <w:rPr>
          <w:i/>
          <w:iCs/>
          <w:noProof/>
          <w:sz w:val="18"/>
        </w:rPr>
        <w:t>The gene template for the animal patterns.</w:t>
      </w:r>
    </w:p>
    <w:p w14:paraId="0DBF872C" w14:textId="1A72666E" w:rsidR="00142F29" w:rsidRPr="005A242B" w:rsidRDefault="00142F29" w:rsidP="005A242B">
      <w:pPr>
        <w:pStyle w:val="ListParagraph"/>
        <w:numPr>
          <w:ilvl w:val="1"/>
          <w:numId w:val="6"/>
        </w:numPr>
        <w:rPr>
          <w:sz w:val="18"/>
        </w:rPr>
      </w:pPr>
      <w:r w:rsidRPr="005A242B">
        <w:rPr>
          <w:sz w:val="18"/>
        </w:rPr>
        <w:t xml:space="preserve">Generate_Eggs: </w:t>
      </w:r>
      <w:r w:rsidRPr="005A242B">
        <w:rPr>
          <w:i/>
          <w:iCs/>
          <w:sz w:val="18"/>
        </w:rPr>
        <w:t>The code for converting the egg pattern genes to their phenotype.</w:t>
      </w:r>
    </w:p>
    <w:p w14:paraId="31D05424" w14:textId="46F4A6FD" w:rsidR="00142F29" w:rsidRPr="005A242B" w:rsidRDefault="00142F29" w:rsidP="005A242B">
      <w:pPr>
        <w:pStyle w:val="ListParagraph"/>
        <w:numPr>
          <w:ilvl w:val="2"/>
          <w:numId w:val="6"/>
        </w:numPr>
        <w:rPr>
          <w:sz w:val="18"/>
        </w:rPr>
      </w:pPr>
      <w:r w:rsidRPr="005A242B">
        <w:rPr>
          <w:i/>
          <w:iCs/>
          <w:sz w:val="18"/>
        </w:rPr>
        <w:t xml:space="preserve">Output images </w:t>
      </w:r>
      <w:r w:rsidR="006A5D5A" w:rsidRPr="005A242B">
        <w:rPr>
          <w:i/>
          <w:iCs/>
          <w:sz w:val="18"/>
        </w:rPr>
        <w:t>are not</w:t>
      </w:r>
      <w:r w:rsidR="009923B6" w:rsidRPr="005A242B">
        <w:rPr>
          <w:i/>
          <w:iCs/>
          <w:sz w:val="18"/>
        </w:rPr>
        <w:t xml:space="preserve"> saved using this script</w:t>
      </w:r>
    </w:p>
    <w:p w14:paraId="1179D304" w14:textId="7DDA7B89" w:rsidR="00142F29" w:rsidRPr="005A242B" w:rsidRDefault="0099167C" w:rsidP="005A242B">
      <w:pPr>
        <w:pStyle w:val="ListParagraph"/>
        <w:numPr>
          <w:ilvl w:val="2"/>
          <w:numId w:val="6"/>
        </w:numPr>
        <w:rPr>
          <w:sz w:val="18"/>
        </w:rPr>
      </w:pPr>
      <w:r w:rsidRPr="005A242B">
        <w:rPr>
          <w:i/>
          <w:iCs/>
          <w:sz w:val="18"/>
        </w:rPr>
        <w:t>As batch mode is tru</w:t>
      </w:r>
      <w:r w:rsidR="009923B6" w:rsidRPr="005A242B">
        <w:rPr>
          <w:i/>
          <w:iCs/>
          <w:sz w:val="18"/>
        </w:rPr>
        <w:t>e, output images aren’t visible</w:t>
      </w:r>
    </w:p>
    <w:p w14:paraId="27F67C05" w14:textId="68A74532" w:rsidR="00142F29" w:rsidRPr="005A242B" w:rsidRDefault="00142F29" w:rsidP="005A242B">
      <w:pPr>
        <w:pStyle w:val="ListParagraph"/>
        <w:numPr>
          <w:ilvl w:val="1"/>
          <w:numId w:val="6"/>
        </w:numPr>
        <w:rPr>
          <w:sz w:val="18"/>
        </w:rPr>
      </w:pPr>
      <w:r w:rsidRPr="005A242B">
        <w:rPr>
          <w:sz w:val="18"/>
        </w:rPr>
        <w:t xml:space="preserve">Generate_Targets: </w:t>
      </w:r>
      <w:r w:rsidRPr="005A242B">
        <w:rPr>
          <w:i/>
          <w:iCs/>
          <w:sz w:val="18"/>
        </w:rPr>
        <w:t>The code for converting the animal pattern genes to their phenotype.</w:t>
      </w:r>
    </w:p>
    <w:p w14:paraId="6B060C25" w14:textId="77777777" w:rsidR="00F21670" w:rsidRPr="005A242B" w:rsidRDefault="00F21670" w:rsidP="00F21670">
      <w:pPr>
        <w:pStyle w:val="ListParagraph"/>
        <w:numPr>
          <w:ilvl w:val="2"/>
          <w:numId w:val="6"/>
        </w:numPr>
        <w:rPr>
          <w:sz w:val="18"/>
        </w:rPr>
      </w:pPr>
      <w:r w:rsidRPr="005A242B">
        <w:rPr>
          <w:i/>
          <w:iCs/>
          <w:sz w:val="18"/>
        </w:rPr>
        <w:t>Output images are not saved using this script</w:t>
      </w:r>
    </w:p>
    <w:p w14:paraId="2B71A593" w14:textId="0B75CAE7" w:rsidR="005A242B" w:rsidRPr="00F21670" w:rsidRDefault="00F21670" w:rsidP="005A242B">
      <w:pPr>
        <w:pStyle w:val="ListParagraph"/>
        <w:numPr>
          <w:ilvl w:val="2"/>
          <w:numId w:val="6"/>
        </w:numPr>
        <w:rPr>
          <w:sz w:val="18"/>
        </w:rPr>
      </w:pPr>
      <w:r w:rsidRPr="005A242B">
        <w:rPr>
          <w:i/>
          <w:iCs/>
          <w:sz w:val="18"/>
        </w:rPr>
        <w:t>As batch mode is true, output images aren’t visible</w:t>
      </w:r>
    </w:p>
    <w:p w14:paraId="40F5B99D" w14:textId="77777777" w:rsidR="00F21670" w:rsidRPr="00F21670" w:rsidRDefault="00F21670" w:rsidP="005A242B">
      <w:pPr>
        <w:pStyle w:val="ListParagraph"/>
        <w:numPr>
          <w:ilvl w:val="2"/>
          <w:numId w:val="6"/>
        </w:numPr>
        <w:rPr>
          <w:sz w:val="18"/>
        </w:rPr>
      </w:pPr>
    </w:p>
    <w:p w14:paraId="7C5530CC" w14:textId="7E14314B" w:rsidR="00676D6C" w:rsidRDefault="00676D6C" w:rsidP="00676D6C">
      <w:pPr>
        <w:pStyle w:val="ListParagraph"/>
        <w:numPr>
          <w:ilvl w:val="0"/>
          <w:numId w:val="8"/>
        </w:numPr>
      </w:pPr>
      <w:r>
        <w:t xml:space="preserve">Colour_Range_Modifier: </w:t>
      </w:r>
      <w:r>
        <w:rPr>
          <w:i/>
          <w:iCs/>
        </w:rPr>
        <w:t>Adjust the colour range of the starting population by altering gene values.</w:t>
      </w:r>
    </w:p>
    <w:p w14:paraId="1637D15A" w14:textId="77777777" w:rsidR="005A242B" w:rsidRPr="008A64FC" w:rsidRDefault="005A242B" w:rsidP="008A64FC">
      <w:pPr>
        <w:pStyle w:val="ListParagraph"/>
        <w:ind w:left="1080"/>
      </w:pPr>
    </w:p>
    <w:p w14:paraId="18FF776C" w14:textId="63FD4AD0" w:rsidR="00142F29" w:rsidRPr="006A5D5A" w:rsidRDefault="00142F29" w:rsidP="00142F29">
      <w:pPr>
        <w:pStyle w:val="ListParagraph"/>
        <w:numPr>
          <w:ilvl w:val="0"/>
          <w:numId w:val="6"/>
        </w:numPr>
      </w:pPr>
      <w:r>
        <w:t xml:space="preserve">Reaction_Diffusion_Pattern_Generator: </w:t>
      </w:r>
      <w:r>
        <w:rPr>
          <w:i/>
          <w:iCs/>
        </w:rPr>
        <w:t>Creates reaction-diffusion pattern</w:t>
      </w:r>
      <w:r w:rsidR="006A5D5A">
        <w:rPr>
          <w:i/>
          <w:iCs/>
        </w:rPr>
        <w:t xml:space="preserve">s. </w:t>
      </w:r>
      <w:r w:rsidR="006A5D5A">
        <w:rPr>
          <w:i/>
          <w:iCs/>
        </w:rPr>
        <w:br/>
      </w:r>
    </w:p>
    <w:p w14:paraId="143774F6" w14:textId="39F1BC99" w:rsidR="006A5D5A" w:rsidRPr="001763ED" w:rsidRDefault="006A5D5A" w:rsidP="00142F29">
      <w:pPr>
        <w:pStyle w:val="ListParagraph"/>
        <w:numPr>
          <w:ilvl w:val="0"/>
          <w:numId w:val="6"/>
        </w:numPr>
      </w:pPr>
      <w:r w:rsidRPr="006A5D5A">
        <w:t>Reaction_Diffusion_Pattern_Generator_gradient_smlap_adaptivek</w:t>
      </w:r>
      <w:r>
        <w:t xml:space="preserve">: </w:t>
      </w:r>
      <w:r>
        <w:rPr>
          <w:i/>
          <w:iCs/>
        </w:rPr>
        <w:t>Creates reaction-diffusion pattern sheets.</w:t>
      </w:r>
    </w:p>
    <w:p w14:paraId="143045C8" w14:textId="77777777" w:rsidR="001763ED" w:rsidRPr="006C6C8E" w:rsidRDefault="001763ED" w:rsidP="005A242B"/>
    <w:p w14:paraId="26A852FC" w14:textId="26C5E556" w:rsidR="00004680" w:rsidRDefault="00004680" w:rsidP="00004680"/>
    <w:p w14:paraId="707D7BBC" w14:textId="0F983A69" w:rsidR="00331DCD" w:rsidRPr="00484FB1" w:rsidRDefault="009E5BAB" w:rsidP="00CE3432">
      <w:pPr>
        <w:pStyle w:val="Heading1"/>
        <w:rPr>
          <w:szCs w:val="36"/>
        </w:rPr>
      </w:pPr>
      <w:bookmarkStart w:id="30" w:name="_Toc90421532"/>
      <w:r w:rsidRPr="00F754F4">
        <w:t>References</w:t>
      </w:r>
      <w:bookmarkEnd w:id="30"/>
    </w:p>
    <w:p w14:paraId="5087341B" w14:textId="77777777" w:rsidR="00331DCD" w:rsidRPr="00C054F5" w:rsidRDefault="00331DCD" w:rsidP="00004680">
      <w:pPr>
        <w:rPr>
          <w:sz w:val="16"/>
          <w:szCs w:val="20"/>
        </w:rPr>
      </w:pPr>
    </w:p>
    <w:p w14:paraId="068AE3F4" w14:textId="77777777" w:rsidR="00CF348B" w:rsidRPr="00C054F5" w:rsidRDefault="00331DCD" w:rsidP="00CF348B">
      <w:pPr>
        <w:pStyle w:val="EndNoteBibliography"/>
        <w:ind w:left="720" w:hanging="720"/>
        <w:rPr>
          <w:sz w:val="18"/>
        </w:rPr>
      </w:pPr>
      <w:r w:rsidRPr="00C054F5">
        <w:rPr>
          <w:sz w:val="18"/>
          <w:szCs w:val="20"/>
        </w:rPr>
        <w:fldChar w:fldCharType="begin"/>
      </w:r>
      <w:r w:rsidRPr="00C054F5">
        <w:rPr>
          <w:sz w:val="18"/>
          <w:szCs w:val="20"/>
        </w:rPr>
        <w:instrText xml:space="preserve"> ADDIN EN.REFLIST </w:instrText>
      </w:r>
      <w:r w:rsidRPr="00C054F5">
        <w:rPr>
          <w:sz w:val="18"/>
          <w:szCs w:val="20"/>
        </w:rPr>
        <w:fldChar w:fldCharType="separate"/>
      </w:r>
      <w:r w:rsidR="00CF348B" w:rsidRPr="00C054F5">
        <w:rPr>
          <w:sz w:val="18"/>
        </w:rPr>
        <w:t xml:space="preserve">ALLEN, W. L., CUTHILL, I. C., SCOTT-SAMUEL, N. E. &amp; BADDELEY, R. 2010. Why the leopard got its spots: relating pattern development to ecology in felids. </w:t>
      </w:r>
      <w:r w:rsidR="00CF348B" w:rsidRPr="00C054F5">
        <w:rPr>
          <w:i/>
          <w:sz w:val="18"/>
        </w:rPr>
        <w:t>Proceedings of the Royal Society B: Biological Sciences,</w:t>
      </w:r>
      <w:r w:rsidR="00CF348B" w:rsidRPr="00C054F5">
        <w:rPr>
          <w:sz w:val="18"/>
        </w:rPr>
        <w:t xml:space="preserve"> 278</w:t>
      </w:r>
      <w:r w:rsidR="00CF348B" w:rsidRPr="00C054F5">
        <w:rPr>
          <w:b/>
          <w:sz w:val="18"/>
        </w:rPr>
        <w:t>,</w:t>
      </w:r>
      <w:r w:rsidR="00CF348B" w:rsidRPr="00C054F5">
        <w:rPr>
          <w:sz w:val="18"/>
        </w:rPr>
        <w:t xml:space="preserve"> 1373-1380.</w:t>
      </w:r>
    </w:p>
    <w:p w14:paraId="61D4D0AC" w14:textId="77777777" w:rsidR="00CF348B" w:rsidRPr="00C054F5" w:rsidRDefault="00CF348B" w:rsidP="00CF348B">
      <w:pPr>
        <w:pStyle w:val="EndNoteBibliography"/>
        <w:ind w:left="720" w:hanging="720"/>
        <w:rPr>
          <w:sz w:val="18"/>
        </w:rPr>
      </w:pPr>
      <w:r w:rsidRPr="00C054F5">
        <w:rPr>
          <w:sz w:val="18"/>
        </w:rPr>
        <w:t xml:space="preserve">BONNEY, R., SHIRK, J. L., PHILLIPS, T. B., WIGGINS, A., BALLARD, H. L., MILLER-RUSHING, A. J. &amp; PARRISH, J. K. 2014. Next Steps for Citizen Science. </w:t>
      </w:r>
      <w:r w:rsidRPr="00C054F5">
        <w:rPr>
          <w:i/>
          <w:sz w:val="18"/>
        </w:rPr>
        <w:t>Science,</w:t>
      </w:r>
      <w:r w:rsidRPr="00C054F5">
        <w:rPr>
          <w:sz w:val="18"/>
        </w:rPr>
        <w:t xml:space="preserve"> 343</w:t>
      </w:r>
      <w:r w:rsidRPr="00C054F5">
        <w:rPr>
          <w:b/>
          <w:sz w:val="18"/>
        </w:rPr>
        <w:t>,</w:t>
      </w:r>
      <w:r w:rsidRPr="00C054F5">
        <w:rPr>
          <w:sz w:val="18"/>
        </w:rPr>
        <w:t xml:space="preserve"> 1436.</w:t>
      </w:r>
    </w:p>
    <w:p w14:paraId="4714383F" w14:textId="77777777" w:rsidR="00CF348B" w:rsidRPr="00C054F5" w:rsidRDefault="00CF348B" w:rsidP="00CF348B">
      <w:pPr>
        <w:pStyle w:val="EndNoteBibliography"/>
        <w:ind w:left="720" w:hanging="720"/>
        <w:rPr>
          <w:sz w:val="18"/>
        </w:rPr>
      </w:pPr>
      <w:r w:rsidRPr="00C054F5">
        <w:rPr>
          <w:sz w:val="18"/>
        </w:rPr>
        <w:t xml:space="preserve">EGAN, J., SHARMAN, R. J., SCOTT-BROWN, K. C. &amp; LOVELL, P. G. 2016. Edge enhancement improves disruptive camouflage by emphasising false edges and creating pictorial relief. </w:t>
      </w:r>
      <w:r w:rsidRPr="00C054F5">
        <w:rPr>
          <w:i/>
          <w:sz w:val="18"/>
        </w:rPr>
        <w:t>Scientific Reports,</w:t>
      </w:r>
      <w:r w:rsidRPr="00C054F5">
        <w:rPr>
          <w:sz w:val="18"/>
        </w:rPr>
        <w:t xml:space="preserve"> 6</w:t>
      </w:r>
      <w:r w:rsidRPr="00C054F5">
        <w:rPr>
          <w:b/>
          <w:sz w:val="18"/>
        </w:rPr>
        <w:t>,</w:t>
      </w:r>
      <w:r w:rsidRPr="00C054F5">
        <w:rPr>
          <w:sz w:val="18"/>
        </w:rPr>
        <w:t xml:space="preserve"> 38274.</w:t>
      </w:r>
    </w:p>
    <w:p w14:paraId="4319E667" w14:textId="77777777" w:rsidR="00CF348B" w:rsidRPr="00C054F5" w:rsidRDefault="00CF348B" w:rsidP="00CF348B">
      <w:pPr>
        <w:pStyle w:val="EndNoteBibliography"/>
        <w:ind w:left="720" w:hanging="720"/>
        <w:rPr>
          <w:sz w:val="18"/>
        </w:rPr>
      </w:pPr>
      <w:r w:rsidRPr="00C054F5">
        <w:rPr>
          <w:sz w:val="18"/>
        </w:rPr>
        <w:t xml:space="preserve">GOLDBERG, D. E. &amp; HOLLAND, J. H. 1988. Genetic Algorithms and Machine Learning. </w:t>
      </w:r>
      <w:r w:rsidRPr="00C054F5">
        <w:rPr>
          <w:i/>
          <w:sz w:val="18"/>
        </w:rPr>
        <w:t>Machine Learning,</w:t>
      </w:r>
      <w:r w:rsidRPr="00C054F5">
        <w:rPr>
          <w:sz w:val="18"/>
        </w:rPr>
        <w:t xml:space="preserve"> 3</w:t>
      </w:r>
      <w:r w:rsidRPr="00C054F5">
        <w:rPr>
          <w:b/>
          <w:sz w:val="18"/>
        </w:rPr>
        <w:t>,</w:t>
      </w:r>
      <w:r w:rsidRPr="00C054F5">
        <w:rPr>
          <w:sz w:val="18"/>
        </w:rPr>
        <w:t xml:space="preserve"> 95-99.</w:t>
      </w:r>
    </w:p>
    <w:p w14:paraId="20BF5310" w14:textId="77777777" w:rsidR="00CF348B" w:rsidRPr="00C054F5" w:rsidRDefault="00CF348B" w:rsidP="00CF348B">
      <w:pPr>
        <w:pStyle w:val="EndNoteBibliography"/>
        <w:ind w:left="720" w:hanging="720"/>
        <w:rPr>
          <w:sz w:val="18"/>
        </w:rPr>
      </w:pPr>
      <w:r w:rsidRPr="00C054F5">
        <w:rPr>
          <w:sz w:val="18"/>
        </w:rPr>
        <w:lastRenderedPageBreak/>
        <w:t xml:space="preserve">HANLEY, D., GRIM, T., CASSEY, P. &amp; HAUBER, M. E. 2015. Not so colourful after all: eggshell pigments constrain avian eggshell colour space. </w:t>
      </w:r>
      <w:r w:rsidRPr="00C054F5">
        <w:rPr>
          <w:i/>
          <w:sz w:val="18"/>
        </w:rPr>
        <w:t>Biol Lett,</w:t>
      </w:r>
      <w:r w:rsidRPr="00C054F5">
        <w:rPr>
          <w:sz w:val="18"/>
        </w:rPr>
        <w:t xml:space="preserve"> 11</w:t>
      </w:r>
      <w:r w:rsidRPr="00C054F5">
        <w:rPr>
          <w:b/>
          <w:sz w:val="18"/>
        </w:rPr>
        <w:t>,</w:t>
      </w:r>
      <w:r w:rsidRPr="00C054F5">
        <w:rPr>
          <w:sz w:val="18"/>
        </w:rPr>
        <w:t xml:space="preserve"> 20150087.</w:t>
      </w:r>
    </w:p>
    <w:p w14:paraId="13446BFA" w14:textId="77777777" w:rsidR="00CF348B" w:rsidRPr="00C054F5" w:rsidRDefault="00CF348B" w:rsidP="00CF348B">
      <w:pPr>
        <w:pStyle w:val="EndNoteBibliography"/>
        <w:ind w:left="720" w:hanging="720"/>
        <w:rPr>
          <w:sz w:val="18"/>
        </w:rPr>
      </w:pPr>
      <w:r w:rsidRPr="00C054F5">
        <w:rPr>
          <w:sz w:val="18"/>
        </w:rPr>
        <w:t xml:space="preserve">KONDO, S. &amp; MIURA, T. 2010. Reaction-Diffusion Model as a Framework for Understanding Biological Pattern Formation. </w:t>
      </w:r>
      <w:r w:rsidRPr="00C054F5">
        <w:rPr>
          <w:i/>
          <w:sz w:val="18"/>
        </w:rPr>
        <w:t>Science,</w:t>
      </w:r>
      <w:r w:rsidRPr="00C054F5">
        <w:rPr>
          <w:sz w:val="18"/>
        </w:rPr>
        <w:t xml:space="preserve"> 329</w:t>
      </w:r>
      <w:r w:rsidRPr="00C054F5">
        <w:rPr>
          <w:b/>
          <w:sz w:val="18"/>
        </w:rPr>
        <w:t>,</w:t>
      </w:r>
      <w:r w:rsidRPr="00C054F5">
        <w:rPr>
          <w:sz w:val="18"/>
        </w:rPr>
        <w:t xml:space="preserve"> 1616.</w:t>
      </w:r>
    </w:p>
    <w:p w14:paraId="7E027DA8" w14:textId="77777777" w:rsidR="00CF348B" w:rsidRPr="00C054F5" w:rsidRDefault="00CF348B" w:rsidP="00CF348B">
      <w:pPr>
        <w:pStyle w:val="EndNoteBibliography"/>
        <w:ind w:left="720" w:hanging="720"/>
        <w:rPr>
          <w:sz w:val="18"/>
        </w:rPr>
      </w:pPr>
      <w:r w:rsidRPr="00C054F5">
        <w:rPr>
          <w:sz w:val="18"/>
        </w:rPr>
        <w:t xml:space="preserve">MCCAMY, C. S. 1992. Correlated color temperature as an explicit function of chromaticity coordinates. </w:t>
      </w:r>
      <w:r w:rsidRPr="00C054F5">
        <w:rPr>
          <w:i/>
          <w:sz w:val="18"/>
        </w:rPr>
        <w:t>Color Research &amp; Application,</w:t>
      </w:r>
      <w:r w:rsidRPr="00C054F5">
        <w:rPr>
          <w:sz w:val="18"/>
        </w:rPr>
        <w:t xml:space="preserve"> 17</w:t>
      </w:r>
      <w:r w:rsidRPr="00C054F5">
        <w:rPr>
          <w:b/>
          <w:sz w:val="18"/>
        </w:rPr>
        <w:t>,</w:t>
      </w:r>
      <w:r w:rsidRPr="00C054F5">
        <w:rPr>
          <w:sz w:val="18"/>
        </w:rPr>
        <w:t xml:space="preserve"> 142-144.</w:t>
      </w:r>
    </w:p>
    <w:p w14:paraId="67E1715A" w14:textId="77777777" w:rsidR="00CF348B" w:rsidRPr="00C054F5" w:rsidRDefault="00CF348B" w:rsidP="00CF348B">
      <w:pPr>
        <w:pStyle w:val="EndNoteBibliography"/>
        <w:ind w:left="720" w:hanging="720"/>
        <w:rPr>
          <w:sz w:val="18"/>
        </w:rPr>
      </w:pPr>
      <w:r w:rsidRPr="00C054F5">
        <w:rPr>
          <w:sz w:val="18"/>
        </w:rPr>
        <w:t xml:space="preserve">NIU, Y., SUN, H. &amp; STEVENS, M. 2018. Plant Camouflage: Ecology, Evolution, and Implications. </w:t>
      </w:r>
      <w:r w:rsidRPr="00C054F5">
        <w:rPr>
          <w:i/>
          <w:sz w:val="18"/>
        </w:rPr>
        <w:t>Trends in Ecology &amp; Evolution,</w:t>
      </w:r>
      <w:r w:rsidRPr="00C054F5">
        <w:rPr>
          <w:sz w:val="18"/>
        </w:rPr>
        <w:t xml:space="preserve"> 33</w:t>
      </w:r>
      <w:r w:rsidRPr="00C054F5">
        <w:rPr>
          <w:b/>
          <w:sz w:val="18"/>
        </w:rPr>
        <w:t>,</w:t>
      </w:r>
      <w:r w:rsidRPr="00C054F5">
        <w:rPr>
          <w:sz w:val="18"/>
        </w:rPr>
        <w:t xml:space="preserve"> 608-618.</w:t>
      </w:r>
    </w:p>
    <w:p w14:paraId="2D7D7E14" w14:textId="77777777" w:rsidR="00CF348B" w:rsidRPr="00C054F5" w:rsidRDefault="00CF348B" w:rsidP="00CF348B">
      <w:pPr>
        <w:pStyle w:val="EndNoteBibliography"/>
        <w:ind w:left="720" w:hanging="720"/>
        <w:rPr>
          <w:sz w:val="18"/>
        </w:rPr>
      </w:pPr>
      <w:r w:rsidRPr="00C054F5">
        <w:rPr>
          <w:sz w:val="18"/>
        </w:rPr>
        <w:t xml:space="preserve">PIKE, T. W. 2015. Modelling Eggshell Maculation. </w:t>
      </w:r>
      <w:r w:rsidRPr="00C054F5">
        <w:rPr>
          <w:i/>
          <w:sz w:val="18"/>
        </w:rPr>
        <w:t>Avian Biology Research,</w:t>
      </w:r>
      <w:r w:rsidRPr="00C054F5">
        <w:rPr>
          <w:sz w:val="18"/>
        </w:rPr>
        <w:t xml:space="preserve"> 8</w:t>
      </w:r>
      <w:r w:rsidRPr="00C054F5">
        <w:rPr>
          <w:b/>
          <w:sz w:val="18"/>
        </w:rPr>
        <w:t>,</w:t>
      </w:r>
      <w:r w:rsidRPr="00C054F5">
        <w:rPr>
          <w:sz w:val="18"/>
        </w:rPr>
        <w:t xml:space="preserve"> 237-243.</w:t>
      </w:r>
    </w:p>
    <w:p w14:paraId="280FB212" w14:textId="77777777" w:rsidR="00CF348B" w:rsidRPr="00C054F5" w:rsidRDefault="00CF348B" w:rsidP="00CF348B">
      <w:pPr>
        <w:pStyle w:val="EndNoteBibliography"/>
        <w:ind w:left="720" w:hanging="720"/>
        <w:rPr>
          <w:sz w:val="18"/>
        </w:rPr>
      </w:pPr>
      <w:r w:rsidRPr="00C054F5">
        <w:rPr>
          <w:sz w:val="18"/>
        </w:rPr>
        <w:t xml:space="preserve">PIKE, T. W. 2019. Quantifying the maculation of avian eggs using eggshell geometry. </w:t>
      </w:r>
      <w:r w:rsidRPr="00C054F5">
        <w:rPr>
          <w:i/>
          <w:sz w:val="18"/>
        </w:rPr>
        <w:t>Ibis,</w:t>
      </w:r>
      <w:r w:rsidRPr="00C054F5">
        <w:rPr>
          <w:sz w:val="18"/>
        </w:rPr>
        <w:t xml:space="preserve"> 161</w:t>
      </w:r>
      <w:r w:rsidRPr="00C054F5">
        <w:rPr>
          <w:b/>
          <w:sz w:val="18"/>
        </w:rPr>
        <w:t>,</w:t>
      </w:r>
      <w:r w:rsidRPr="00C054F5">
        <w:rPr>
          <w:sz w:val="18"/>
        </w:rPr>
        <w:t xml:space="preserve"> 686-693.</w:t>
      </w:r>
    </w:p>
    <w:p w14:paraId="35C1A68F" w14:textId="77777777" w:rsidR="00CF348B" w:rsidRPr="00C054F5" w:rsidRDefault="00CF348B" w:rsidP="00CF348B">
      <w:pPr>
        <w:pStyle w:val="EndNoteBibliography"/>
        <w:ind w:left="720" w:hanging="720"/>
        <w:rPr>
          <w:sz w:val="18"/>
        </w:rPr>
      </w:pPr>
      <w:r w:rsidRPr="00C054F5">
        <w:rPr>
          <w:sz w:val="18"/>
        </w:rPr>
        <w:t xml:space="preserve">SCHNEIDER, C. A., RASBAND, W. S. &amp; ELICEIRI, K. W. 2012. NIH Image to ImageJ: 25 years of image analysis. </w:t>
      </w:r>
      <w:r w:rsidRPr="00C054F5">
        <w:rPr>
          <w:i/>
          <w:sz w:val="18"/>
        </w:rPr>
        <w:t>Nature Methods,</w:t>
      </w:r>
      <w:r w:rsidRPr="00C054F5">
        <w:rPr>
          <w:sz w:val="18"/>
        </w:rPr>
        <w:t xml:space="preserve"> 9</w:t>
      </w:r>
      <w:r w:rsidRPr="00C054F5">
        <w:rPr>
          <w:b/>
          <w:sz w:val="18"/>
        </w:rPr>
        <w:t>,</w:t>
      </w:r>
      <w:r w:rsidRPr="00C054F5">
        <w:rPr>
          <w:sz w:val="18"/>
        </w:rPr>
        <w:t xml:space="preserve"> 671-675.</w:t>
      </w:r>
    </w:p>
    <w:p w14:paraId="11F36CE1" w14:textId="77777777" w:rsidR="00CF348B" w:rsidRPr="00C054F5" w:rsidRDefault="00CF348B" w:rsidP="00CF348B">
      <w:pPr>
        <w:pStyle w:val="EndNoteBibliography"/>
        <w:ind w:left="720" w:hanging="720"/>
        <w:rPr>
          <w:sz w:val="18"/>
        </w:rPr>
      </w:pPr>
      <w:r w:rsidRPr="00C054F5">
        <w:rPr>
          <w:sz w:val="18"/>
        </w:rPr>
        <w:t xml:space="preserve">SHARMAN, R. J. &amp; LOVELL, P. G. 2019. Edge-Enhanced Disruptive Camouflage Impairs Shape Discrimination. </w:t>
      </w:r>
      <w:r w:rsidRPr="00C054F5">
        <w:rPr>
          <w:i/>
          <w:sz w:val="18"/>
        </w:rPr>
        <w:t>i-Perception,</w:t>
      </w:r>
      <w:r w:rsidRPr="00C054F5">
        <w:rPr>
          <w:sz w:val="18"/>
        </w:rPr>
        <w:t xml:space="preserve"> 10</w:t>
      </w:r>
      <w:r w:rsidRPr="00C054F5">
        <w:rPr>
          <w:b/>
          <w:sz w:val="18"/>
        </w:rPr>
        <w:t>,</w:t>
      </w:r>
      <w:r w:rsidRPr="00C054F5">
        <w:rPr>
          <w:sz w:val="18"/>
        </w:rPr>
        <w:t xml:space="preserve"> 2041669519877435-2041669519877435.</w:t>
      </w:r>
    </w:p>
    <w:p w14:paraId="037A6C35" w14:textId="77777777" w:rsidR="00CF348B" w:rsidRPr="00C054F5" w:rsidRDefault="00CF348B" w:rsidP="00CF348B">
      <w:pPr>
        <w:pStyle w:val="EndNoteBibliography"/>
        <w:ind w:left="720" w:hanging="720"/>
        <w:rPr>
          <w:sz w:val="18"/>
        </w:rPr>
      </w:pPr>
      <w:r w:rsidRPr="00C054F5">
        <w:rPr>
          <w:sz w:val="18"/>
        </w:rPr>
        <w:t xml:space="preserve">TALAS, L., FENNELL, J. G., KJERNSMO, K., CUTHILL, I. C., SCOTT-SAMUEL, N. E. &amp; BADDELEY, R. J. 2020. CamoGAN: Evolving optimum camouflage with Generative Adversarial Networks. </w:t>
      </w:r>
      <w:r w:rsidRPr="00C054F5">
        <w:rPr>
          <w:i/>
          <w:sz w:val="18"/>
        </w:rPr>
        <w:t>Methods in Ecology and Evolution,</w:t>
      </w:r>
      <w:r w:rsidRPr="00C054F5">
        <w:rPr>
          <w:sz w:val="18"/>
        </w:rPr>
        <w:t xml:space="preserve"> 11</w:t>
      </w:r>
      <w:r w:rsidRPr="00C054F5">
        <w:rPr>
          <w:b/>
          <w:sz w:val="18"/>
        </w:rPr>
        <w:t>,</w:t>
      </w:r>
      <w:r w:rsidRPr="00C054F5">
        <w:rPr>
          <w:sz w:val="18"/>
        </w:rPr>
        <w:t xml:space="preserve"> 240-247.</w:t>
      </w:r>
    </w:p>
    <w:p w14:paraId="1AE50C5C" w14:textId="77777777" w:rsidR="00CF348B" w:rsidRPr="00C054F5" w:rsidRDefault="00CF348B" w:rsidP="00CF348B">
      <w:pPr>
        <w:pStyle w:val="EndNoteBibliography"/>
        <w:ind w:left="720" w:hanging="720"/>
        <w:rPr>
          <w:sz w:val="18"/>
        </w:rPr>
      </w:pPr>
      <w:r w:rsidRPr="00C054F5">
        <w:rPr>
          <w:sz w:val="18"/>
        </w:rPr>
        <w:t xml:space="preserve">TROSCIANKO, J., SKELHORN, J. &amp; STEVENS, M. 2017. Quantifying camouflage: how to predict detectability from appearance. </w:t>
      </w:r>
      <w:r w:rsidRPr="00C054F5">
        <w:rPr>
          <w:i/>
          <w:sz w:val="18"/>
        </w:rPr>
        <w:t>BMC Evolutionary Biology,</w:t>
      </w:r>
      <w:r w:rsidRPr="00C054F5">
        <w:rPr>
          <w:sz w:val="18"/>
        </w:rPr>
        <w:t xml:space="preserve"> 17</w:t>
      </w:r>
      <w:r w:rsidRPr="00C054F5">
        <w:rPr>
          <w:b/>
          <w:sz w:val="18"/>
        </w:rPr>
        <w:t>,</w:t>
      </w:r>
      <w:r w:rsidRPr="00C054F5">
        <w:rPr>
          <w:sz w:val="18"/>
        </w:rPr>
        <w:t xml:space="preserve"> 7.</w:t>
      </w:r>
    </w:p>
    <w:p w14:paraId="5C6B7EB3" w14:textId="77777777" w:rsidR="00CF348B" w:rsidRPr="00C054F5" w:rsidRDefault="00CF348B" w:rsidP="00CF348B">
      <w:pPr>
        <w:pStyle w:val="EndNoteBibliography"/>
        <w:ind w:left="720" w:hanging="720"/>
        <w:rPr>
          <w:sz w:val="18"/>
        </w:rPr>
      </w:pPr>
      <w:r w:rsidRPr="00C054F5">
        <w:rPr>
          <w:sz w:val="18"/>
        </w:rPr>
        <w:t xml:space="preserve">TROSCIANKO, J. &amp; STEVENS, M. 2015. Image Calibration and Analysis Toolbox – a free software suite for objectively measuring reflectance, colour and pattern. </w:t>
      </w:r>
      <w:r w:rsidRPr="00C054F5">
        <w:rPr>
          <w:i/>
          <w:sz w:val="18"/>
        </w:rPr>
        <w:t>Methods in Ecology and Evolution,</w:t>
      </w:r>
      <w:r w:rsidRPr="00C054F5">
        <w:rPr>
          <w:sz w:val="18"/>
        </w:rPr>
        <w:t xml:space="preserve"> 6.</w:t>
      </w:r>
    </w:p>
    <w:p w14:paraId="4AA27F49" w14:textId="77777777" w:rsidR="00CF348B" w:rsidRPr="00C054F5" w:rsidRDefault="00CF348B" w:rsidP="00CF348B">
      <w:pPr>
        <w:pStyle w:val="EndNoteBibliography"/>
        <w:ind w:left="720" w:hanging="720"/>
        <w:rPr>
          <w:sz w:val="18"/>
        </w:rPr>
      </w:pPr>
      <w:r w:rsidRPr="00C054F5">
        <w:rPr>
          <w:sz w:val="18"/>
        </w:rPr>
        <w:t xml:space="preserve">TROSCIANKO, J., WILSON-AGGARWAL, J., STEVENS, M. &amp; SPOTTISWOODE, C. N. 2016. Camouflage predicts survival in ground-nesting birds. </w:t>
      </w:r>
      <w:r w:rsidRPr="00C054F5">
        <w:rPr>
          <w:i/>
          <w:sz w:val="18"/>
        </w:rPr>
        <w:t>Scientific Reports,</w:t>
      </w:r>
      <w:r w:rsidRPr="00C054F5">
        <w:rPr>
          <w:sz w:val="18"/>
        </w:rPr>
        <w:t xml:space="preserve"> 6</w:t>
      </w:r>
      <w:r w:rsidRPr="00C054F5">
        <w:rPr>
          <w:b/>
          <w:sz w:val="18"/>
        </w:rPr>
        <w:t>,</w:t>
      </w:r>
      <w:r w:rsidRPr="00C054F5">
        <w:rPr>
          <w:sz w:val="18"/>
        </w:rPr>
        <w:t xml:space="preserve"> 19966.</w:t>
      </w:r>
    </w:p>
    <w:p w14:paraId="761822E4" w14:textId="77777777" w:rsidR="00CF348B" w:rsidRPr="00C054F5" w:rsidRDefault="00CF348B" w:rsidP="00CF348B">
      <w:pPr>
        <w:pStyle w:val="EndNoteBibliography"/>
        <w:ind w:left="720" w:hanging="720"/>
        <w:rPr>
          <w:sz w:val="18"/>
        </w:rPr>
      </w:pPr>
      <w:r w:rsidRPr="00C054F5">
        <w:rPr>
          <w:sz w:val="18"/>
        </w:rPr>
        <w:t xml:space="preserve">WISOCKI, P. A., KENNELLY, P., ROJAS RIVERA, I., CASSEY, P., BURKEY, M. L. &amp; HANLEY, D. 2020. The global distribution of avian eggshell colours suggest a thermoregulatory benefit of darker pigmentation. </w:t>
      </w:r>
      <w:r w:rsidRPr="00C054F5">
        <w:rPr>
          <w:i/>
          <w:sz w:val="18"/>
        </w:rPr>
        <w:t>Nature Ecology &amp; Evolution,</w:t>
      </w:r>
      <w:r w:rsidRPr="00C054F5">
        <w:rPr>
          <w:sz w:val="18"/>
        </w:rPr>
        <w:t xml:space="preserve"> 4</w:t>
      </w:r>
      <w:r w:rsidRPr="00C054F5">
        <w:rPr>
          <w:b/>
          <w:sz w:val="18"/>
        </w:rPr>
        <w:t>,</w:t>
      </w:r>
      <w:r w:rsidRPr="00C054F5">
        <w:rPr>
          <w:sz w:val="18"/>
        </w:rPr>
        <w:t xml:space="preserve"> 148-155.</w:t>
      </w:r>
    </w:p>
    <w:p w14:paraId="10FBE55B" w14:textId="4DD16B8F" w:rsidR="009E5BAB" w:rsidRPr="00C054F5" w:rsidRDefault="00331DCD" w:rsidP="00004680">
      <w:pPr>
        <w:rPr>
          <w:sz w:val="14"/>
        </w:rPr>
      </w:pPr>
      <w:r w:rsidRPr="00C054F5">
        <w:rPr>
          <w:sz w:val="16"/>
          <w:szCs w:val="20"/>
        </w:rPr>
        <w:fldChar w:fldCharType="end"/>
      </w:r>
    </w:p>
    <w:sectPr w:rsidR="009E5BAB" w:rsidRPr="00C054F5" w:rsidSect="00B024E8">
      <w:footerReference w:type="default" r:id="rId30"/>
      <w:headerReference w:type="first" r:id="rId31"/>
      <w:pgSz w:w="11906" w:h="16838"/>
      <w:pgMar w:top="851" w:right="1134" w:bottom="851" w:left="1134"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438E4D" w14:textId="77777777" w:rsidR="008D2E58" w:rsidRDefault="008D2E58" w:rsidP="0060798D">
      <w:r>
        <w:separator/>
      </w:r>
    </w:p>
  </w:endnote>
  <w:endnote w:type="continuationSeparator" w:id="0">
    <w:p w14:paraId="0AE78C4B" w14:textId="77777777" w:rsidR="008D2E58" w:rsidRDefault="008D2E58" w:rsidP="006079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16975242"/>
      <w:docPartObj>
        <w:docPartGallery w:val="Page Numbers (Bottom of Page)"/>
        <w:docPartUnique/>
      </w:docPartObj>
    </w:sdtPr>
    <w:sdtEndPr>
      <w:rPr>
        <w:noProof/>
      </w:rPr>
    </w:sdtEndPr>
    <w:sdtContent>
      <w:p w14:paraId="75800AC1" w14:textId="719397C3" w:rsidR="00237844" w:rsidRDefault="00237844">
        <w:pPr>
          <w:pStyle w:val="Footer"/>
          <w:jc w:val="right"/>
        </w:pPr>
        <w:r>
          <w:fldChar w:fldCharType="begin"/>
        </w:r>
        <w:r>
          <w:instrText xml:space="preserve"> PAGE   \* MERGEFORMAT </w:instrText>
        </w:r>
        <w:r>
          <w:fldChar w:fldCharType="separate"/>
        </w:r>
        <w:r w:rsidR="00683562">
          <w:rPr>
            <w:noProof/>
          </w:rPr>
          <w:t>17</w:t>
        </w:r>
        <w:r>
          <w:rPr>
            <w:noProof/>
          </w:rPr>
          <w:fldChar w:fldCharType="end"/>
        </w:r>
      </w:p>
    </w:sdtContent>
  </w:sdt>
  <w:p w14:paraId="5EF5FF18" w14:textId="77777777" w:rsidR="00237844" w:rsidRDefault="002378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2B80EF" w14:textId="77777777" w:rsidR="008D2E58" w:rsidRDefault="008D2E58" w:rsidP="0060798D">
      <w:r>
        <w:separator/>
      </w:r>
    </w:p>
  </w:footnote>
  <w:footnote w:type="continuationSeparator" w:id="0">
    <w:p w14:paraId="497544E5" w14:textId="77777777" w:rsidR="008D2E58" w:rsidRDefault="008D2E58" w:rsidP="0060798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A81B51" w14:textId="4AFCF032" w:rsidR="00237844" w:rsidRPr="00F970AE" w:rsidRDefault="00237844" w:rsidP="005A30DE">
    <w:pPr>
      <w:pStyle w:val="Header"/>
      <w:jc w:val="center"/>
      <w:rPr>
        <w:b/>
        <w:bCs/>
      </w:rPr>
    </w:pPr>
    <w:r>
      <w:t>Supplemental CamoEvo Manual</w:t>
    </w:r>
  </w:p>
  <w:p w14:paraId="012CD7BC" w14:textId="77777777" w:rsidR="00237844" w:rsidRDefault="0023784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871A78"/>
    <w:multiLevelType w:val="hybridMultilevel"/>
    <w:tmpl w:val="51242AF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29F00A65"/>
    <w:multiLevelType w:val="hybridMultilevel"/>
    <w:tmpl w:val="F41457D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33481722"/>
    <w:multiLevelType w:val="hybridMultilevel"/>
    <w:tmpl w:val="2BDCDB56"/>
    <w:lvl w:ilvl="0" w:tplc="37A871BC">
      <w:start w:val="1"/>
      <w:numFmt w:val="bullet"/>
      <w:lvlText w:val=""/>
      <w:lvlJc w:val="left"/>
      <w:pPr>
        <w:ind w:left="420" w:hanging="360"/>
      </w:pPr>
      <w:rPr>
        <w:rFonts w:ascii="Symbol" w:hAnsi="Symbol" w:hint="default"/>
        <w:b/>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3" w15:restartNumberingAfterBreak="0">
    <w:nsid w:val="38694F9B"/>
    <w:multiLevelType w:val="hybridMultilevel"/>
    <w:tmpl w:val="8012B644"/>
    <w:lvl w:ilvl="0" w:tplc="3948D56E">
      <w:start w:val="1"/>
      <w:numFmt w:val="upperRoman"/>
      <w:lvlText w:val="%1)"/>
      <w:lvlJc w:val="left"/>
      <w:pPr>
        <w:ind w:left="1080" w:hanging="72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0914409"/>
    <w:multiLevelType w:val="hybridMultilevel"/>
    <w:tmpl w:val="4B4AC0DA"/>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49A92498"/>
    <w:multiLevelType w:val="hybridMultilevel"/>
    <w:tmpl w:val="0C4409D8"/>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4E182AE8"/>
    <w:multiLevelType w:val="hybridMultilevel"/>
    <w:tmpl w:val="851AD6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2804303"/>
    <w:multiLevelType w:val="hybridMultilevel"/>
    <w:tmpl w:val="FE78F21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5D6D6DE8"/>
    <w:multiLevelType w:val="hybridMultilevel"/>
    <w:tmpl w:val="4A7E28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57D3055"/>
    <w:multiLevelType w:val="hybridMultilevel"/>
    <w:tmpl w:val="DC02C71A"/>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E4E6DB6"/>
    <w:multiLevelType w:val="hybridMultilevel"/>
    <w:tmpl w:val="773825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2614099"/>
    <w:multiLevelType w:val="hybridMultilevel"/>
    <w:tmpl w:val="CAA6F36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6"/>
  </w:num>
  <w:num w:numId="4">
    <w:abstractNumId w:val="10"/>
  </w:num>
  <w:num w:numId="5">
    <w:abstractNumId w:val="4"/>
  </w:num>
  <w:num w:numId="6">
    <w:abstractNumId w:val="1"/>
  </w:num>
  <w:num w:numId="7">
    <w:abstractNumId w:val="7"/>
  </w:num>
  <w:num w:numId="8">
    <w:abstractNumId w:val="0"/>
  </w:num>
  <w:num w:numId="9">
    <w:abstractNumId w:val="8"/>
  </w:num>
  <w:num w:numId="10">
    <w:abstractNumId w:val="11"/>
  </w:num>
  <w:num w:numId="11">
    <w:abstractNumId w:val="9"/>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EyNjA2NjU3MTY0MTJS0lEKTi0uzszPAykwqgUAGfw8wywAAAA="/>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tvppp0wj99vxjevztg5dww09f0wzatafrxt&quot;&gt;My EndNote Library&lt;record-ids&gt;&lt;item&gt;8&lt;/item&gt;&lt;item&gt;21&lt;/item&gt;&lt;item&gt;33&lt;/item&gt;&lt;item&gt;38&lt;/item&gt;&lt;item&gt;39&lt;/item&gt;&lt;item&gt;40&lt;/item&gt;&lt;item&gt;59&lt;/item&gt;&lt;item&gt;60&lt;/item&gt;&lt;/record-ids&gt;&lt;/item&gt;&lt;/Libraries&gt;"/>
  </w:docVars>
  <w:rsids>
    <w:rsidRoot w:val="007F7AA9"/>
    <w:rsid w:val="00004229"/>
    <w:rsid w:val="00004680"/>
    <w:rsid w:val="00012327"/>
    <w:rsid w:val="00025502"/>
    <w:rsid w:val="00026DC1"/>
    <w:rsid w:val="00053031"/>
    <w:rsid w:val="00061774"/>
    <w:rsid w:val="00080399"/>
    <w:rsid w:val="000B2393"/>
    <w:rsid w:val="000D6C0F"/>
    <w:rsid w:val="000E2B00"/>
    <w:rsid w:val="0010523E"/>
    <w:rsid w:val="001056F5"/>
    <w:rsid w:val="001066CB"/>
    <w:rsid w:val="00111942"/>
    <w:rsid w:val="001167A7"/>
    <w:rsid w:val="00120CF6"/>
    <w:rsid w:val="00122E6E"/>
    <w:rsid w:val="00123D9E"/>
    <w:rsid w:val="00125A9C"/>
    <w:rsid w:val="001309CD"/>
    <w:rsid w:val="00136519"/>
    <w:rsid w:val="00142199"/>
    <w:rsid w:val="00142F29"/>
    <w:rsid w:val="00153D35"/>
    <w:rsid w:val="00155175"/>
    <w:rsid w:val="00162284"/>
    <w:rsid w:val="001638EC"/>
    <w:rsid w:val="00176054"/>
    <w:rsid w:val="001763ED"/>
    <w:rsid w:val="00180664"/>
    <w:rsid w:val="00187424"/>
    <w:rsid w:val="001945B5"/>
    <w:rsid w:val="00197034"/>
    <w:rsid w:val="001A3C26"/>
    <w:rsid w:val="001A7B86"/>
    <w:rsid w:val="001B1D18"/>
    <w:rsid w:val="001B25E7"/>
    <w:rsid w:val="001B2B8C"/>
    <w:rsid w:val="001B40E0"/>
    <w:rsid w:val="001C1EF7"/>
    <w:rsid w:val="001E60E8"/>
    <w:rsid w:val="001F5C00"/>
    <w:rsid w:val="00204583"/>
    <w:rsid w:val="00214A2A"/>
    <w:rsid w:val="00220635"/>
    <w:rsid w:val="00237844"/>
    <w:rsid w:val="002432FF"/>
    <w:rsid w:val="00244DBC"/>
    <w:rsid w:val="00253761"/>
    <w:rsid w:val="0025733F"/>
    <w:rsid w:val="002657D7"/>
    <w:rsid w:val="00276613"/>
    <w:rsid w:val="0027741F"/>
    <w:rsid w:val="002970B5"/>
    <w:rsid w:val="002A2764"/>
    <w:rsid w:val="002A5535"/>
    <w:rsid w:val="002B26AE"/>
    <w:rsid w:val="002B2A2F"/>
    <w:rsid w:val="002B6303"/>
    <w:rsid w:val="002C5DB1"/>
    <w:rsid w:val="002C719D"/>
    <w:rsid w:val="002E05DE"/>
    <w:rsid w:val="002E35FF"/>
    <w:rsid w:val="002F39E1"/>
    <w:rsid w:val="00300948"/>
    <w:rsid w:val="00320E1E"/>
    <w:rsid w:val="00324AD4"/>
    <w:rsid w:val="003307D8"/>
    <w:rsid w:val="00331DCD"/>
    <w:rsid w:val="00335749"/>
    <w:rsid w:val="00335DA4"/>
    <w:rsid w:val="0033687D"/>
    <w:rsid w:val="00341649"/>
    <w:rsid w:val="00341687"/>
    <w:rsid w:val="003500B2"/>
    <w:rsid w:val="00363D27"/>
    <w:rsid w:val="00373909"/>
    <w:rsid w:val="0038103A"/>
    <w:rsid w:val="00385661"/>
    <w:rsid w:val="00392D3E"/>
    <w:rsid w:val="003A5096"/>
    <w:rsid w:val="003B1853"/>
    <w:rsid w:val="003B41B4"/>
    <w:rsid w:val="003C3584"/>
    <w:rsid w:val="003C453F"/>
    <w:rsid w:val="003C4657"/>
    <w:rsid w:val="003E7B9F"/>
    <w:rsid w:val="004019F8"/>
    <w:rsid w:val="00402DDF"/>
    <w:rsid w:val="004047DC"/>
    <w:rsid w:val="00414EFE"/>
    <w:rsid w:val="004260C7"/>
    <w:rsid w:val="00427AC6"/>
    <w:rsid w:val="00427CE7"/>
    <w:rsid w:val="00440300"/>
    <w:rsid w:val="0044784A"/>
    <w:rsid w:val="00452CFE"/>
    <w:rsid w:val="0045635F"/>
    <w:rsid w:val="004624B4"/>
    <w:rsid w:val="00462656"/>
    <w:rsid w:val="004718C9"/>
    <w:rsid w:val="00474FA0"/>
    <w:rsid w:val="004836C7"/>
    <w:rsid w:val="00484D60"/>
    <w:rsid w:val="00484FB1"/>
    <w:rsid w:val="004A6395"/>
    <w:rsid w:val="004B401B"/>
    <w:rsid w:val="004D0480"/>
    <w:rsid w:val="004D2C9A"/>
    <w:rsid w:val="004D7134"/>
    <w:rsid w:val="004D7332"/>
    <w:rsid w:val="004D7EDF"/>
    <w:rsid w:val="004E223A"/>
    <w:rsid w:val="004E2E9E"/>
    <w:rsid w:val="004E3237"/>
    <w:rsid w:val="004E5C44"/>
    <w:rsid w:val="004E7B26"/>
    <w:rsid w:val="004F0967"/>
    <w:rsid w:val="005007B1"/>
    <w:rsid w:val="005052DA"/>
    <w:rsid w:val="00507B41"/>
    <w:rsid w:val="00521A6D"/>
    <w:rsid w:val="00522FD9"/>
    <w:rsid w:val="00523C5E"/>
    <w:rsid w:val="00524F2C"/>
    <w:rsid w:val="005257B8"/>
    <w:rsid w:val="0054187C"/>
    <w:rsid w:val="0055074B"/>
    <w:rsid w:val="00550F64"/>
    <w:rsid w:val="005665AB"/>
    <w:rsid w:val="00572C91"/>
    <w:rsid w:val="005927EA"/>
    <w:rsid w:val="00597D10"/>
    <w:rsid w:val="005A242B"/>
    <w:rsid w:val="005A30DE"/>
    <w:rsid w:val="005A6319"/>
    <w:rsid w:val="005A68A6"/>
    <w:rsid w:val="005B2C62"/>
    <w:rsid w:val="005C49B7"/>
    <w:rsid w:val="005D1976"/>
    <w:rsid w:val="005D4F53"/>
    <w:rsid w:val="005E6A52"/>
    <w:rsid w:val="005F1088"/>
    <w:rsid w:val="005F41CE"/>
    <w:rsid w:val="005F5052"/>
    <w:rsid w:val="0060798D"/>
    <w:rsid w:val="00607C6D"/>
    <w:rsid w:val="0064287D"/>
    <w:rsid w:val="0064617B"/>
    <w:rsid w:val="0064795C"/>
    <w:rsid w:val="006519F4"/>
    <w:rsid w:val="006529CA"/>
    <w:rsid w:val="00653B70"/>
    <w:rsid w:val="0065449F"/>
    <w:rsid w:val="00666F86"/>
    <w:rsid w:val="00667A91"/>
    <w:rsid w:val="00674140"/>
    <w:rsid w:val="00676D6C"/>
    <w:rsid w:val="00683562"/>
    <w:rsid w:val="00695055"/>
    <w:rsid w:val="00695BC9"/>
    <w:rsid w:val="006A0D24"/>
    <w:rsid w:val="006A5D5A"/>
    <w:rsid w:val="006C6C8E"/>
    <w:rsid w:val="006D0CA6"/>
    <w:rsid w:val="00712E86"/>
    <w:rsid w:val="007212B4"/>
    <w:rsid w:val="00722BFB"/>
    <w:rsid w:val="00726F99"/>
    <w:rsid w:val="0073012C"/>
    <w:rsid w:val="0073611E"/>
    <w:rsid w:val="007414EC"/>
    <w:rsid w:val="00741D11"/>
    <w:rsid w:val="00762A2F"/>
    <w:rsid w:val="007665F3"/>
    <w:rsid w:val="007B2742"/>
    <w:rsid w:val="007C0293"/>
    <w:rsid w:val="007C6897"/>
    <w:rsid w:val="007E48CA"/>
    <w:rsid w:val="007F0384"/>
    <w:rsid w:val="007F2084"/>
    <w:rsid w:val="007F249B"/>
    <w:rsid w:val="007F2DDD"/>
    <w:rsid w:val="007F7AA9"/>
    <w:rsid w:val="00803E43"/>
    <w:rsid w:val="00810878"/>
    <w:rsid w:val="008161C2"/>
    <w:rsid w:val="008219AA"/>
    <w:rsid w:val="0083062D"/>
    <w:rsid w:val="008344A9"/>
    <w:rsid w:val="00843688"/>
    <w:rsid w:val="00843ADD"/>
    <w:rsid w:val="00850973"/>
    <w:rsid w:val="00860604"/>
    <w:rsid w:val="00862280"/>
    <w:rsid w:val="00863314"/>
    <w:rsid w:val="00864F4D"/>
    <w:rsid w:val="00875F44"/>
    <w:rsid w:val="00885390"/>
    <w:rsid w:val="0089726F"/>
    <w:rsid w:val="008A64FC"/>
    <w:rsid w:val="008D2E58"/>
    <w:rsid w:val="008D34FA"/>
    <w:rsid w:val="008D62D8"/>
    <w:rsid w:val="008E54F9"/>
    <w:rsid w:val="00900804"/>
    <w:rsid w:val="00904308"/>
    <w:rsid w:val="00914FEE"/>
    <w:rsid w:val="009161E3"/>
    <w:rsid w:val="009166C4"/>
    <w:rsid w:val="00932703"/>
    <w:rsid w:val="009329C3"/>
    <w:rsid w:val="0095330E"/>
    <w:rsid w:val="009556B1"/>
    <w:rsid w:val="0096070A"/>
    <w:rsid w:val="009823AB"/>
    <w:rsid w:val="009863D3"/>
    <w:rsid w:val="009913B1"/>
    <w:rsid w:val="0099167C"/>
    <w:rsid w:val="009923B6"/>
    <w:rsid w:val="00995BE2"/>
    <w:rsid w:val="009967F0"/>
    <w:rsid w:val="009A2A19"/>
    <w:rsid w:val="009B0049"/>
    <w:rsid w:val="009C1D64"/>
    <w:rsid w:val="009C3A02"/>
    <w:rsid w:val="009D6C81"/>
    <w:rsid w:val="009E0D1E"/>
    <w:rsid w:val="009E4028"/>
    <w:rsid w:val="009E5BAB"/>
    <w:rsid w:val="009F42E1"/>
    <w:rsid w:val="009F5F26"/>
    <w:rsid w:val="00A0275A"/>
    <w:rsid w:val="00A04CAA"/>
    <w:rsid w:val="00A10F3A"/>
    <w:rsid w:val="00A12764"/>
    <w:rsid w:val="00A12CC1"/>
    <w:rsid w:val="00A1442D"/>
    <w:rsid w:val="00A2024D"/>
    <w:rsid w:val="00A20BD8"/>
    <w:rsid w:val="00A22C99"/>
    <w:rsid w:val="00A34E8E"/>
    <w:rsid w:val="00A55292"/>
    <w:rsid w:val="00A56003"/>
    <w:rsid w:val="00A57F61"/>
    <w:rsid w:val="00A65FE2"/>
    <w:rsid w:val="00A70873"/>
    <w:rsid w:val="00A8602C"/>
    <w:rsid w:val="00A94B62"/>
    <w:rsid w:val="00A95FF6"/>
    <w:rsid w:val="00AA2ED5"/>
    <w:rsid w:val="00AB478D"/>
    <w:rsid w:val="00AC6EE0"/>
    <w:rsid w:val="00AD322C"/>
    <w:rsid w:val="00AE0E2C"/>
    <w:rsid w:val="00AF4A04"/>
    <w:rsid w:val="00B024E8"/>
    <w:rsid w:val="00B123AD"/>
    <w:rsid w:val="00B20B48"/>
    <w:rsid w:val="00B224F0"/>
    <w:rsid w:val="00B2298A"/>
    <w:rsid w:val="00B2694B"/>
    <w:rsid w:val="00B32E27"/>
    <w:rsid w:val="00B7652F"/>
    <w:rsid w:val="00B84344"/>
    <w:rsid w:val="00B8679A"/>
    <w:rsid w:val="00B93B6F"/>
    <w:rsid w:val="00BA2BC1"/>
    <w:rsid w:val="00BA5A38"/>
    <w:rsid w:val="00BB1CA1"/>
    <w:rsid w:val="00BB26BA"/>
    <w:rsid w:val="00BC03E6"/>
    <w:rsid w:val="00BC1DC9"/>
    <w:rsid w:val="00BC255E"/>
    <w:rsid w:val="00BC2CF7"/>
    <w:rsid w:val="00BC3BF3"/>
    <w:rsid w:val="00BD29CE"/>
    <w:rsid w:val="00BE0659"/>
    <w:rsid w:val="00BE6EC2"/>
    <w:rsid w:val="00BF4242"/>
    <w:rsid w:val="00BF6773"/>
    <w:rsid w:val="00BF686C"/>
    <w:rsid w:val="00C054F5"/>
    <w:rsid w:val="00C06FAB"/>
    <w:rsid w:val="00C0796C"/>
    <w:rsid w:val="00C133C7"/>
    <w:rsid w:val="00C205F8"/>
    <w:rsid w:val="00C22C2B"/>
    <w:rsid w:val="00C22C41"/>
    <w:rsid w:val="00C24ED0"/>
    <w:rsid w:val="00C277BE"/>
    <w:rsid w:val="00C31C7A"/>
    <w:rsid w:val="00C3533C"/>
    <w:rsid w:val="00C53543"/>
    <w:rsid w:val="00C56E29"/>
    <w:rsid w:val="00C5763C"/>
    <w:rsid w:val="00C71F6F"/>
    <w:rsid w:val="00C74563"/>
    <w:rsid w:val="00C83643"/>
    <w:rsid w:val="00C85CC9"/>
    <w:rsid w:val="00C92FE3"/>
    <w:rsid w:val="00C9479E"/>
    <w:rsid w:val="00CA0091"/>
    <w:rsid w:val="00CA2D31"/>
    <w:rsid w:val="00CD5AFE"/>
    <w:rsid w:val="00CE3432"/>
    <w:rsid w:val="00CE3D4F"/>
    <w:rsid w:val="00CF348B"/>
    <w:rsid w:val="00CF6CDE"/>
    <w:rsid w:val="00D00364"/>
    <w:rsid w:val="00D04EDF"/>
    <w:rsid w:val="00D106AB"/>
    <w:rsid w:val="00D156C3"/>
    <w:rsid w:val="00D250A3"/>
    <w:rsid w:val="00D27DCC"/>
    <w:rsid w:val="00D330A0"/>
    <w:rsid w:val="00D36A88"/>
    <w:rsid w:val="00D37915"/>
    <w:rsid w:val="00D41A00"/>
    <w:rsid w:val="00D55BD7"/>
    <w:rsid w:val="00D57FC4"/>
    <w:rsid w:val="00D602C9"/>
    <w:rsid w:val="00D61E18"/>
    <w:rsid w:val="00D63A92"/>
    <w:rsid w:val="00D865AD"/>
    <w:rsid w:val="00D97C5B"/>
    <w:rsid w:val="00DC39C4"/>
    <w:rsid w:val="00DC58D2"/>
    <w:rsid w:val="00DD40CA"/>
    <w:rsid w:val="00DD59A8"/>
    <w:rsid w:val="00DD6604"/>
    <w:rsid w:val="00DE2144"/>
    <w:rsid w:val="00DE595D"/>
    <w:rsid w:val="00DF3E20"/>
    <w:rsid w:val="00DF63DA"/>
    <w:rsid w:val="00E00478"/>
    <w:rsid w:val="00E02C9F"/>
    <w:rsid w:val="00E1674D"/>
    <w:rsid w:val="00E252EB"/>
    <w:rsid w:val="00E255F4"/>
    <w:rsid w:val="00E30987"/>
    <w:rsid w:val="00E34B76"/>
    <w:rsid w:val="00E35502"/>
    <w:rsid w:val="00E37ED7"/>
    <w:rsid w:val="00E37F8F"/>
    <w:rsid w:val="00E405A0"/>
    <w:rsid w:val="00E40979"/>
    <w:rsid w:val="00E46E95"/>
    <w:rsid w:val="00E62F89"/>
    <w:rsid w:val="00E70E74"/>
    <w:rsid w:val="00E74CF4"/>
    <w:rsid w:val="00E850AF"/>
    <w:rsid w:val="00E86170"/>
    <w:rsid w:val="00E957BF"/>
    <w:rsid w:val="00E96EE6"/>
    <w:rsid w:val="00EA39AC"/>
    <w:rsid w:val="00ED3140"/>
    <w:rsid w:val="00EF4AEB"/>
    <w:rsid w:val="00F03FFD"/>
    <w:rsid w:val="00F11E09"/>
    <w:rsid w:val="00F21670"/>
    <w:rsid w:val="00F23C4D"/>
    <w:rsid w:val="00F25121"/>
    <w:rsid w:val="00F53ED2"/>
    <w:rsid w:val="00F5695A"/>
    <w:rsid w:val="00F754F4"/>
    <w:rsid w:val="00F8242C"/>
    <w:rsid w:val="00F96423"/>
    <w:rsid w:val="00FA3713"/>
    <w:rsid w:val="00FA5078"/>
    <w:rsid w:val="00FA510E"/>
    <w:rsid w:val="00FB0DA9"/>
    <w:rsid w:val="00FB23B2"/>
    <w:rsid w:val="00FB50DA"/>
    <w:rsid w:val="00FB6D30"/>
    <w:rsid w:val="00FC3B40"/>
    <w:rsid w:val="00FC6698"/>
    <w:rsid w:val="00FF00FD"/>
    <w:rsid w:val="00FF4FCB"/>
    <w:rsid w:val="00FF5568"/>
    <w:rsid w:val="048504D2"/>
    <w:rsid w:val="07BD1A8A"/>
    <w:rsid w:val="09D7C630"/>
    <w:rsid w:val="0AB2F1FB"/>
    <w:rsid w:val="0C73CE65"/>
    <w:rsid w:val="0CA54A76"/>
    <w:rsid w:val="0FA17FFE"/>
    <w:rsid w:val="10D2A139"/>
    <w:rsid w:val="13752EC8"/>
    <w:rsid w:val="185C8CD7"/>
    <w:rsid w:val="1A1CA9AE"/>
    <w:rsid w:val="1CFFAAF6"/>
    <w:rsid w:val="1E6D1F7A"/>
    <w:rsid w:val="1EBF9896"/>
    <w:rsid w:val="1F88D86D"/>
    <w:rsid w:val="1FFAFC88"/>
    <w:rsid w:val="24F765AB"/>
    <w:rsid w:val="2611C326"/>
    <w:rsid w:val="2BC474E4"/>
    <w:rsid w:val="2C397B4D"/>
    <w:rsid w:val="31802EA0"/>
    <w:rsid w:val="31C2D18C"/>
    <w:rsid w:val="369642AF"/>
    <w:rsid w:val="376749AD"/>
    <w:rsid w:val="387434FD"/>
    <w:rsid w:val="3F102399"/>
    <w:rsid w:val="406E8936"/>
    <w:rsid w:val="40B5C635"/>
    <w:rsid w:val="47EAA20C"/>
    <w:rsid w:val="49C16DB4"/>
    <w:rsid w:val="49C54850"/>
    <w:rsid w:val="4BEFFDC2"/>
    <w:rsid w:val="5040F4ED"/>
    <w:rsid w:val="551A58F6"/>
    <w:rsid w:val="55F17342"/>
    <w:rsid w:val="56F8B5EE"/>
    <w:rsid w:val="5BBC435C"/>
    <w:rsid w:val="5BC8888E"/>
    <w:rsid w:val="5F144E09"/>
    <w:rsid w:val="68D1AB38"/>
    <w:rsid w:val="69A67762"/>
    <w:rsid w:val="6A6A4DE3"/>
    <w:rsid w:val="6B5889D3"/>
    <w:rsid w:val="6CBB0573"/>
    <w:rsid w:val="6EDF0312"/>
    <w:rsid w:val="711FDB29"/>
    <w:rsid w:val="72BBAB8A"/>
    <w:rsid w:val="775B83BA"/>
    <w:rsid w:val="7B62A80B"/>
    <w:rsid w:val="7D09BF66"/>
    <w:rsid w:val="7F85090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E1339B"/>
  <w15:chartTrackingRefBased/>
  <w15:docId w15:val="{ADCF681E-FDBC-4ADE-80F5-C75455F2DB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87424"/>
    <w:pPr>
      <w:spacing w:after="0" w:line="240" w:lineRule="auto"/>
    </w:pPr>
    <w:rPr>
      <w:rFonts w:ascii="Times New Roman" w:eastAsia="Times New Roman" w:hAnsi="Times New Roman" w:cs="Times New Roman"/>
      <w:sz w:val="20"/>
      <w:szCs w:val="24"/>
      <w:lang w:eastAsia="en-GB"/>
    </w:rPr>
  </w:style>
  <w:style w:type="paragraph" w:styleId="Heading1">
    <w:name w:val="heading 1"/>
    <w:basedOn w:val="Normal"/>
    <w:next w:val="Normal"/>
    <w:link w:val="Heading1Char"/>
    <w:uiPriority w:val="9"/>
    <w:qFormat/>
    <w:rsid w:val="0044784A"/>
    <w:pPr>
      <w:keepNext/>
      <w:keepLines/>
      <w:spacing w:before="360" w:after="120"/>
      <w:outlineLvl w:val="0"/>
    </w:pPr>
    <w:rPr>
      <w:rFonts w:asciiTheme="majorHAnsi" w:eastAsiaTheme="majorEastAsia" w:hAnsiTheme="majorHAnsi" w:cstheme="majorBidi"/>
      <w:b/>
      <w:sz w:val="24"/>
      <w:szCs w:val="32"/>
    </w:rPr>
  </w:style>
  <w:style w:type="paragraph" w:styleId="Heading2">
    <w:name w:val="heading 2"/>
    <w:basedOn w:val="Normal"/>
    <w:next w:val="Normal"/>
    <w:link w:val="Heading2Char"/>
    <w:uiPriority w:val="9"/>
    <w:unhideWhenUsed/>
    <w:qFormat/>
    <w:rsid w:val="004F0967"/>
    <w:pPr>
      <w:keepNext/>
      <w:keepLines/>
      <w:spacing w:before="40"/>
      <w:outlineLvl w:val="1"/>
    </w:pPr>
    <w:rPr>
      <w:rFonts w:asciiTheme="majorHAnsi" w:eastAsiaTheme="majorEastAsia" w:hAnsiTheme="majorHAnsi" w:cstheme="majorBidi"/>
      <w:i/>
      <w:color w:val="000000" w:themeColor="text1"/>
      <w:sz w:val="22"/>
      <w:szCs w:val="26"/>
      <w:u w:val="single"/>
    </w:rPr>
  </w:style>
  <w:style w:type="paragraph" w:styleId="Heading3">
    <w:name w:val="heading 3"/>
    <w:basedOn w:val="Normal"/>
    <w:next w:val="Normal"/>
    <w:link w:val="Heading3Char"/>
    <w:uiPriority w:val="9"/>
    <w:unhideWhenUsed/>
    <w:qFormat/>
    <w:rsid w:val="00DF63DA"/>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0798D"/>
    <w:pPr>
      <w:tabs>
        <w:tab w:val="center" w:pos="4513"/>
        <w:tab w:val="right" w:pos="9026"/>
      </w:tabs>
    </w:pPr>
  </w:style>
  <w:style w:type="character" w:customStyle="1" w:styleId="HeaderChar">
    <w:name w:val="Header Char"/>
    <w:basedOn w:val="DefaultParagraphFont"/>
    <w:link w:val="Header"/>
    <w:uiPriority w:val="99"/>
    <w:qFormat/>
    <w:rsid w:val="0060798D"/>
  </w:style>
  <w:style w:type="paragraph" w:styleId="Footer">
    <w:name w:val="footer"/>
    <w:basedOn w:val="Normal"/>
    <w:link w:val="FooterChar"/>
    <w:uiPriority w:val="99"/>
    <w:unhideWhenUsed/>
    <w:rsid w:val="0060798D"/>
    <w:pPr>
      <w:tabs>
        <w:tab w:val="center" w:pos="4513"/>
        <w:tab w:val="right" w:pos="9026"/>
      </w:tabs>
    </w:pPr>
  </w:style>
  <w:style w:type="character" w:customStyle="1" w:styleId="FooterChar">
    <w:name w:val="Footer Char"/>
    <w:basedOn w:val="DefaultParagraphFont"/>
    <w:link w:val="Footer"/>
    <w:uiPriority w:val="99"/>
    <w:rsid w:val="0060798D"/>
  </w:style>
  <w:style w:type="character" w:styleId="LineNumber">
    <w:name w:val="line number"/>
    <w:basedOn w:val="DefaultParagraphFont"/>
    <w:uiPriority w:val="99"/>
    <w:semiHidden/>
    <w:unhideWhenUsed/>
    <w:rsid w:val="0060798D"/>
  </w:style>
  <w:style w:type="character" w:customStyle="1" w:styleId="Heading1Char">
    <w:name w:val="Heading 1 Char"/>
    <w:basedOn w:val="DefaultParagraphFont"/>
    <w:link w:val="Heading1"/>
    <w:uiPriority w:val="9"/>
    <w:rsid w:val="0044784A"/>
    <w:rPr>
      <w:rFonts w:asciiTheme="majorHAnsi" w:eastAsiaTheme="majorEastAsia" w:hAnsiTheme="majorHAnsi" w:cstheme="majorBidi"/>
      <w:b/>
      <w:sz w:val="24"/>
      <w:szCs w:val="32"/>
      <w:lang w:eastAsia="en-GB"/>
    </w:rPr>
  </w:style>
  <w:style w:type="paragraph" w:styleId="TOCHeading">
    <w:name w:val="TOC Heading"/>
    <w:basedOn w:val="Heading1"/>
    <w:next w:val="Normal"/>
    <w:uiPriority w:val="39"/>
    <w:unhideWhenUsed/>
    <w:qFormat/>
    <w:rsid w:val="00843688"/>
    <w:pPr>
      <w:outlineLvl w:val="9"/>
    </w:pPr>
    <w:rPr>
      <w:b w:val="0"/>
      <w:color w:val="2E74B5" w:themeColor="accent1" w:themeShade="BF"/>
      <w:sz w:val="32"/>
      <w:lang w:val="en-US"/>
    </w:rPr>
  </w:style>
  <w:style w:type="paragraph" w:styleId="TOC1">
    <w:name w:val="toc 1"/>
    <w:basedOn w:val="Normal"/>
    <w:next w:val="Normal"/>
    <w:autoRedefine/>
    <w:uiPriority w:val="39"/>
    <w:unhideWhenUsed/>
    <w:rsid w:val="00843688"/>
    <w:pPr>
      <w:spacing w:after="100"/>
    </w:pPr>
  </w:style>
  <w:style w:type="character" w:styleId="Hyperlink">
    <w:name w:val="Hyperlink"/>
    <w:basedOn w:val="DefaultParagraphFont"/>
    <w:uiPriority w:val="99"/>
    <w:unhideWhenUsed/>
    <w:rsid w:val="00843688"/>
    <w:rPr>
      <w:color w:val="0563C1" w:themeColor="hyperlink"/>
      <w:u w:val="single"/>
    </w:rPr>
  </w:style>
  <w:style w:type="character" w:customStyle="1" w:styleId="Heading2Char">
    <w:name w:val="Heading 2 Char"/>
    <w:basedOn w:val="DefaultParagraphFont"/>
    <w:link w:val="Heading2"/>
    <w:uiPriority w:val="9"/>
    <w:rsid w:val="004F0967"/>
    <w:rPr>
      <w:rFonts w:asciiTheme="majorHAnsi" w:eastAsiaTheme="majorEastAsia" w:hAnsiTheme="majorHAnsi" w:cstheme="majorBidi"/>
      <w:i/>
      <w:color w:val="000000" w:themeColor="text1"/>
      <w:szCs w:val="26"/>
      <w:u w:val="single"/>
      <w:lang w:eastAsia="en-GB"/>
    </w:rPr>
  </w:style>
  <w:style w:type="paragraph" w:styleId="TOC2">
    <w:name w:val="toc 2"/>
    <w:basedOn w:val="Normal"/>
    <w:next w:val="Normal"/>
    <w:autoRedefine/>
    <w:uiPriority w:val="39"/>
    <w:unhideWhenUsed/>
    <w:rsid w:val="003B41B4"/>
    <w:pPr>
      <w:spacing w:after="100"/>
      <w:ind w:left="220"/>
    </w:pPr>
  </w:style>
  <w:style w:type="character" w:styleId="CommentReference">
    <w:name w:val="annotation reference"/>
    <w:basedOn w:val="DefaultParagraphFont"/>
    <w:uiPriority w:val="99"/>
    <w:semiHidden/>
    <w:unhideWhenUsed/>
    <w:rsid w:val="00F11E09"/>
    <w:rPr>
      <w:sz w:val="16"/>
      <w:szCs w:val="16"/>
    </w:rPr>
  </w:style>
  <w:style w:type="paragraph" w:styleId="CommentText">
    <w:name w:val="annotation text"/>
    <w:basedOn w:val="Normal"/>
    <w:link w:val="CommentTextChar"/>
    <w:uiPriority w:val="99"/>
    <w:semiHidden/>
    <w:unhideWhenUsed/>
    <w:rsid w:val="00F11E09"/>
    <w:rPr>
      <w:szCs w:val="20"/>
    </w:rPr>
  </w:style>
  <w:style w:type="character" w:customStyle="1" w:styleId="CommentTextChar">
    <w:name w:val="Comment Text Char"/>
    <w:basedOn w:val="DefaultParagraphFont"/>
    <w:link w:val="CommentText"/>
    <w:uiPriority w:val="99"/>
    <w:semiHidden/>
    <w:rsid w:val="00F11E09"/>
    <w:rPr>
      <w:sz w:val="20"/>
      <w:szCs w:val="20"/>
    </w:rPr>
  </w:style>
  <w:style w:type="paragraph" w:styleId="CommentSubject">
    <w:name w:val="annotation subject"/>
    <w:basedOn w:val="CommentText"/>
    <w:next w:val="CommentText"/>
    <w:link w:val="CommentSubjectChar"/>
    <w:uiPriority w:val="99"/>
    <w:semiHidden/>
    <w:unhideWhenUsed/>
    <w:rsid w:val="00F11E09"/>
    <w:rPr>
      <w:b/>
      <w:bCs/>
    </w:rPr>
  </w:style>
  <w:style w:type="character" w:customStyle="1" w:styleId="CommentSubjectChar">
    <w:name w:val="Comment Subject Char"/>
    <w:basedOn w:val="CommentTextChar"/>
    <w:link w:val="CommentSubject"/>
    <w:uiPriority w:val="99"/>
    <w:semiHidden/>
    <w:rsid w:val="00F11E09"/>
    <w:rPr>
      <w:b/>
      <w:bCs/>
      <w:sz w:val="20"/>
      <w:szCs w:val="20"/>
    </w:rPr>
  </w:style>
  <w:style w:type="paragraph" w:styleId="BalloonText">
    <w:name w:val="Balloon Text"/>
    <w:basedOn w:val="Normal"/>
    <w:link w:val="BalloonTextChar"/>
    <w:uiPriority w:val="99"/>
    <w:semiHidden/>
    <w:unhideWhenUsed/>
    <w:rsid w:val="00F11E0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1E09"/>
    <w:rPr>
      <w:rFonts w:ascii="Segoe UI" w:hAnsi="Segoe UI" w:cs="Segoe UI"/>
      <w:sz w:val="18"/>
      <w:szCs w:val="18"/>
    </w:rPr>
  </w:style>
  <w:style w:type="paragraph" w:styleId="ListParagraph">
    <w:name w:val="List Paragraph"/>
    <w:basedOn w:val="Normal"/>
    <w:uiPriority w:val="34"/>
    <w:qFormat/>
    <w:rsid w:val="001B2B8C"/>
    <w:pPr>
      <w:ind w:left="720"/>
      <w:contextualSpacing/>
    </w:pPr>
  </w:style>
  <w:style w:type="character" w:customStyle="1" w:styleId="Heading3Char">
    <w:name w:val="Heading 3 Char"/>
    <w:basedOn w:val="DefaultParagraphFont"/>
    <w:link w:val="Heading3"/>
    <w:uiPriority w:val="9"/>
    <w:rsid w:val="00DF63DA"/>
    <w:rPr>
      <w:rFonts w:asciiTheme="majorHAnsi" w:eastAsiaTheme="majorEastAsia" w:hAnsiTheme="majorHAnsi" w:cstheme="majorBidi"/>
      <w:color w:val="1F4D78" w:themeColor="accent1" w:themeShade="7F"/>
      <w:sz w:val="24"/>
      <w:szCs w:val="24"/>
    </w:rPr>
  </w:style>
  <w:style w:type="character" w:styleId="PlaceholderText">
    <w:name w:val="Placeholder Text"/>
    <w:basedOn w:val="DefaultParagraphFont"/>
    <w:uiPriority w:val="99"/>
    <w:semiHidden/>
    <w:rsid w:val="003A5096"/>
    <w:rPr>
      <w:color w:val="808080"/>
    </w:rPr>
  </w:style>
  <w:style w:type="character" w:styleId="Emphasis">
    <w:name w:val="Emphasis"/>
    <w:basedOn w:val="DefaultParagraphFont"/>
    <w:uiPriority w:val="20"/>
    <w:qFormat/>
    <w:rsid w:val="00136519"/>
    <w:rPr>
      <w:i/>
      <w:iCs/>
      <w:sz w:val="22"/>
    </w:rPr>
  </w:style>
  <w:style w:type="character" w:styleId="IntenseEmphasis">
    <w:name w:val="Intense Emphasis"/>
    <w:basedOn w:val="DefaultParagraphFont"/>
    <w:uiPriority w:val="21"/>
    <w:qFormat/>
    <w:rsid w:val="00136519"/>
    <w:rPr>
      <w:rFonts w:ascii="Calibri" w:hAnsi="Calibri"/>
      <w:i w:val="0"/>
      <w:iCs/>
      <w:color w:val="404040" w:themeColor="text1" w:themeTint="BF"/>
      <w:sz w:val="24"/>
    </w:rPr>
  </w:style>
  <w:style w:type="table" w:styleId="TableGridLight">
    <w:name w:val="Grid Table Light"/>
    <w:basedOn w:val="TableNormal"/>
    <w:uiPriority w:val="40"/>
    <w:rsid w:val="00A0275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026D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4F0967"/>
    <w:pPr>
      <w:spacing w:after="0" w:line="240" w:lineRule="auto"/>
    </w:pPr>
    <w:rPr>
      <w:rFonts w:eastAsia="Times New Roman" w:cs="Times New Roman"/>
      <w:b/>
      <w:i/>
      <w:sz w:val="20"/>
      <w:szCs w:val="24"/>
      <w:lang w:eastAsia="en-GB"/>
    </w:rPr>
  </w:style>
  <w:style w:type="table" w:styleId="PlainTable3">
    <w:name w:val="Plain Table 3"/>
    <w:basedOn w:val="TableNormal"/>
    <w:uiPriority w:val="43"/>
    <w:rsid w:val="00F8242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2E35F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6A5D5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331DCD"/>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331DCD"/>
    <w:rPr>
      <w:rFonts w:ascii="Calibri" w:eastAsia="Times New Roman" w:hAnsi="Calibri" w:cs="Calibri"/>
      <w:noProof/>
      <w:szCs w:val="24"/>
      <w:lang w:eastAsia="en-GB"/>
    </w:rPr>
  </w:style>
  <w:style w:type="paragraph" w:customStyle="1" w:styleId="EndNoteBibliography">
    <w:name w:val="EndNote Bibliography"/>
    <w:basedOn w:val="Normal"/>
    <w:link w:val="EndNoteBibliographyChar"/>
    <w:rsid w:val="00331DCD"/>
    <w:rPr>
      <w:rFonts w:ascii="Calibri" w:hAnsi="Calibri" w:cs="Calibri"/>
      <w:noProof/>
      <w:sz w:val="22"/>
    </w:rPr>
  </w:style>
  <w:style w:type="character" w:customStyle="1" w:styleId="EndNoteBibliographyChar">
    <w:name w:val="EndNote Bibliography Char"/>
    <w:basedOn w:val="DefaultParagraphFont"/>
    <w:link w:val="EndNoteBibliography"/>
    <w:rsid w:val="00331DCD"/>
    <w:rPr>
      <w:rFonts w:ascii="Calibri" w:eastAsia="Times New Roman" w:hAnsi="Calibri" w:cs="Calibri"/>
      <w:noProof/>
      <w:szCs w:val="24"/>
      <w:lang w:eastAsia="en-GB"/>
    </w:rPr>
  </w:style>
  <w:style w:type="character" w:customStyle="1" w:styleId="UnresolvedMention">
    <w:name w:val="Unresolved Mention"/>
    <w:basedOn w:val="DefaultParagraphFont"/>
    <w:uiPriority w:val="99"/>
    <w:semiHidden/>
    <w:unhideWhenUsed/>
    <w:rsid w:val="00726F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256597">
      <w:bodyDiv w:val="1"/>
      <w:marLeft w:val="0"/>
      <w:marRight w:val="0"/>
      <w:marTop w:val="0"/>
      <w:marBottom w:val="0"/>
      <w:divBdr>
        <w:top w:val="none" w:sz="0" w:space="0" w:color="auto"/>
        <w:left w:val="none" w:sz="0" w:space="0" w:color="auto"/>
        <w:bottom w:val="none" w:sz="0" w:space="0" w:color="auto"/>
        <w:right w:val="none" w:sz="0" w:space="0" w:color="auto"/>
      </w:divBdr>
    </w:div>
    <w:div w:id="74477501">
      <w:bodyDiv w:val="1"/>
      <w:marLeft w:val="0"/>
      <w:marRight w:val="0"/>
      <w:marTop w:val="0"/>
      <w:marBottom w:val="0"/>
      <w:divBdr>
        <w:top w:val="none" w:sz="0" w:space="0" w:color="auto"/>
        <w:left w:val="none" w:sz="0" w:space="0" w:color="auto"/>
        <w:bottom w:val="none" w:sz="0" w:space="0" w:color="auto"/>
        <w:right w:val="none" w:sz="0" w:space="0" w:color="auto"/>
      </w:divBdr>
    </w:div>
    <w:div w:id="589504900">
      <w:bodyDiv w:val="1"/>
      <w:marLeft w:val="0"/>
      <w:marRight w:val="0"/>
      <w:marTop w:val="0"/>
      <w:marBottom w:val="0"/>
      <w:divBdr>
        <w:top w:val="none" w:sz="0" w:space="0" w:color="auto"/>
        <w:left w:val="none" w:sz="0" w:space="0" w:color="auto"/>
        <w:bottom w:val="none" w:sz="0" w:space="0" w:color="auto"/>
        <w:right w:val="none" w:sz="0" w:space="0" w:color="auto"/>
      </w:divBdr>
    </w:div>
    <w:div w:id="698239638">
      <w:bodyDiv w:val="1"/>
      <w:marLeft w:val="0"/>
      <w:marRight w:val="0"/>
      <w:marTop w:val="0"/>
      <w:marBottom w:val="0"/>
      <w:divBdr>
        <w:top w:val="none" w:sz="0" w:space="0" w:color="auto"/>
        <w:left w:val="none" w:sz="0" w:space="0" w:color="auto"/>
        <w:bottom w:val="none" w:sz="0" w:space="0" w:color="auto"/>
        <w:right w:val="none" w:sz="0" w:space="0" w:color="auto"/>
      </w:divBdr>
    </w:div>
    <w:div w:id="702948662">
      <w:bodyDiv w:val="1"/>
      <w:marLeft w:val="0"/>
      <w:marRight w:val="0"/>
      <w:marTop w:val="0"/>
      <w:marBottom w:val="0"/>
      <w:divBdr>
        <w:top w:val="none" w:sz="0" w:space="0" w:color="auto"/>
        <w:left w:val="none" w:sz="0" w:space="0" w:color="auto"/>
        <w:bottom w:val="none" w:sz="0" w:space="0" w:color="auto"/>
        <w:right w:val="none" w:sz="0" w:space="0" w:color="auto"/>
      </w:divBdr>
    </w:div>
    <w:div w:id="725376382">
      <w:bodyDiv w:val="1"/>
      <w:marLeft w:val="0"/>
      <w:marRight w:val="0"/>
      <w:marTop w:val="0"/>
      <w:marBottom w:val="0"/>
      <w:divBdr>
        <w:top w:val="none" w:sz="0" w:space="0" w:color="auto"/>
        <w:left w:val="none" w:sz="0" w:space="0" w:color="auto"/>
        <w:bottom w:val="none" w:sz="0" w:space="0" w:color="auto"/>
        <w:right w:val="none" w:sz="0" w:space="0" w:color="auto"/>
      </w:divBdr>
    </w:div>
    <w:div w:id="747312642">
      <w:bodyDiv w:val="1"/>
      <w:marLeft w:val="0"/>
      <w:marRight w:val="0"/>
      <w:marTop w:val="0"/>
      <w:marBottom w:val="0"/>
      <w:divBdr>
        <w:top w:val="none" w:sz="0" w:space="0" w:color="auto"/>
        <w:left w:val="none" w:sz="0" w:space="0" w:color="auto"/>
        <w:bottom w:val="none" w:sz="0" w:space="0" w:color="auto"/>
        <w:right w:val="none" w:sz="0" w:space="0" w:color="auto"/>
      </w:divBdr>
    </w:div>
    <w:div w:id="773867488">
      <w:bodyDiv w:val="1"/>
      <w:marLeft w:val="0"/>
      <w:marRight w:val="0"/>
      <w:marTop w:val="0"/>
      <w:marBottom w:val="0"/>
      <w:divBdr>
        <w:top w:val="none" w:sz="0" w:space="0" w:color="auto"/>
        <w:left w:val="none" w:sz="0" w:space="0" w:color="auto"/>
        <w:bottom w:val="none" w:sz="0" w:space="0" w:color="auto"/>
        <w:right w:val="none" w:sz="0" w:space="0" w:color="auto"/>
      </w:divBdr>
    </w:div>
    <w:div w:id="846099157">
      <w:bodyDiv w:val="1"/>
      <w:marLeft w:val="0"/>
      <w:marRight w:val="0"/>
      <w:marTop w:val="0"/>
      <w:marBottom w:val="0"/>
      <w:divBdr>
        <w:top w:val="none" w:sz="0" w:space="0" w:color="auto"/>
        <w:left w:val="none" w:sz="0" w:space="0" w:color="auto"/>
        <w:bottom w:val="none" w:sz="0" w:space="0" w:color="auto"/>
        <w:right w:val="none" w:sz="0" w:space="0" w:color="auto"/>
      </w:divBdr>
    </w:div>
    <w:div w:id="889222201">
      <w:bodyDiv w:val="1"/>
      <w:marLeft w:val="0"/>
      <w:marRight w:val="0"/>
      <w:marTop w:val="0"/>
      <w:marBottom w:val="0"/>
      <w:divBdr>
        <w:top w:val="none" w:sz="0" w:space="0" w:color="auto"/>
        <w:left w:val="none" w:sz="0" w:space="0" w:color="auto"/>
        <w:bottom w:val="none" w:sz="0" w:space="0" w:color="auto"/>
        <w:right w:val="none" w:sz="0" w:space="0" w:color="auto"/>
      </w:divBdr>
    </w:div>
    <w:div w:id="1015377226">
      <w:bodyDiv w:val="1"/>
      <w:marLeft w:val="0"/>
      <w:marRight w:val="0"/>
      <w:marTop w:val="0"/>
      <w:marBottom w:val="0"/>
      <w:divBdr>
        <w:top w:val="none" w:sz="0" w:space="0" w:color="auto"/>
        <w:left w:val="none" w:sz="0" w:space="0" w:color="auto"/>
        <w:bottom w:val="none" w:sz="0" w:space="0" w:color="auto"/>
        <w:right w:val="none" w:sz="0" w:space="0" w:color="auto"/>
      </w:divBdr>
    </w:div>
    <w:div w:id="1025445735">
      <w:bodyDiv w:val="1"/>
      <w:marLeft w:val="0"/>
      <w:marRight w:val="0"/>
      <w:marTop w:val="0"/>
      <w:marBottom w:val="0"/>
      <w:divBdr>
        <w:top w:val="none" w:sz="0" w:space="0" w:color="auto"/>
        <w:left w:val="none" w:sz="0" w:space="0" w:color="auto"/>
        <w:bottom w:val="none" w:sz="0" w:space="0" w:color="auto"/>
        <w:right w:val="none" w:sz="0" w:space="0" w:color="auto"/>
      </w:divBdr>
    </w:div>
    <w:div w:id="1220823802">
      <w:bodyDiv w:val="1"/>
      <w:marLeft w:val="0"/>
      <w:marRight w:val="0"/>
      <w:marTop w:val="0"/>
      <w:marBottom w:val="0"/>
      <w:divBdr>
        <w:top w:val="none" w:sz="0" w:space="0" w:color="auto"/>
        <w:left w:val="none" w:sz="0" w:space="0" w:color="auto"/>
        <w:bottom w:val="none" w:sz="0" w:space="0" w:color="auto"/>
        <w:right w:val="none" w:sz="0" w:space="0" w:color="auto"/>
      </w:divBdr>
    </w:div>
    <w:div w:id="1292129186">
      <w:bodyDiv w:val="1"/>
      <w:marLeft w:val="0"/>
      <w:marRight w:val="0"/>
      <w:marTop w:val="0"/>
      <w:marBottom w:val="0"/>
      <w:divBdr>
        <w:top w:val="none" w:sz="0" w:space="0" w:color="auto"/>
        <w:left w:val="none" w:sz="0" w:space="0" w:color="auto"/>
        <w:bottom w:val="none" w:sz="0" w:space="0" w:color="auto"/>
        <w:right w:val="none" w:sz="0" w:space="0" w:color="auto"/>
      </w:divBdr>
    </w:div>
    <w:div w:id="1336376877">
      <w:bodyDiv w:val="1"/>
      <w:marLeft w:val="0"/>
      <w:marRight w:val="0"/>
      <w:marTop w:val="0"/>
      <w:marBottom w:val="0"/>
      <w:divBdr>
        <w:top w:val="none" w:sz="0" w:space="0" w:color="auto"/>
        <w:left w:val="none" w:sz="0" w:space="0" w:color="auto"/>
        <w:bottom w:val="none" w:sz="0" w:space="0" w:color="auto"/>
        <w:right w:val="none" w:sz="0" w:space="0" w:color="auto"/>
      </w:divBdr>
    </w:div>
    <w:div w:id="1381437653">
      <w:bodyDiv w:val="1"/>
      <w:marLeft w:val="0"/>
      <w:marRight w:val="0"/>
      <w:marTop w:val="0"/>
      <w:marBottom w:val="0"/>
      <w:divBdr>
        <w:top w:val="none" w:sz="0" w:space="0" w:color="auto"/>
        <w:left w:val="none" w:sz="0" w:space="0" w:color="auto"/>
        <w:bottom w:val="none" w:sz="0" w:space="0" w:color="auto"/>
        <w:right w:val="none" w:sz="0" w:space="0" w:color="auto"/>
      </w:divBdr>
    </w:div>
    <w:div w:id="1613319554">
      <w:bodyDiv w:val="1"/>
      <w:marLeft w:val="0"/>
      <w:marRight w:val="0"/>
      <w:marTop w:val="0"/>
      <w:marBottom w:val="0"/>
      <w:divBdr>
        <w:top w:val="none" w:sz="0" w:space="0" w:color="auto"/>
        <w:left w:val="none" w:sz="0" w:space="0" w:color="auto"/>
        <w:bottom w:val="none" w:sz="0" w:space="0" w:color="auto"/>
        <w:right w:val="none" w:sz="0" w:space="0" w:color="auto"/>
      </w:divBdr>
    </w:div>
    <w:div w:id="1616794505">
      <w:bodyDiv w:val="1"/>
      <w:marLeft w:val="0"/>
      <w:marRight w:val="0"/>
      <w:marTop w:val="0"/>
      <w:marBottom w:val="0"/>
      <w:divBdr>
        <w:top w:val="none" w:sz="0" w:space="0" w:color="auto"/>
        <w:left w:val="none" w:sz="0" w:space="0" w:color="auto"/>
        <w:bottom w:val="none" w:sz="0" w:space="0" w:color="auto"/>
        <w:right w:val="none" w:sz="0" w:space="0" w:color="auto"/>
      </w:divBdr>
    </w:div>
    <w:div w:id="1785618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sv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visual-ecology.com/" TargetMode="External"/><Relationship Id="rId24" Type="http://schemas.openxmlformats.org/officeDocument/2006/relationships/image" Target="media/image12.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sv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yperlink" Target="https://github.com/GeorgeHancock471?tab=repositories&amp;q=&amp;type=public&amp;language=" TargetMode="External"/><Relationship Id="rId19" Type="http://schemas.openxmlformats.org/officeDocument/2006/relationships/image" Target="media/image7.png"/><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github.com/GeorgeHancock471" TargetMode="Externa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79B361-93EC-4C89-9379-D5205619D0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46</TotalTime>
  <Pages>18</Pages>
  <Words>8470</Words>
  <Characters>48285</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56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cock, George</dc:creator>
  <cp:keywords/>
  <dc:description/>
  <cp:lastModifiedBy>Hancock, George</cp:lastModifiedBy>
  <cp:revision>88</cp:revision>
  <dcterms:created xsi:type="dcterms:W3CDTF">2021-02-19T18:09:00Z</dcterms:created>
  <dcterms:modified xsi:type="dcterms:W3CDTF">2022-01-04T11:36:00Z</dcterms:modified>
</cp:coreProperties>
</file>